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BC9CCE" w14:textId="77777777" w:rsidR="00C178B0" w:rsidRPr="005E74F1" w:rsidRDefault="00C178B0" w:rsidP="005E74F1">
      <w:pPr>
        <w:snapToGrid w:val="0"/>
        <w:spacing w:line="360" w:lineRule="auto"/>
        <w:rPr>
          <w:rFonts w:ascii="Book Antiqua" w:hAnsi="Book Antiqua" w:cstheme="majorHAnsi"/>
          <w:b/>
          <w:color w:val="000000" w:themeColor="text1"/>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636"/>
      <w:bookmarkStart w:id="11" w:name="OLE_LINK654"/>
      <w:bookmarkStart w:id="12" w:name="OLE_LINK849"/>
      <w:bookmarkStart w:id="13" w:name="OLE_LINK939"/>
      <w:r w:rsidRPr="005E74F1">
        <w:rPr>
          <w:rFonts w:ascii="Book Antiqua" w:hAnsi="Book Antiqua" w:cstheme="majorHAnsi"/>
          <w:b/>
          <w:color w:val="000000" w:themeColor="text1"/>
        </w:rPr>
        <w:t xml:space="preserve">Name of </w:t>
      </w:r>
      <w:r w:rsidRPr="005E74F1">
        <w:rPr>
          <w:rFonts w:ascii="Book Antiqua" w:hAnsi="Book Antiqua" w:cstheme="majorHAnsi"/>
          <w:b/>
          <w:caps/>
          <w:color w:val="000000" w:themeColor="text1"/>
        </w:rPr>
        <w:t>j</w:t>
      </w:r>
      <w:r w:rsidRPr="005E74F1">
        <w:rPr>
          <w:rFonts w:ascii="Book Antiqua" w:hAnsi="Book Antiqua" w:cstheme="majorHAnsi"/>
          <w:b/>
          <w:color w:val="000000" w:themeColor="text1"/>
        </w:rPr>
        <w:t xml:space="preserve">ournal: </w:t>
      </w:r>
      <w:bookmarkStart w:id="14" w:name="OLE_LINK718"/>
      <w:bookmarkStart w:id="15" w:name="OLE_LINK719"/>
      <w:r w:rsidRPr="005E74F1">
        <w:rPr>
          <w:rFonts w:ascii="Book Antiqua" w:hAnsi="Book Antiqua" w:cstheme="majorHAnsi"/>
          <w:b/>
          <w:i/>
          <w:color w:val="000000" w:themeColor="text1"/>
        </w:rPr>
        <w:t>World Journal of Gastroenterology</w:t>
      </w:r>
      <w:bookmarkEnd w:id="14"/>
      <w:bookmarkEnd w:id="15"/>
    </w:p>
    <w:p w14:paraId="70D870E3" w14:textId="3DC01391" w:rsidR="00C178B0" w:rsidRPr="005E74F1" w:rsidRDefault="00C178B0" w:rsidP="005E74F1">
      <w:pPr>
        <w:snapToGrid w:val="0"/>
        <w:spacing w:line="360" w:lineRule="auto"/>
        <w:rPr>
          <w:rFonts w:ascii="Book Antiqua" w:eastAsia="SimSun" w:hAnsi="Book Antiqua" w:cstheme="majorHAnsi"/>
          <w:b/>
          <w:i/>
          <w:color w:val="000000" w:themeColor="text1"/>
          <w:lang w:eastAsia="zh-CN"/>
        </w:rPr>
      </w:pPr>
      <w:bookmarkStart w:id="16" w:name="OLE_LINK485"/>
      <w:bookmarkStart w:id="17" w:name="OLE_LINK486"/>
      <w:bookmarkStart w:id="18" w:name="OLE_LINK661"/>
      <w:bookmarkStart w:id="19" w:name="OLE_LINK768"/>
      <w:bookmarkStart w:id="20" w:name="OLE_LINK514"/>
      <w:bookmarkStart w:id="21" w:name="OLE_LINK515"/>
      <w:r w:rsidRPr="005E74F1">
        <w:rPr>
          <w:rFonts w:ascii="Book Antiqua" w:hAnsi="Book Antiqua" w:cstheme="majorHAnsi"/>
          <w:b/>
          <w:color w:val="000000" w:themeColor="text1"/>
          <w:lang w:val="pl-PL"/>
        </w:rPr>
        <w:t>ESPS Manuscript NO:</w:t>
      </w:r>
      <w:bookmarkEnd w:id="16"/>
      <w:bookmarkEnd w:id="17"/>
      <w:bookmarkEnd w:id="18"/>
      <w:bookmarkEnd w:id="19"/>
      <w:r w:rsidRPr="005E74F1">
        <w:rPr>
          <w:rFonts w:ascii="Book Antiqua" w:eastAsia="SimSun" w:hAnsi="Book Antiqua" w:cstheme="majorHAnsi"/>
          <w:b/>
          <w:color w:val="000000" w:themeColor="text1"/>
          <w:lang w:val="pl-PL" w:eastAsia="zh-CN"/>
        </w:rPr>
        <w:t xml:space="preserve"> </w:t>
      </w:r>
      <w:r w:rsidRPr="001742A1">
        <w:rPr>
          <w:rFonts w:ascii="Book Antiqua" w:eastAsia="SimSun" w:hAnsi="Book Antiqua" w:cstheme="majorHAnsi"/>
          <w:b/>
          <w:color w:val="000000" w:themeColor="text1"/>
          <w:lang w:val="pl-PL" w:eastAsia="zh-CN"/>
        </w:rPr>
        <w:t>29259</w:t>
      </w:r>
    </w:p>
    <w:p w14:paraId="3A6F9D71" w14:textId="0CBB6A23" w:rsidR="00C178B0" w:rsidRPr="005E74F1" w:rsidRDefault="00C178B0" w:rsidP="005E74F1">
      <w:pPr>
        <w:snapToGrid w:val="0"/>
        <w:spacing w:line="360" w:lineRule="auto"/>
        <w:rPr>
          <w:rFonts w:ascii="Book Antiqua" w:eastAsia="SimSun" w:hAnsi="Book Antiqua" w:cstheme="majorHAnsi"/>
          <w:b/>
          <w:color w:val="000000" w:themeColor="text1"/>
          <w:lang w:val="it-IT" w:eastAsia="zh-CN"/>
        </w:rPr>
      </w:pPr>
      <w:bookmarkStart w:id="22" w:name="OLE_LINK511"/>
      <w:bookmarkStart w:id="23" w:name="OLE_LINK512"/>
      <w:bookmarkEnd w:id="20"/>
      <w:bookmarkEnd w:id="21"/>
      <w:r w:rsidRPr="005E74F1">
        <w:rPr>
          <w:rFonts w:ascii="Book Antiqua" w:hAnsi="Book Antiqua" w:cstheme="majorHAnsi"/>
          <w:b/>
          <w:color w:val="000000" w:themeColor="text1"/>
          <w:lang w:val="it-IT"/>
        </w:rPr>
        <w:t xml:space="preserve">Manuscript </w:t>
      </w:r>
      <w:r w:rsidRPr="005E74F1">
        <w:rPr>
          <w:rFonts w:ascii="Book Antiqua" w:hAnsi="Book Antiqua" w:cstheme="majorHAnsi"/>
          <w:b/>
          <w:caps/>
          <w:color w:val="000000" w:themeColor="text1"/>
        </w:rPr>
        <w:t>t</w:t>
      </w:r>
      <w:r w:rsidRPr="005E74F1">
        <w:rPr>
          <w:rFonts w:ascii="Book Antiqua" w:hAnsi="Book Antiqua" w:cstheme="majorHAnsi"/>
          <w:b/>
          <w:color w:val="000000" w:themeColor="text1"/>
          <w:lang w:val="it-IT"/>
        </w:rPr>
        <w:t>ype:</w:t>
      </w:r>
      <w:bookmarkEnd w:id="0"/>
      <w:bookmarkEnd w:id="1"/>
      <w:bookmarkEnd w:id="2"/>
      <w:bookmarkEnd w:id="3"/>
      <w:bookmarkEnd w:id="4"/>
      <w:bookmarkEnd w:id="5"/>
      <w:bookmarkEnd w:id="6"/>
      <w:bookmarkEnd w:id="7"/>
      <w:bookmarkEnd w:id="8"/>
      <w:bookmarkEnd w:id="9"/>
      <w:r w:rsidRPr="005E74F1">
        <w:rPr>
          <w:rFonts w:ascii="Book Antiqua" w:hAnsi="Book Antiqua" w:cstheme="majorHAnsi"/>
          <w:b/>
          <w:color w:val="000000" w:themeColor="text1"/>
          <w:lang w:val="it-IT"/>
        </w:rPr>
        <w:t xml:space="preserve"> </w:t>
      </w:r>
      <w:r w:rsidRPr="005E74F1">
        <w:rPr>
          <w:rFonts w:ascii="Book Antiqua" w:eastAsia="SimSun" w:hAnsi="Book Antiqua" w:cstheme="majorHAnsi"/>
          <w:b/>
          <w:caps/>
          <w:color w:val="000000" w:themeColor="text1"/>
          <w:lang w:val="it-IT" w:eastAsia="zh-CN"/>
        </w:rPr>
        <w:t>minireviews</w:t>
      </w:r>
    </w:p>
    <w:bookmarkEnd w:id="10"/>
    <w:bookmarkEnd w:id="11"/>
    <w:bookmarkEnd w:id="12"/>
    <w:bookmarkEnd w:id="13"/>
    <w:bookmarkEnd w:id="22"/>
    <w:bookmarkEnd w:id="23"/>
    <w:p w14:paraId="0A6B3F2F" w14:textId="77777777" w:rsidR="00FA49EC" w:rsidRPr="005E74F1" w:rsidRDefault="00FA49EC" w:rsidP="005E74F1">
      <w:pPr>
        <w:snapToGrid w:val="0"/>
        <w:spacing w:line="360" w:lineRule="auto"/>
        <w:rPr>
          <w:rFonts w:ascii="Book Antiqua" w:hAnsi="Book Antiqua" w:cstheme="majorHAnsi"/>
          <w:color w:val="000000" w:themeColor="text1"/>
          <w:lang w:val="it-IT"/>
        </w:rPr>
      </w:pPr>
    </w:p>
    <w:p w14:paraId="4B91955E" w14:textId="77777777" w:rsidR="00D81178" w:rsidRPr="005E74F1" w:rsidRDefault="00D81178" w:rsidP="005E74F1">
      <w:pPr>
        <w:snapToGrid w:val="0"/>
        <w:spacing w:line="360" w:lineRule="auto"/>
        <w:rPr>
          <w:rFonts w:ascii="Book Antiqua" w:hAnsi="Book Antiqua" w:cs="Arial"/>
          <w:b/>
          <w:color w:val="000000" w:themeColor="text1"/>
        </w:rPr>
      </w:pPr>
      <w:r w:rsidRPr="005E74F1">
        <w:rPr>
          <w:rFonts w:ascii="Book Antiqua" w:hAnsi="Book Antiqua" w:cs="Arial"/>
          <w:b/>
          <w:color w:val="000000" w:themeColor="text1"/>
        </w:rPr>
        <w:t>Clinical translation of bioartificial liver support systems with human pluripotent stem cell-derived hepatic cells</w:t>
      </w:r>
    </w:p>
    <w:p w14:paraId="6FA5146D" w14:textId="77777777" w:rsidR="001C161D" w:rsidRPr="005E74F1" w:rsidRDefault="001C161D" w:rsidP="005E74F1">
      <w:pPr>
        <w:snapToGrid w:val="0"/>
        <w:spacing w:line="360" w:lineRule="auto"/>
        <w:rPr>
          <w:rFonts w:ascii="Book Antiqua" w:hAnsi="Book Antiqua" w:cstheme="majorHAnsi"/>
          <w:color w:val="000000" w:themeColor="text1"/>
        </w:rPr>
      </w:pPr>
    </w:p>
    <w:p w14:paraId="3E615710" w14:textId="04D313DC" w:rsidR="00FA49EC" w:rsidRPr="005E74F1" w:rsidRDefault="006518C6" w:rsidP="005E74F1">
      <w:pPr>
        <w:snapToGrid w:val="0"/>
        <w:spacing w:line="360" w:lineRule="auto"/>
        <w:rPr>
          <w:rFonts w:ascii="Book Antiqua" w:hAnsi="Book Antiqua" w:cstheme="majorHAnsi"/>
          <w:color w:val="000000" w:themeColor="text1"/>
        </w:rPr>
      </w:pPr>
      <w:r w:rsidRPr="005E74F1">
        <w:rPr>
          <w:rFonts w:ascii="Book Antiqua" w:hAnsi="Book Antiqua" w:cstheme="majorHAnsi"/>
        </w:rPr>
        <w:t xml:space="preserve">Sakiyama R </w:t>
      </w:r>
      <w:r w:rsidRPr="005E74F1">
        <w:rPr>
          <w:rFonts w:ascii="Book Antiqua" w:hAnsi="Book Antiqua" w:cstheme="majorHAnsi"/>
          <w:i/>
        </w:rPr>
        <w:t>et al</w:t>
      </w:r>
      <w:r w:rsidR="00C178B0" w:rsidRPr="005E74F1">
        <w:rPr>
          <w:rFonts w:ascii="Book Antiqua" w:eastAsia="SimSun" w:hAnsi="Book Antiqua" w:cstheme="majorHAnsi"/>
          <w:lang w:eastAsia="zh-CN"/>
        </w:rPr>
        <w:t>.</w:t>
      </w:r>
      <w:r w:rsidRPr="005E74F1">
        <w:rPr>
          <w:rFonts w:ascii="Book Antiqua" w:hAnsi="Book Antiqua" w:cstheme="majorHAnsi"/>
        </w:rPr>
        <w:t xml:space="preserve"> </w:t>
      </w:r>
      <w:r w:rsidR="0086672D" w:rsidRPr="005E74F1">
        <w:rPr>
          <w:rFonts w:ascii="Book Antiqua" w:hAnsi="Book Antiqua" w:cstheme="majorHAnsi"/>
          <w:color w:val="000000" w:themeColor="text1"/>
        </w:rPr>
        <w:t>B</w:t>
      </w:r>
      <w:r w:rsidR="00FA49EC" w:rsidRPr="005E74F1">
        <w:rPr>
          <w:rFonts w:ascii="Book Antiqua" w:hAnsi="Book Antiqua" w:cstheme="majorHAnsi"/>
          <w:color w:val="000000" w:themeColor="text1"/>
        </w:rPr>
        <w:t>ioartificial liver with human iPS</w:t>
      </w:r>
    </w:p>
    <w:p w14:paraId="5EC683A7" w14:textId="77777777" w:rsidR="00FA49EC" w:rsidRPr="005E74F1" w:rsidRDefault="00FA49EC" w:rsidP="005E74F1">
      <w:pPr>
        <w:snapToGrid w:val="0"/>
        <w:spacing w:line="360" w:lineRule="auto"/>
        <w:rPr>
          <w:rFonts w:ascii="Book Antiqua" w:hAnsi="Book Antiqua" w:cstheme="majorHAnsi"/>
          <w:color w:val="000000" w:themeColor="text1"/>
        </w:rPr>
      </w:pPr>
    </w:p>
    <w:p w14:paraId="66800079" w14:textId="203A5514" w:rsidR="00D81178" w:rsidRPr="005E74F1" w:rsidRDefault="00D81178" w:rsidP="005E74F1">
      <w:pPr>
        <w:snapToGrid w:val="0"/>
        <w:spacing w:line="360" w:lineRule="auto"/>
        <w:rPr>
          <w:rFonts w:ascii="Book Antiqua" w:eastAsia="SimSun" w:hAnsi="Book Antiqua" w:cstheme="majorHAnsi"/>
          <w:b/>
          <w:color w:val="000000" w:themeColor="text1"/>
          <w:lang w:eastAsia="zh-CN"/>
        </w:rPr>
      </w:pPr>
      <w:r w:rsidRPr="005E74F1">
        <w:rPr>
          <w:rFonts w:ascii="Book Antiqua" w:hAnsi="Book Antiqua" w:cstheme="majorHAnsi"/>
          <w:b/>
          <w:color w:val="000000" w:themeColor="text1"/>
        </w:rPr>
        <w:t>Ryoichi Sakiyama, Brandon J</w:t>
      </w:r>
      <w:r w:rsidR="00C178B0" w:rsidRPr="005E74F1">
        <w:rPr>
          <w:rFonts w:ascii="Book Antiqua" w:eastAsia="SimSun" w:hAnsi="Book Antiqua" w:cstheme="majorHAnsi"/>
          <w:b/>
          <w:color w:val="000000" w:themeColor="text1"/>
          <w:lang w:eastAsia="zh-CN"/>
        </w:rPr>
        <w:t xml:space="preserve"> </w:t>
      </w:r>
      <w:r w:rsidRPr="005E74F1">
        <w:rPr>
          <w:rFonts w:ascii="Book Antiqua" w:hAnsi="Book Antiqua" w:cstheme="majorHAnsi"/>
          <w:b/>
          <w:color w:val="000000" w:themeColor="text1"/>
        </w:rPr>
        <w:t>Blau, Toshio Miki</w:t>
      </w:r>
    </w:p>
    <w:p w14:paraId="0A81C386" w14:textId="77777777" w:rsidR="00D81178" w:rsidRPr="005E74F1" w:rsidRDefault="00D81178" w:rsidP="005E74F1">
      <w:pPr>
        <w:snapToGrid w:val="0"/>
        <w:spacing w:line="360" w:lineRule="auto"/>
        <w:rPr>
          <w:rFonts w:ascii="Book Antiqua" w:hAnsi="Book Antiqua" w:cstheme="majorHAnsi"/>
          <w:color w:val="000000" w:themeColor="text1"/>
        </w:rPr>
      </w:pPr>
    </w:p>
    <w:p w14:paraId="10C0AF55" w14:textId="5ED6A5F3" w:rsidR="00E275C7" w:rsidRPr="005E74F1" w:rsidRDefault="003D2141" w:rsidP="005E74F1">
      <w:pPr>
        <w:snapToGrid w:val="0"/>
        <w:spacing w:line="360" w:lineRule="auto"/>
        <w:rPr>
          <w:rFonts w:ascii="Book Antiqua" w:eastAsia="SimSun" w:hAnsi="Book Antiqua" w:cstheme="majorHAnsi"/>
          <w:color w:val="000000" w:themeColor="text1"/>
          <w:lang w:eastAsia="zh-CN"/>
        </w:rPr>
      </w:pPr>
      <w:r w:rsidRPr="005E74F1">
        <w:rPr>
          <w:rFonts w:ascii="Book Antiqua" w:hAnsi="Book Antiqua" w:cstheme="majorHAnsi"/>
          <w:b/>
          <w:color w:val="000000" w:themeColor="text1"/>
        </w:rPr>
        <w:t xml:space="preserve">Ryoichi Sakiyama, </w:t>
      </w:r>
      <w:r w:rsidR="00336A52" w:rsidRPr="005E74F1">
        <w:rPr>
          <w:rFonts w:ascii="Book Antiqua" w:hAnsi="Book Antiqua" w:cstheme="majorHAnsi"/>
          <w:b/>
          <w:color w:val="000000" w:themeColor="text1"/>
        </w:rPr>
        <w:t>Brandon</w:t>
      </w:r>
      <w:r w:rsidR="001E5A53" w:rsidRPr="005E74F1">
        <w:rPr>
          <w:rFonts w:ascii="Book Antiqua" w:hAnsi="Book Antiqua" w:cstheme="majorHAnsi"/>
          <w:b/>
          <w:color w:val="000000" w:themeColor="text1"/>
        </w:rPr>
        <w:t xml:space="preserve"> J </w:t>
      </w:r>
      <w:r w:rsidR="00336A52" w:rsidRPr="005E74F1">
        <w:rPr>
          <w:rFonts w:ascii="Book Antiqua" w:hAnsi="Book Antiqua" w:cstheme="majorHAnsi"/>
          <w:b/>
          <w:color w:val="000000" w:themeColor="text1"/>
        </w:rPr>
        <w:t>Blau</w:t>
      </w:r>
      <w:r w:rsidR="00A66953" w:rsidRPr="005E74F1">
        <w:rPr>
          <w:rFonts w:ascii="Book Antiqua" w:hAnsi="Book Antiqua" w:cstheme="majorHAnsi"/>
          <w:b/>
          <w:color w:val="000000" w:themeColor="text1"/>
        </w:rPr>
        <w:t xml:space="preserve">, </w:t>
      </w:r>
      <w:r w:rsidRPr="005E74F1">
        <w:rPr>
          <w:rFonts w:ascii="Book Antiqua" w:hAnsi="Book Antiqua" w:cstheme="majorHAnsi"/>
          <w:b/>
          <w:color w:val="000000" w:themeColor="text1"/>
        </w:rPr>
        <w:t>Toshio Miki</w:t>
      </w:r>
      <w:r w:rsidR="00B54EF4" w:rsidRPr="005E74F1">
        <w:rPr>
          <w:rFonts w:ascii="Book Antiqua" w:hAnsi="Book Antiqua" w:cstheme="majorHAnsi"/>
          <w:b/>
          <w:color w:val="000000" w:themeColor="text1"/>
        </w:rPr>
        <w:t xml:space="preserve">, </w:t>
      </w:r>
      <w:r w:rsidR="00B54EF4" w:rsidRPr="005E74F1">
        <w:rPr>
          <w:rFonts w:ascii="Book Antiqua" w:hAnsi="Book Antiqua" w:cstheme="majorHAnsi"/>
          <w:color w:val="000000" w:themeColor="text1"/>
        </w:rPr>
        <w:t>D</w:t>
      </w:r>
      <w:r w:rsidR="00E275C7" w:rsidRPr="005E74F1">
        <w:rPr>
          <w:rFonts w:ascii="Book Antiqua" w:hAnsi="Book Antiqua" w:cstheme="majorHAnsi"/>
          <w:color w:val="000000" w:themeColor="text1"/>
        </w:rPr>
        <w:t>epartment of Surgery, Keck School of Medicine, University of Southern California</w:t>
      </w:r>
      <w:r w:rsidR="00B54EF4" w:rsidRPr="005E74F1">
        <w:rPr>
          <w:rFonts w:ascii="Book Antiqua" w:hAnsi="Book Antiqua" w:cstheme="majorHAnsi"/>
          <w:color w:val="000000" w:themeColor="text1"/>
        </w:rPr>
        <w:t xml:space="preserve">, </w:t>
      </w:r>
      <w:r w:rsidR="00713C79" w:rsidRPr="005E74F1">
        <w:rPr>
          <w:rFonts w:ascii="Book Antiqua" w:hAnsi="Book Antiqua" w:cstheme="majorHAnsi"/>
          <w:color w:val="000000" w:themeColor="text1"/>
        </w:rPr>
        <w:t>Los Angeles</w:t>
      </w:r>
      <w:r w:rsidR="00C178B0" w:rsidRPr="005E74F1">
        <w:rPr>
          <w:rFonts w:ascii="Book Antiqua" w:eastAsia="SimSun" w:hAnsi="Book Antiqua" w:cstheme="majorHAnsi"/>
          <w:color w:val="000000" w:themeColor="text1"/>
          <w:lang w:eastAsia="zh-CN"/>
        </w:rPr>
        <w:t xml:space="preserve">, </w:t>
      </w:r>
      <w:r w:rsidR="00C178B0" w:rsidRPr="005E74F1">
        <w:rPr>
          <w:rFonts w:ascii="Book Antiqua" w:hAnsi="Book Antiqua" w:cstheme="majorHAnsi"/>
          <w:color w:val="000000" w:themeColor="text1"/>
        </w:rPr>
        <w:t>C</w:t>
      </w:r>
      <w:r w:rsidR="00C178B0" w:rsidRPr="005E74F1">
        <w:rPr>
          <w:rFonts w:ascii="Book Antiqua" w:eastAsia="SimSun" w:hAnsi="Book Antiqua" w:cstheme="majorHAnsi"/>
          <w:color w:val="000000" w:themeColor="text1"/>
          <w:lang w:eastAsia="zh-CN"/>
        </w:rPr>
        <w:t xml:space="preserve">A </w:t>
      </w:r>
      <w:r w:rsidR="00C178B0" w:rsidRPr="005E74F1">
        <w:rPr>
          <w:rFonts w:ascii="Book Antiqua" w:hAnsi="Book Antiqua" w:cstheme="majorHAnsi"/>
          <w:color w:val="000000" w:themeColor="text1"/>
        </w:rPr>
        <w:t>90033, United State</w:t>
      </w:r>
    </w:p>
    <w:p w14:paraId="0DB97ED0" w14:textId="77777777" w:rsidR="00E275C7" w:rsidRPr="005E74F1" w:rsidRDefault="00E275C7" w:rsidP="005E74F1">
      <w:pPr>
        <w:snapToGrid w:val="0"/>
        <w:spacing w:line="360" w:lineRule="auto"/>
        <w:rPr>
          <w:rFonts w:ascii="Book Antiqua" w:hAnsi="Book Antiqua" w:cstheme="majorHAnsi"/>
          <w:color w:val="000000" w:themeColor="text1"/>
        </w:rPr>
      </w:pPr>
    </w:p>
    <w:p w14:paraId="76626487" w14:textId="02870C40" w:rsidR="00D81178" w:rsidRPr="005E74F1" w:rsidRDefault="00D81178" w:rsidP="005E74F1">
      <w:pPr>
        <w:snapToGrid w:val="0"/>
        <w:spacing w:line="360" w:lineRule="auto"/>
        <w:rPr>
          <w:rFonts w:ascii="Book Antiqua" w:hAnsi="Book Antiqua" w:cstheme="majorHAnsi"/>
          <w:color w:val="000000" w:themeColor="text1"/>
        </w:rPr>
      </w:pPr>
      <w:r w:rsidRPr="005E74F1">
        <w:rPr>
          <w:rFonts w:ascii="Book Antiqua" w:hAnsi="Book Antiqua" w:cstheme="majorHAnsi"/>
          <w:b/>
          <w:color w:val="000000" w:themeColor="text1"/>
        </w:rPr>
        <w:t>Author contributions</w:t>
      </w:r>
      <w:r w:rsidR="007013D3" w:rsidRPr="005E74F1">
        <w:rPr>
          <w:rFonts w:ascii="Book Antiqua" w:hAnsi="Book Antiqua" w:cstheme="majorHAnsi"/>
          <w:b/>
          <w:color w:val="000000" w:themeColor="text1"/>
        </w:rPr>
        <w:t>:</w:t>
      </w:r>
      <w:r w:rsidR="007013D3" w:rsidRPr="005E74F1">
        <w:rPr>
          <w:rFonts w:ascii="Book Antiqua" w:hAnsi="Book Antiqua" w:cstheme="majorHAnsi"/>
          <w:color w:val="000000" w:themeColor="text1"/>
        </w:rPr>
        <w:t xml:space="preserve"> </w:t>
      </w:r>
      <w:r w:rsidR="00C178B0" w:rsidRPr="005E74F1">
        <w:rPr>
          <w:rFonts w:ascii="Book Antiqua" w:hAnsi="Book Antiqua" w:cstheme="majorHAnsi"/>
          <w:color w:val="000000" w:themeColor="text1"/>
        </w:rPr>
        <w:t xml:space="preserve">Sakiyama </w:t>
      </w:r>
      <w:r w:rsidRPr="005E74F1">
        <w:rPr>
          <w:rFonts w:ascii="Book Antiqua" w:hAnsi="Book Antiqua" w:cstheme="majorHAnsi"/>
          <w:color w:val="000000" w:themeColor="text1"/>
        </w:rPr>
        <w:t xml:space="preserve">R, </w:t>
      </w:r>
      <w:r w:rsidR="00C178B0" w:rsidRPr="005E74F1">
        <w:rPr>
          <w:rFonts w:ascii="Book Antiqua" w:hAnsi="Book Antiqua" w:cstheme="majorHAnsi"/>
          <w:color w:val="000000" w:themeColor="text1"/>
        </w:rPr>
        <w:t xml:space="preserve">Blau </w:t>
      </w:r>
      <w:r w:rsidRPr="005E74F1">
        <w:rPr>
          <w:rFonts w:ascii="Book Antiqua" w:hAnsi="Book Antiqua" w:cstheme="majorHAnsi"/>
          <w:color w:val="000000" w:themeColor="text1"/>
        </w:rPr>
        <w:t xml:space="preserve">BJ and </w:t>
      </w:r>
      <w:r w:rsidR="00C178B0" w:rsidRPr="005E74F1">
        <w:rPr>
          <w:rFonts w:ascii="Book Antiqua" w:hAnsi="Book Antiqua" w:cstheme="majorHAnsi"/>
          <w:color w:val="000000" w:themeColor="text1"/>
        </w:rPr>
        <w:t xml:space="preserve">Miki </w:t>
      </w:r>
      <w:r w:rsidRPr="005E74F1">
        <w:rPr>
          <w:rFonts w:ascii="Book Antiqua" w:hAnsi="Book Antiqua" w:cstheme="majorHAnsi"/>
          <w:color w:val="000000" w:themeColor="text1"/>
        </w:rPr>
        <w:t>T</w:t>
      </w:r>
      <w:r w:rsidR="00C178B0" w:rsidRPr="005E74F1">
        <w:rPr>
          <w:rFonts w:ascii="Book Antiqua" w:eastAsia="SimSun" w:hAnsi="Book Antiqua" w:cstheme="majorHAnsi"/>
          <w:color w:val="000000" w:themeColor="text1"/>
          <w:lang w:eastAsia="zh-CN"/>
        </w:rPr>
        <w:t xml:space="preserve"> </w:t>
      </w:r>
      <w:r w:rsidRPr="005E74F1">
        <w:rPr>
          <w:rFonts w:ascii="Book Antiqua" w:hAnsi="Book Antiqua"/>
          <w:color w:val="000000"/>
          <w:spacing w:val="-2"/>
          <w:kern w:val="0"/>
        </w:rPr>
        <w:t xml:space="preserve">contributed equally to this work; </w:t>
      </w:r>
      <w:r w:rsidR="00C178B0" w:rsidRPr="005E74F1">
        <w:rPr>
          <w:rFonts w:ascii="Book Antiqua" w:hAnsi="Book Antiqua" w:cstheme="majorHAnsi"/>
          <w:color w:val="000000" w:themeColor="text1"/>
        </w:rPr>
        <w:t>Sakiyama R, Blau BJ and Miki T</w:t>
      </w:r>
      <w:r w:rsidRPr="005E74F1">
        <w:rPr>
          <w:rFonts w:ascii="Book Antiqua" w:hAnsi="Book Antiqua"/>
          <w:color w:val="000000"/>
          <w:spacing w:val="-2"/>
          <w:kern w:val="0"/>
        </w:rPr>
        <w:t xml:space="preserve"> performed the majority of the writing; </w:t>
      </w:r>
      <w:r w:rsidR="00C178B0" w:rsidRPr="005E74F1">
        <w:rPr>
          <w:rFonts w:ascii="Book Antiqua" w:hAnsi="Book Antiqua" w:cstheme="majorHAnsi"/>
          <w:color w:val="000000" w:themeColor="text1"/>
        </w:rPr>
        <w:t xml:space="preserve">Sakiyama </w:t>
      </w:r>
      <w:r w:rsidR="000522F2" w:rsidRPr="005E74F1">
        <w:rPr>
          <w:rFonts w:ascii="Book Antiqua" w:hAnsi="Book Antiqua" w:cstheme="majorHAnsi"/>
          <w:color w:val="000000" w:themeColor="text1"/>
        </w:rPr>
        <w:t>R</w:t>
      </w:r>
      <w:r w:rsidR="00C178B0" w:rsidRPr="005E74F1">
        <w:rPr>
          <w:rFonts w:ascii="Book Antiqua" w:eastAsia="SimSun" w:hAnsi="Book Antiqua" w:cstheme="majorHAnsi"/>
          <w:color w:val="000000" w:themeColor="text1"/>
          <w:lang w:eastAsia="zh-CN"/>
        </w:rPr>
        <w:t xml:space="preserve"> </w:t>
      </w:r>
      <w:r w:rsidRPr="005E74F1">
        <w:rPr>
          <w:rFonts w:ascii="Book Antiqua" w:hAnsi="Book Antiqua"/>
          <w:color w:val="000000"/>
          <w:spacing w:val="-2"/>
          <w:kern w:val="0"/>
        </w:rPr>
        <w:t xml:space="preserve">and </w:t>
      </w:r>
      <w:r w:rsidR="00C178B0" w:rsidRPr="005E74F1">
        <w:rPr>
          <w:rFonts w:ascii="Book Antiqua" w:hAnsi="Book Antiqua" w:cstheme="majorHAnsi"/>
          <w:color w:val="000000" w:themeColor="text1"/>
        </w:rPr>
        <w:t>Miki</w:t>
      </w:r>
      <w:r w:rsidR="00C178B0" w:rsidRPr="005E74F1">
        <w:rPr>
          <w:rFonts w:ascii="Book Antiqua" w:hAnsi="Book Antiqua"/>
          <w:color w:val="000000"/>
          <w:spacing w:val="-2"/>
          <w:kern w:val="0"/>
        </w:rPr>
        <w:t xml:space="preserve"> </w:t>
      </w:r>
      <w:r w:rsidR="000522F2" w:rsidRPr="005E74F1">
        <w:rPr>
          <w:rFonts w:ascii="Book Antiqua" w:hAnsi="Book Antiqua" w:cstheme="majorHAnsi"/>
          <w:color w:val="000000" w:themeColor="text1"/>
        </w:rPr>
        <w:t>T</w:t>
      </w:r>
      <w:r w:rsidR="00C178B0" w:rsidRPr="005E74F1">
        <w:rPr>
          <w:rFonts w:ascii="Book Antiqua" w:eastAsia="SimSun" w:hAnsi="Book Antiqua" w:cstheme="majorHAnsi"/>
          <w:color w:val="000000" w:themeColor="text1"/>
          <w:lang w:eastAsia="zh-CN"/>
        </w:rPr>
        <w:t xml:space="preserve"> </w:t>
      </w:r>
      <w:r w:rsidRPr="005E74F1">
        <w:rPr>
          <w:rFonts w:ascii="Book Antiqua" w:hAnsi="Book Antiqua"/>
          <w:color w:val="000000"/>
          <w:spacing w:val="-2"/>
          <w:kern w:val="0"/>
        </w:rPr>
        <w:t>performed data acquisition</w:t>
      </w:r>
      <w:r w:rsidR="000522F2" w:rsidRPr="005E74F1">
        <w:rPr>
          <w:rFonts w:ascii="Book Antiqua" w:hAnsi="Book Antiqua"/>
          <w:color w:val="000000"/>
          <w:spacing w:val="-2"/>
          <w:kern w:val="0"/>
        </w:rPr>
        <w:t>, analysis</w:t>
      </w:r>
      <w:r w:rsidRPr="005E74F1">
        <w:rPr>
          <w:rFonts w:ascii="Book Antiqua" w:hAnsi="Book Antiqua"/>
          <w:color w:val="000000"/>
          <w:spacing w:val="-2"/>
          <w:kern w:val="0"/>
        </w:rPr>
        <w:t xml:space="preserve">; </w:t>
      </w:r>
      <w:r w:rsidR="00C178B0" w:rsidRPr="005E74F1">
        <w:rPr>
          <w:rFonts w:ascii="Book Antiqua" w:hAnsi="Book Antiqua" w:cstheme="majorHAnsi"/>
          <w:color w:val="000000" w:themeColor="text1"/>
        </w:rPr>
        <w:t>Miki</w:t>
      </w:r>
      <w:r w:rsidR="00C178B0" w:rsidRPr="005E74F1">
        <w:rPr>
          <w:rFonts w:ascii="Book Antiqua" w:hAnsi="Book Antiqua"/>
          <w:color w:val="000000"/>
          <w:spacing w:val="-2"/>
          <w:kern w:val="0"/>
        </w:rPr>
        <w:t xml:space="preserve"> </w:t>
      </w:r>
      <w:r w:rsidR="000522F2" w:rsidRPr="005E74F1">
        <w:rPr>
          <w:rFonts w:ascii="Book Antiqua" w:hAnsi="Book Antiqua" w:cstheme="majorHAnsi"/>
          <w:color w:val="000000" w:themeColor="text1"/>
        </w:rPr>
        <w:t>T</w:t>
      </w:r>
      <w:r w:rsidR="00C178B0" w:rsidRPr="005E74F1">
        <w:rPr>
          <w:rFonts w:ascii="Book Antiqua" w:eastAsia="SimSun" w:hAnsi="Book Antiqua" w:cstheme="majorHAnsi"/>
          <w:color w:val="000000" w:themeColor="text1"/>
          <w:lang w:eastAsia="zh-CN"/>
        </w:rPr>
        <w:t xml:space="preserve"> </w:t>
      </w:r>
      <w:r w:rsidR="000522F2" w:rsidRPr="005E74F1">
        <w:rPr>
          <w:rFonts w:ascii="Book Antiqua" w:hAnsi="Book Antiqua"/>
          <w:color w:val="000000"/>
          <w:spacing w:val="-2"/>
          <w:kern w:val="0"/>
        </w:rPr>
        <w:t>performed the design</w:t>
      </w:r>
      <w:r w:rsidRPr="005E74F1">
        <w:rPr>
          <w:rFonts w:ascii="Book Antiqua" w:hAnsi="Book Antiqua"/>
          <w:color w:val="000000"/>
          <w:spacing w:val="-2"/>
          <w:kern w:val="0"/>
        </w:rPr>
        <w:t>, modification and verification.</w:t>
      </w:r>
    </w:p>
    <w:p w14:paraId="1F2D03F3" w14:textId="77777777" w:rsidR="000522F2" w:rsidRPr="005E74F1" w:rsidRDefault="000522F2" w:rsidP="005E74F1">
      <w:pPr>
        <w:snapToGrid w:val="0"/>
        <w:spacing w:line="360" w:lineRule="auto"/>
        <w:rPr>
          <w:rFonts w:ascii="Book Antiqua" w:hAnsi="Book Antiqua"/>
          <w:color w:val="000000"/>
          <w:spacing w:val="-2"/>
          <w:kern w:val="0"/>
        </w:rPr>
      </w:pPr>
    </w:p>
    <w:p w14:paraId="1CFD471D" w14:textId="228C227C" w:rsidR="000522F2" w:rsidRPr="005E74F1" w:rsidRDefault="00046240" w:rsidP="005E74F1">
      <w:pPr>
        <w:snapToGrid w:val="0"/>
        <w:spacing w:line="360" w:lineRule="auto"/>
        <w:rPr>
          <w:rFonts w:ascii="Book Antiqua" w:hAnsi="Book Antiqua"/>
          <w:color w:val="000000"/>
          <w:spacing w:val="-2"/>
          <w:kern w:val="0"/>
        </w:rPr>
      </w:pPr>
      <w:r w:rsidRPr="005E74F1">
        <w:rPr>
          <w:rFonts w:ascii="Book Antiqua" w:hAnsi="Book Antiqua"/>
          <w:b/>
          <w:color w:val="000000"/>
          <w:spacing w:val="-2"/>
          <w:kern w:val="0"/>
        </w:rPr>
        <w:t>Supported by</w:t>
      </w:r>
      <w:r w:rsidR="00C178B0" w:rsidRPr="005E74F1">
        <w:rPr>
          <w:rFonts w:ascii="Book Antiqua" w:eastAsia="SimSun" w:hAnsi="Book Antiqua" w:cstheme="majorHAnsi"/>
          <w:lang w:eastAsia="zh-CN"/>
        </w:rPr>
        <w:t xml:space="preserve"> </w:t>
      </w:r>
      <w:r w:rsidRPr="005E74F1">
        <w:rPr>
          <w:rFonts w:ascii="Book Antiqua" w:hAnsi="Book Antiqua" w:cstheme="majorHAnsi"/>
        </w:rPr>
        <w:t>the Baxter International Foundation/Keck Summer Research Fellowship Award (</w:t>
      </w:r>
      <w:r w:rsidR="00C178B0" w:rsidRPr="005E74F1">
        <w:rPr>
          <w:rFonts w:ascii="Book Antiqua" w:eastAsia="SimSun" w:hAnsi="Book Antiqua" w:cstheme="majorHAnsi"/>
          <w:lang w:eastAsia="zh-CN"/>
        </w:rPr>
        <w:t xml:space="preserve">to </w:t>
      </w:r>
      <w:r w:rsidR="00C178B0" w:rsidRPr="005E74F1">
        <w:rPr>
          <w:rFonts w:ascii="Book Antiqua" w:hAnsi="Book Antiqua" w:cstheme="majorHAnsi"/>
          <w:color w:val="000000" w:themeColor="text1"/>
        </w:rPr>
        <w:t>Blau BJ</w:t>
      </w:r>
      <w:r w:rsidRPr="005E74F1">
        <w:rPr>
          <w:rFonts w:ascii="Book Antiqua" w:hAnsi="Book Antiqua" w:cstheme="majorHAnsi"/>
        </w:rPr>
        <w:t>)</w:t>
      </w:r>
      <w:r w:rsidR="00C178B0" w:rsidRPr="005E74F1">
        <w:rPr>
          <w:rFonts w:ascii="Book Antiqua" w:eastAsia="SimSun" w:hAnsi="Book Antiqua" w:cstheme="majorHAnsi"/>
          <w:lang w:eastAsia="zh-CN"/>
        </w:rPr>
        <w:t>;</w:t>
      </w:r>
      <w:r w:rsidRPr="005E74F1">
        <w:rPr>
          <w:rFonts w:ascii="Book Antiqua" w:hAnsi="Book Antiqua" w:cstheme="majorHAnsi"/>
        </w:rPr>
        <w:t xml:space="preserve"> and the California Institute for Regenerative Medicine</w:t>
      </w:r>
      <w:r w:rsidR="00C178B0" w:rsidRPr="005E74F1">
        <w:rPr>
          <w:rFonts w:ascii="Book Antiqua" w:eastAsia="SimSun" w:hAnsi="Book Antiqua" w:cstheme="majorHAnsi"/>
          <w:lang w:eastAsia="zh-CN"/>
        </w:rPr>
        <w:t xml:space="preserve">, No. </w:t>
      </w:r>
      <w:r w:rsidRPr="005E74F1">
        <w:rPr>
          <w:rFonts w:ascii="Book Antiqua" w:hAnsi="Book Antiqua" w:cstheme="majorHAnsi"/>
        </w:rPr>
        <w:t>RT3-07670</w:t>
      </w:r>
      <w:r w:rsidR="00203217" w:rsidRPr="005E74F1">
        <w:rPr>
          <w:rFonts w:ascii="Book Antiqua" w:eastAsia="SimSun" w:hAnsi="Book Antiqua" w:cstheme="majorHAnsi"/>
          <w:lang w:eastAsia="zh-CN"/>
        </w:rPr>
        <w:t xml:space="preserve"> </w:t>
      </w:r>
      <w:r w:rsidRPr="005E74F1">
        <w:rPr>
          <w:rFonts w:ascii="Book Antiqua" w:hAnsi="Book Antiqua" w:cstheme="majorHAnsi"/>
        </w:rPr>
        <w:t>(</w:t>
      </w:r>
      <w:r w:rsidR="00C178B0" w:rsidRPr="005E74F1">
        <w:rPr>
          <w:rFonts w:ascii="Book Antiqua" w:eastAsia="SimSun" w:hAnsi="Book Antiqua" w:cstheme="majorHAnsi"/>
          <w:lang w:eastAsia="zh-CN"/>
        </w:rPr>
        <w:t xml:space="preserve">to </w:t>
      </w:r>
      <w:r w:rsidR="00C178B0" w:rsidRPr="005E74F1">
        <w:rPr>
          <w:rFonts w:ascii="Book Antiqua" w:hAnsi="Book Antiqua" w:cstheme="majorHAnsi"/>
          <w:color w:val="000000" w:themeColor="text1"/>
        </w:rPr>
        <w:t>Miki</w:t>
      </w:r>
      <w:r w:rsidR="00C178B0" w:rsidRPr="005E74F1">
        <w:rPr>
          <w:rFonts w:ascii="Book Antiqua" w:hAnsi="Book Antiqua"/>
          <w:color w:val="000000"/>
          <w:spacing w:val="-2"/>
          <w:kern w:val="0"/>
        </w:rPr>
        <w:t xml:space="preserve"> </w:t>
      </w:r>
      <w:r w:rsidR="00C178B0" w:rsidRPr="005E74F1">
        <w:rPr>
          <w:rFonts w:ascii="Book Antiqua" w:hAnsi="Book Antiqua" w:cstheme="majorHAnsi"/>
          <w:color w:val="000000" w:themeColor="text1"/>
        </w:rPr>
        <w:t>T</w:t>
      </w:r>
      <w:r w:rsidRPr="005E74F1">
        <w:rPr>
          <w:rFonts w:ascii="Book Antiqua" w:hAnsi="Book Antiqua" w:cstheme="majorHAnsi"/>
        </w:rPr>
        <w:t>).</w:t>
      </w:r>
    </w:p>
    <w:p w14:paraId="4C8F8FC2" w14:textId="77777777" w:rsidR="007013D3" w:rsidRPr="005E74F1" w:rsidRDefault="007013D3" w:rsidP="005E74F1">
      <w:pPr>
        <w:snapToGrid w:val="0"/>
        <w:spacing w:line="360" w:lineRule="auto"/>
        <w:rPr>
          <w:rFonts w:ascii="Book Antiqua" w:hAnsi="Book Antiqua" w:cstheme="majorHAnsi"/>
          <w:color w:val="000000" w:themeColor="text1"/>
        </w:rPr>
      </w:pPr>
    </w:p>
    <w:p w14:paraId="4F82245A" w14:textId="158D0E34" w:rsidR="001E79B1" w:rsidRPr="005E74F1" w:rsidRDefault="0008269F" w:rsidP="005E74F1">
      <w:pPr>
        <w:snapToGrid w:val="0"/>
        <w:spacing w:line="360" w:lineRule="auto"/>
        <w:rPr>
          <w:rFonts w:ascii="Book Antiqua" w:hAnsi="Book Antiqua" w:cstheme="majorHAnsi"/>
        </w:rPr>
      </w:pPr>
      <w:r w:rsidRPr="005E74F1">
        <w:rPr>
          <w:rFonts w:ascii="Book Antiqua" w:hAnsi="Book Antiqua" w:cstheme="majorHAnsi"/>
          <w:b/>
        </w:rPr>
        <w:t>Conflict–of-interest statement:</w:t>
      </w:r>
      <w:r w:rsidRPr="005E74F1">
        <w:rPr>
          <w:rFonts w:ascii="Book Antiqua" w:hAnsi="Book Antiqua" w:cstheme="majorHAnsi"/>
        </w:rPr>
        <w:t xml:space="preserve"> </w:t>
      </w:r>
      <w:r w:rsidR="001E79B1" w:rsidRPr="005E74F1">
        <w:rPr>
          <w:rFonts w:ascii="Book Antiqua" w:hAnsi="Book Antiqua" w:cstheme="majorHAnsi"/>
        </w:rPr>
        <w:t>The authors state no financial and non-financial conflict of interests.</w:t>
      </w:r>
    </w:p>
    <w:p w14:paraId="3977A7C5" w14:textId="77777777" w:rsidR="001E79B1" w:rsidRPr="005E74F1" w:rsidRDefault="001E79B1" w:rsidP="005E74F1">
      <w:pPr>
        <w:snapToGrid w:val="0"/>
        <w:spacing w:line="360" w:lineRule="auto"/>
        <w:rPr>
          <w:rFonts w:ascii="Book Antiqua" w:hAnsi="Book Antiqua" w:cstheme="majorHAnsi"/>
          <w:color w:val="000000" w:themeColor="text1"/>
        </w:rPr>
      </w:pPr>
    </w:p>
    <w:p w14:paraId="0AC23093" w14:textId="77777777" w:rsidR="00203217" w:rsidRPr="005E74F1" w:rsidRDefault="00203217" w:rsidP="005E74F1">
      <w:pPr>
        <w:pStyle w:val="1"/>
        <w:snapToGrid w:val="0"/>
        <w:spacing w:line="360" w:lineRule="auto"/>
        <w:jc w:val="both"/>
        <w:rPr>
          <w:rFonts w:ascii="Book Antiqua" w:hAnsi="Book Antiqua" w:cs="Times New Roman"/>
          <w:bCs/>
          <w:color w:val="auto"/>
          <w:sz w:val="24"/>
          <w:szCs w:val="24"/>
          <w:lang w:val="en-US"/>
        </w:rPr>
      </w:pPr>
      <w:bookmarkStart w:id="24" w:name="OLE_LINK734"/>
      <w:bookmarkStart w:id="25" w:name="OLE_LINK441"/>
      <w:bookmarkStart w:id="26" w:name="OLE_LINK442"/>
      <w:bookmarkStart w:id="27" w:name="OLE_LINK1032"/>
      <w:bookmarkStart w:id="28" w:name="OLE_LINK1232"/>
      <w:bookmarkStart w:id="29" w:name="OLE_LINK559"/>
      <w:bookmarkStart w:id="30" w:name="OLE_LINK878"/>
      <w:bookmarkStart w:id="31" w:name="OLE_LINK879"/>
      <w:r w:rsidRPr="005E74F1">
        <w:rPr>
          <w:rFonts w:ascii="Book Antiqua" w:hAnsi="Book Antiqua" w:cs="Times New Roman"/>
          <w:b/>
          <w:bCs/>
          <w:color w:val="auto"/>
          <w:sz w:val="24"/>
          <w:szCs w:val="24"/>
          <w:lang w:val="en-US"/>
        </w:rPr>
        <w:t>Open-Access:</w:t>
      </w:r>
      <w:r w:rsidRPr="005E74F1">
        <w:rPr>
          <w:rFonts w:ascii="Book Antiqua" w:hAnsi="Book Antiqua" w:cs="Times New Roman"/>
          <w:bCs/>
          <w:color w:val="auto"/>
          <w:sz w:val="24"/>
          <w:szCs w:val="24"/>
          <w:lang w:val="en-US"/>
        </w:rPr>
        <w:t xml:space="preserve"> </w:t>
      </w:r>
      <w:bookmarkStart w:id="32" w:name="OLE_LINK479"/>
      <w:bookmarkStart w:id="33" w:name="OLE_LINK496"/>
      <w:bookmarkStart w:id="34" w:name="OLE_LINK506"/>
      <w:bookmarkStart w:id="35" w:name="OLE_LINK507"/>
      <w:r w:rsidRPr="005E74F1">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5E74F1">
        <w:rPr>
          <w:rFonts w:ascii="Book Antiqua" w:hAnsi="Book Antiqua" w:cs="Times New Roman"/>
          <w:bCs/>
          <w:color w:val="auto"/>
          <w:sz w:val="24"/>
          <w:szCs w:val="24"/>
          <w:lang w:val="en-US" w:eastAsia="zh-CN"/>
        </w:rPr>
        <w:t xml:space="preserve"> </w:t>
      </w:r>
      <w:r w:rsidRPr="005E74F1">
        <w:rPr>
          <w:rFonts w:ascii="Book Antiqua" w:hAnsi="Book Antiqua" w:cs="Times New Roman"/>
          <w:bCs/>
          <w:color w:val="auto"/>
          <w:sz w:val="24"/>
          <w:szCs w:val="24"/>
          <w:lang w:val="en-US"/>
        </w:rPr>
        <w:t>in</w:t>
      </w:r>
      <w:r w:rsidRPr="005E74F1">
        <w:rPr>
          <w:rFonts w:ascii="Book Antiqua" w:hAnsi="Book Antiqua" w:cs="Times New Roman"/>
          <w:bCs/>
          <w:color w:val="auto"/>
          <w:sz w:val="24"/>
          <w:szCs w:val="24"/>
          <w:lang w:val="en-US" w:eastAsia="zh-CN"/>
        </w:rPr>
        <w:t xml:space="preserve"> </w:t>
      </w:r>
      <w:r w:rsidRPr="005E74F1">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w:t>
      </w:r>
      <w:r w:rsidRPr="005E74F1">
        <w:rPr>
          <w:rFonts w:ascii="Book Antiqua" w:hAnsi="Book Antiqua" w:cs="Times New Roman"/>
          <w:bCs/>
          <w:color w:val="auto"/>
          <w:sz w:val="24"/>
          <w:szCs w:val="24"/>
          <w:lang w:val="en-US"/>
        </w:rPr>
        <w:lastRenderedPageBreak/>
        <w:t xml:space="preserve">non-commercially, and license their derivative works on different terms, provided the original work is properly cited and the use is non-commercial. See: </w:t>
      </w:r>
      <w:hyperlink r:id="rId6" w:history="1">
        <w:r w:rsidRPr="005E74F1">
          <w:rPr>
            <w:rStyle w:val="Hyperlink"/>
            <w:rFonts w:ascii="Book Antiqua" w:hAnsi="Book Antiqua" w:cs="Times New Roman"/>
            <w:bCs/>
            <w:color w:val="auto"/>
            <w:sz w:val="24"/>
            <w:szCs w:val="24"/>
            <w:lang w:val="en-US"/>
          </w:rPr>
          <w:t>http://creativecommons.org/licenses/by-nc/4.0/</w:t>
        </w:r>
      </w:hyperlink>
      <w:bookmarkEnd w:id="24"/>
      <w:bookmarkEnd w:id="32"/>
      <w:bookmarkEnd w:id="33"/>
      <w:bookmarkEnd w:id="34"/>
      <w:bookmarkEnd w:id="35"/>
    </w:p>
    <w:bookmarkEnd w:id="25"/>
    <w:bookmarkEnd w:id="26"/>
    <w:bookmarkEnd w:id="27"/>
    <w:bookmarkEnd w:id="28"/>
    <w:bookmarkEnd w:id="29"/>
    <w:p w14:paraId="56CE39A3" w14:textId="77777777" w:rsidR="00203217" w:rsidRPr="005E74F1" w:rsidRDefault="00203217" w:rsidP="005E74F1">
      <w:pPr>
        <w:pStyle w:val="1"/>
        <w:snapToGrid w:val="0"/>
        <w:spacing w:line="360" w:lineRule="auto"/>
        <w:jc w:val="both"/>
        <w:rPr>
          <w:rFonts w:ascii="Book Antiqua" w:hAnsi="Book Antiqua" w:cs="Times New Roman"/>
          <w:b/>
          <w:bCs/>
          <w:color w:val="FF0000"/>
          <w:sz w:val="24"/>
          <w:szCs w:val="24"/>
          <w:lang w:val="en-US" w:eastAsia="zh-CN"/>
        </w:rPr>
      </w:pPr>
    </w:p>
    <w:p w14:paraId="48BACBDF" w14:textId="1E593FBF" w:rsidR="006420D0" w:rsidRPr="005E74F1" w:rsidRDefault="00203217" w:rsidP="005E74F1">
      <w:pPr>
        <w:pStyle w:val="1"/>
        <w:snapToGrid w:val="0"/>
        <w:spacing w:line="360" w:lineRule="auto"/>
        <w:jc w:val="both"/>
        <w:rPr>
          <w:rFonts w:ascii="Book Antiqua" w:hAnsi="Book Antiqua" w:cs="Times New Roman"/>
          <w:b/>
          <w:bCs/>
          <w:color w:val="auto"/>
          <w:sz w:val="24"/>
          <w:szCs w:val="24"/>
          <w:lang w:val="en-US" w:eastAsia="zh-CN"/>
        </w:rPr>
      </w:pPr>
      <w:r w:rsidRPr="005E74F1">
        <w:rPr>
          <w:rFonts w:ascii="Book Antiqua" w:hAnsi="Book Antiqua" w:cs="Times New Roman"/>
          <w:b/>
          <w:bCs/>
          <w:color w:val="auto"/>
          <w:sz w:val="24"/>
          <w:szCs w:val="24"/>
          <w:lang w:val="en-US"/>
        </w:rPr>
        <w:t>Manuscript source:</w:t>
      </w:r>
      <w:r w:rsidRPr="005E74F1">
        <w:rPr>
          <w:rFonts w:ascii="Book Antiqua" w:hAnsi="Book Antiqua" w:cs="Times New Roman"/>
          <w:b/>
          <w:bCs/>
          <w:color w:val="auto"/>
          <w:sz w:val="24"/>
          <w:szCs w:val="24"/>
          <w:lang w:val="en-US" w:eastAsia="zh-CN"/>
        </w:rPr>
        <w:t xml:space="preserve"> </w:t>
      </w:r>
      <w:r w:rsidRPr="005E74F1">
        <w:rPr>
          <w:rFonts w:ascii="Book Antiqua" w:hAnsi="Book Antiqua" w:cs="Times New Roman"/>
          <w:bCs/>
          <w:color w:val="auto"/>
          <w:sz w:val="24"/>
          <w:szCs w:val="24"/>
          <w:lang w:val="en-US"/>
        </w:rPr>
        <w:t>Unsolicited manuscript</w:t>
      </w:r>
      <w:bookmarkEnd w:id="30"/>
      <w:bookmarkEnd w:id="31"/>
    </w:p>
    <w:p w14:paraId="76DC2AF4" w14:textId="0C1CD241" w:rsidR="006420D0" w:rsidRPr="005E74F1" w:rsidRDefault="006420D0" w:rsidP="005E74F1">
      <w:pPr>
        <w:snapToGrid w:val="0"/>
        <w:spacing w:line="360" w:lineRule="auto"/>
        <w:rPr>
          <w:rFonts w:ascii="Book Antiqua" w:hAnsi="Book Antiqua" w:cstheme="majorHAnsi"/>
          <w:color w:val="000000" w:themeColor="text1"/>
        </w:rPr>
      </w:pPr>
    </w:p>
    <w:p w14:paraId="60109D2B" w14:textId="67CE607C" w:rsidR="00B72861" w:rsidRPr="005E74F1" w:rsidRDefault="00B72861" w:rsidP="005E74F1">
      <w:pPr>
        <w:snapToGrid w:val="0"/>
        <w:spacing w:line="360" w:lineRule="auto"/>
        <w:rPr>
          <w:rFonts w:ascii="Book Antiqua" w:hAnsi="Book Antiqua"/>
          <w:b/>
          <w:color w:val="000000"/>
        </w:rPr>
      </w:pPr>
      <w:r w:rsidRPr="005E74F1">
        <w:rPr>
          <w:rFonts w:ascii="Book Antiqua" w:hAnsi="Book Antiqua"/>
          <w:b/>
          <w:color w:val="000000"/>
          <w:lang w:val="en"/>
        </w:rPr>
        <w:t xml:space="preserve">Correspondence </w:t>
      </w:r>
      <w:r w:rsidR="00203217" w:rsidRPr="005E74F1">
        <w:rPr>
          <w:rFonts w:ascii="Book Antiqua" w:hAnsi="Book Antiqua"/>
          <w:b/>
          <w:color w:val="000000"/>
          <w:lang w:val="en"/>
        </w:rPr>
        <w:t>t</w:t>
      </w:r>
      <w:r w:rsidRPr="005E74F1">
        <w:rPr>
          <w:rFonts w:ascii="Book Antiqua" w:hAnsi="Book Antiqua"/>
          <w:b/>
          <w:color w:val="000000"/>
          <w:lang w:val="en"/>
        </w:rPr>
        <w:t>o</w:t>
      </w:r>
      <w:r w:rsidRPr="005E74F1">
        <w:rPr>
          <w:rFonts w:ascii="Book Antiqua" w:hAnsi="Book Antiqua"/>
          <w:b/>
          <w:color w:val="000000"/>
        </w:rPr>
        <w:t>: Toshio Miki, MD, PhD,</w:t>
      </w:r>
      <w:r w:rsidR="000B3071" w:rsidRPr="005E74F1">
        <w:rPr>
          <w:rFonts w:ascii="Book Antiqua" w:eastAsia="SimSun" w:hAnsi="Book Antiqua"/>
          <w:b/>
          <w:color w:val="000000"/>
          <w:lang w:eastAsia="zh-CN"/>
        </w:rPr>
        <w:t xml:space="preserve"> </w:t>
      </w:r>
      <w:r w:rsidRPr="005E74F1">
        <w:rPr>
          <w:rFonts w:ascii="Book Antiqua" w:hAnsi="Book Antiqua"/>
          <w:b/>
          <w:color w:val="000000"/>
        </w:rPr>
        <w:t>Assistant Professor</w:t>
      </w:r>
      <w:r w:rsidRPr="005E74F1">
        <w:rPr>
          <w:rFonts w:ascii="Book Antiqua" w:hAnsi="Book Antiqua"/>
          <w:color w:val="000000"/>
        </w:rPr>
        <w:t xml:space="preserve"> of Research Department of Surgery, Keck School of Medicine, University of Southern California 2011 Zonal Avenue, HMR 509A, Los Angeles, CA</w:t>
      </w:r>
      <w:r w:rsidR="00A11426" w:rsidRPr="005E74F1">
        <w:rPr>
          <w:rFonts w:ascii="Book Antiqua" w:eastAsia="SimSun" w:hAnsi="Book Antiqua"/>
          <w:color w:val="000000"/>
          <w:lang w:eastAsia="zh-CN"/>
        </w:rPr>
        <w:t xml:space="preserve"> </w:t>
      </w:r>
      <w:r w:rsidRPr="005E74F1">
        <w:rPr>
          <w:rFonts w:ascii="Book Antiqua" w:hAnsi="Book Antiqua"/>
          <w:color w:val="000000"/>
        </w:rPr>
        <w:t>90033</w:t>
      </w:r>
      <w:r w:rsidR="00A11426" w:rsidRPr="005E74F1">
        <w:rPr>
          <w:rFonts w:ascii="Book Antiqua" w:eastAsia="SimSun" w:hAnsi="Book Antiqua"/>
          <w:color w:val="000000"/>
          <w:lang w:eastAsia="zh-CN"/>
        </w:rPr>
        <w:t xml:space="preserve">, </w:t>
      </w:r>
      <w:r w:rsidRPr="005E74F1">
        <w:rPr>
          <w:rFonts w:ascii="Book Antiqua" w:hAnsi="Book Antiqua"/>
          <w:color w:val="000000"/>
        </w:rPr>
        <w:t>United States. toshiomi@usc.edu</w:t>
      </w:r>
    </w:p>
    <w:p w14:paraId="5D6B0A7F" w14:textId="2B2B9CCF" w:rsidR="00A11426" w:rsidRPr="005E74F1" w:rsidRDefault="00E275C7" w:rsidP="005E74F1">
      <w:pPr>
        <w:snapToGrid w:val="0"/>
        <w:spacing w:line="360" w:lineRule="auto"/>
        <w:rPr>
          <w:rFonts w:ascii="Book Antiqua" w:eastAsia="SimSun" w:hAnsi="Book Antiqua" w:cstheme="majorHAnsi"/>
          <w:color w:val="000000" w:themeColor="text1"/>
          <w:lang w:eastAsia="zh-CN"/>
        </w:rPr>
      </w:pPr>
      <w:r w:rsidRPr="005E74F1">
        <w:rPr>
          <w:rFonts w:ascii="Book Antiqua" w:hAnsi="Book Antiqua" w:cstheme="majorHAnsi"/>
          <w:b/>
          <w:color w:val="000000" w:themeColor="text1"/>
        </w:rPr>
        <w:t>Tel</w:t>
      </w:r>
      <w:r w:rsidR="00B72861" w:rsidRPr="005E74F1">
        <w:rPr>
          <w:rFonts w:ascii="Book Antiqua" w:hAnsi="Book Antiqua" w:cstheme="majorHAnsi"/>
          <w:b/>
          <w:color w:val="000000" w:themeColor="text1"/>
        </w:rPr>
        <w:t xml:space="preserve">ephone: </w:t>
      </w:r>
      <w:r w:rsidR="00B72861" w:rsidRPr="005E74F1">
        <w:rPr>
          <w:rFonts w:ascii="Book Antiqua" w:hAnsi="Book Antiqua" w:cstheme="majorHAnsi"/>
          <w:color w:val="000000" w:themeColor="text1"/>
        </w:rPr>
        <w:t>+</w:t>
      </w:r>
      <w:r w:rsidR="009D34E4" w:rsidRPr="005E74F1">
        <w:rPr>
          <w:rFonts w:ascii="Book Antiqua" w:hAnsi="Book Antiqua" w:cstheme="majorHAnsi"/>
          <w:color w:val="000000" w:themeColor="text1"/>
        </w:rPr>
        <w:t>1-323</w:t>
      </w:r>
      <w:r w:rsidR="00A11426" w:rsidRPr="005E74F1">
        <w:rPr>
          <w:rFonts w:ascii="Book Antiqua" w:eastAsia="SimSun" w:hAnsi="Book Antiqua" w:cstheme="majorHAnsi"/>
          <w:color w:val="000000" w:themeColor="text1"/>
          <w:lang w:eastAsia="zh-CN"/>
        </w:rPr>
        <w:t>-</w:t>
      </w:r>
      <w:r w:rsidR="00A11426" w:rsidRPr="005E74F1">
        <w:rPr>
          <w:rFonts w:ascii="Book Antiqua" w:hAnsi="Book Antiqua" w:cstheme="majorHAnsi"/>
          <w:color w:val="000000" w:themeColor="text1"/>
        </w:rPr>
        <w:t>4427703</w:t>
      </w:r>
    </w:p>
    <w:p w14:paraId="2D5EF5B1" w14:textId="43E3B275" w:rsidR="00E275C7" w:rsidRPr="005E74F1" w:rsidRDefault="009D34E4" w:rsidP="005E74F1">
      <w:pPr>
        <w:snapToGrid w:val="0"/>
        <w:spacing w:line="360" w:lineRule="auto"/>
        <w:rPr>
          <w:rFonts w:ascii="Book Antiqua" w:hAnsi="Book Antiqua" w:cstheme="majorHAnsi"/>
          <w:color w:val="000000" w:themeColor="text1"/>
        </w:rPr>
      </w:pPr>
      <w:r w:rsidRPr="005E74F1">
        <w:rPr>
          <w:rFonts w:ascii="Book Antiqua" w:hAnsi="Book Antiqua" w:cstheme="majorHAnsi"/>
          <w:b/>
          <w:color w:val="000000" w:themeColor="text1"/>
        </w:rPr>
        <w:t xml:space="preserve">Fax: </w:t>
      </w:r>
      <w:r w:rsidRPr="005E74F1">
        <w:rPr>
          <w:rFonts w:ascii="Book Antiqua" w:hAnsi="Book Antiqua" w:cstheme="majorHAnsi"/>
          <w:color w:val="000000" w:themeColor="text1"/>
        </w:rPr>
        <w:t>+1-323</w:t>
      </w:r>
      <w:r w:rsidR="00A11426" w:rsidRPr="005E74F1">
        <w:rPr>
          <w:rFonts w:ascii="Book Antiqua" w:eastAsia="SimSun" w:hAnsi="Book Antiqua" w:cstheme="majorHAnsi"/>
          <w:color w:val="000000" w:themeColor="text1"/>
          <w:lang w:eastAsia="zh-CN"/>
        </w:rPr>
        <w:t>-</w:t>
      </w:r>
      <w:r w:rsidRPr="005E74F1">
        <w:rPr>
          <w:rFonts w:ascii="Book Antiqua" w:hAnsi="Book Antiqua" w:cstheme="majorHAnsi"/>
          <w:color w:val="000000" w:themeColor="text1"/>
        </w:rPr>
        <w:t>4424040</w:t>
      </w:r>
    </w:p>
    <w:p w14:paraId="3138A0B5" w14:textId="63AFD335" w:rsidR="00E275C7" w:rsidRPr="005E74F1" w:rsidRDefault="00E275C7" w:rsidP="005E74F1">
      <w:pPr>
        <w:widowControl/>
        <w:snapToGrid w:val="0"/>
        <w:spacing w:line="360" w:lineRule="auto"/>
        <w:rPr>
          <w:rFonts w:ascii="Book Antiqua" w:eastAsia="SimSun" w:hAnsi="Book Antiqua" w:cstheme="majorHAnsi"/>
          <w:color w:val="000000" w:themeColor="text1"/>
          <w:lang w:eastAsia="zh-CN"/>
        </w:rPr>
      </w:pPr>
    </w:p>
    <w:p w14:paraId="7343DA31" w14:textId="63685BCF" w:rsidR="000B3071" w:rsidRPr="005E74F1" w:rsidRDefault="000B3071" w:rsidP="005E74F1">
      <w:pPr>
        <w:widowControl/>
        <w:snapToGrid w:val="0"/>
        <w:spacing w:line="360" w:lineRule="auto"/>
        <w:rPr>
          <w:rFonts w:ascii="Book Antiqua" w:eastAsia="SimSun" w:hAnsi="Book Antiqua" w:cstheme="majorHAnsi"/>
          <w:b/>
          <w:color w:val="000000" w:themeColor="text1"/>
          <w:lang w:eastAsia="zh-CN"/>
        </w:rPr>
      </w:pPr>
      <w:bookmarkStart w:id="36" w:name="OLE_LINK952"/>
      <w:r w:rsidRPr="005E74F1">
        <w:rPr>
          <w:rFonts w:ascii="Book Antiqua" w:eastAsia="SimSun" w:hAnsi="Book Antiqua" w:cstheme="majorHAnsi"/>
          <w:b/>
          <w:color w:val="000000" w:themeColor="text1"/>
          <w:lang w:eastAsia="zh-CN"/>
        </w:rPr>
        <w:t xml:space="preserve">Received: </w:t>
      </w:r>
      <w:r w:rsidRPr="005E74F1">
        <w:rPr>
          <w:rFonts w:ascii="Book Antiqua" w:eastAsia="SimSun" w:hAnsi="Book Antiqua" w:cstheme="majorHAnsi"/>
          <w:color w:val="000000" w:themeColor="text1"/>
          <w:lang w:eastAsia="zh-CN"/>
        </w:rPr>
        <w:t>August 4, 2016</w:t>
      </w:r>
    </w:p>
    <w:p w14:paraId="0D167322" w14:textId="74CC6F84" w:rsidR="000B3071" w:rsidRPr="005E74F1" w:rsidRDefault="000B3071" w:rsidP="005E74F1">
      <w:pPr>
        <w:widowControl/>
        <w:snapToGrid w:val="0"/>
        <w:spacing w:line="360" w:lineRule="auto"/>
        <w:rPr>
          <w:rFonts w:ascii="Book Antiqua" w:eastAsia="SimSun" w:hAnsi="Book Antiqua" w:cstheme="majorHAnsi"/>
          <w:b/>
          <w:color w:val="000000" w:themeColor="text1"/>
          <w:lang w:eastAsia="zh-CN"/>
        </w:rPr>
      </w:pPr>
      <w:r w:rsidRPr="005E74F1">
        <w:rPr>
          <w:rFonts w:ascii="Book Antiqua" w:eastAsia="SimSun" w:hAnsi="Book Antiqua" w:cstheme="majorHAnsi"/>
          <w:b/>
          <w:color w:val="000000" w:themeColor="text1"/>
          <w:lang w:eastAsia="zh-CN"/>
        </w:rPr>
        <w:t xml:space="preserve">Peer-review started: </w:t>
      </w:r>
      <w:r w:rsidRPr="005E74F1">
        <w:rPr>
          <w:rFonts w:ascii="Book Antiqua" w:eastAsia="SimSun" w:hAnsi="Book Antiqua" w:cstheme="majorHAnsi"/>
          <w:color w:val="000000" w:themeColor="text1"/>
          <w:lang w:eastAsia="zh-CN"/>
        </w:rPr>
        <w:t>August 5, 2016</w:t>
      </w:r>
    </w:p>
    <w:p w14:paraId="314BA975" w14:textId="467AE6C7" w:rsidR="000B3071" w:rsidRPr="005E74F1" w:rsidRDefault="000B3071" w:rsidP="005E74F1">
      <w:pPr>
        <w:widowControl/>
        <w:snapToGrid w:val="0"/>
        <w:spacing w:line="360" w:lineRule="auto"/>
        <w:rPr>
          <w:rFonts w:ascii="Book Antiqua" w:eastAsia="SimSun" w:hAnsi="Book Antiqua" w:cstheme="majorHAnsi"/>
          <w:b/>
          <w:color w:val="000000" w:themeColor="text1"/>
          <w:lang w:eastAsia="zh-CN"/>
        </w:rPr>
      </w:pPr>
      <w:r w:rsidRPr="005E74F1">
        <w:rPr>
          <w:rFonts w:ascii="Book Antiqua" w:eastAsia="SimSun" w:hAnsi="Book Antiqua" w:cstheme="majorHAnsi"/>
          <w:b/>
          <w:color w:val="000000" w:themeColor="text1"/>
          <w:lang w:eastAsia="zh-CN"/>
        </w:rPr>
        <w:t xml:space="preserve">First decision: </w:t>
      </w:r>
      <w:r w:rsidRPr="005E74F1">
        <w:rPr>
          <w:rFonts w:ascii="Book Antiqua" w:eastAsia="SimSun" w:hAnsi="Book Antiqua" w:cstheme="majorHAnsi"/>
          <w:color w:val="000000" w:themeColor="text1"/>
          <w:lang w:eastAsia="zh-CN"/>
        </w:rPr>
        <w:t>November 21, 2016</w:t>
      </w:r>
    </w:p>
    <w:p w14:paraId="3EB0B9A2" w14:textId="0742173C" w:rsidR="000B3071" w:rsidRPr="005E74F1" w:rsidRDefault="000B3071" w:rsidP="005E74F1">
      <w:pPr>
        <w:widowControl/>
        <w:snapToGrid w:val="0"/>
        <w:spacing w:line="360" w:lineRule="auto"/>
        <w:rPr>
          <w:rFonts w:ascii="Book Antiqua" w:eastAsia="SimSun" w:hAnsi="Book Antiqua" w:cstheme="majorHAnsi"/>
          <w:b/>
          <w:color w:val="000000" w:themeColor="text1"/>
          <w:lang w:eastAsia="zh-CN"/>
        </w:rPr>
      </w:pPr>
      <w:r w:rsidRPr="005E74F1">
        <w:rPr>
          <w:rFonts w:ascii="Book Antiqua" w:eastAsia="SimSun" w:hAnsi="Book Antiqua" w:cstheme="majorHAnsi"/>
          <w:b/>
          <w:color w:val="000000" w:themeColor="text1"/>
          <w:lang w:eastAsia="zh-CN"/>
        </w:rPr>
        <w:t xml:space="preserve">Revised: </w:t>
      </w:r>
      <w:r w:rsidRPr="005E74F1">
        <w:rPr>
          <w:rFonts w:ascii="Book Antiqua" w:eastAsia="SimSun" w:hAnsi="Book Antiqua" w:cstheme="majorHAnsi"/>
          <w:color w:val="000000" w:themeColor="text1"/>
          <w:lang w:eastAsia="zh-CN"/>
        </w:rPr>
        <w:t>December 2, 2016</w:t>
      </w:r>
    </w:p>
    <w:p w14:paraId="1CCE444F" w14:textId="21EAFF7A" w:rsidR="000B3071" w:rsidRPr="008754B5" w:rsidRDefault="000B3071" w:rsidP="008754B5">
      <w:pPr>
        <w:spacing w:line="360" w:lineRule="auto"/>
        <w:rPr>
          <w:rFonts w:ascii="Book Antiqua" w:hAnsi="Book Antiqua"/>
          <w:color w:val="000000"/>
        </w:rPr>
      </w:pPr>
      <w:r w:rsidRPr="005E74F1">
        <w:rPr>
          <w:rFonts w:ascii="Book Antiqua" w:eastAsia="SimSun" w:hAnsi="Book Antiqua" w:cstheme="majorHAnsi"/>
          <w:b/>
          <w:color w:val="000000" w:themeColor="text1"/>
          <w:lang w:eastAsia="zh-CN"/>
        </w:rPr>
        <w:t>Accepted:</w:t>
      </w:r>
      <w:r w:rsidR="008754B5" w:rsidRPr="008754B5">
        <w:rPr>
          <w:rFonts w:ascii="Book Antiqua" w:hAnsi="Book Antiqua"/>
          <w:color w:val="000000"/>
        </w:rPr>
        <w:t xml:space="preserve"> </w:t>
      </w:r>
      <w:r w:rsidR="008754B5">
        <w:rPr>
          <w:rFonts w:ascii="Book Antiqua" w:hAnsi="Book Antiqua"/>
          <w:color w:val="000000"/>
        </w:rPr>
        <w:t>January 11</w:t>
      </w:r>
      <w:r w:rsidR="008754B5">
        <w:rPr>
          <w:rFonts w:ascii="Book Antiqua" w:hAnsi="Book Antiqua"/>
          <w:color w:val="000000"/>
        </w:rPr>
        <w:t>, 2017</w:t>
      </w:r>
      <w:bookmarkStart w:id="37" w:name="_GoBack"/>
      <w:bookmarkEnd w:id="37"/>
    </w:p>
    <w:p w14:paraId="301F56FA" w14:textId="77777777" w:rsidR="000B3071" w:rsidRPr="005E74F1" w:rsidRDefault="000B3071" w:rsidP="005E74F1">
      <w:pPr>
        <w:widowControl/>
        <w:snapToGrid w:val="0"/>
        <w:spacing w:line="360" w:lineRule="auto"/>
        <w:rPr>
          <w:rFonts w:ascii="Book Antiqua" w:eastAsia="SimSun" w:hAnsi="Book Antiqua" w:cstheme="majorHAnsi"/>
          <w:b/>
          <w:color w:val="000000" w:themeColor="text1"/>
          <w:lang w:eastAsia="zh-CN"/>
        </w:rPr>
      </w:pPr>
      <w:r w:rsidRPr="005E74F1">
        <w:rPr>
          <w:rFonts w:ascii="Book Antiqua" w:eastAsia="SimSun" w:hAnsi="Book Antiqua" w:cstheme="majorHAnsi"/>
          <w:b/>
          <w:color w:val="000000" w:themeColor="text1"/>
          <w:lang w:eastAsia="zh-CN"/>
        </w:rPr>
        <w:t>Article in press:</w:t>
      </w:r>
    </w:p>
    <w:p w14:paraId="3D588B37" w14:textId="77777777" w:rsidR="000B3071" w:rsidRPr="005E74F1" w:rsidRDefault="000B3071" w:rsidP="005E74F1">
      <w:pPr>
        <w:widowControl/>
        <w:snapToGrid w:val="0"/>
        <w:spacing w:line="360" w:lineRule="auto"/>
        <w:rPr>
          <w:rFonts w:ascii="Book Antiqua" w:eastAsia="SimSun" w:hAnsi="Book Antiqua" w:cstheme="majorHAnsi"/>
          <w:b/>
          <w:color w:val="000000" w:themeColor="text1"/>
          <w:lang w:val="pl-PL" w:eastAsia="zh-CN"/>
        </w:rPr>
      </w:pPr>
      <w:r w:rsidRPr="005E74F1">
        <w:rPr>
          <w:rFonts w:ascii="Book Antiqua" w:eastAsia="SimSun" w:hAnsi="Book Antiqua" w:cstheme="majorHAnsi"/>
          <w:b/>
          <w:color w:val="000000" w:themeColor="text1"/>
          <w:lang w:val="pl-PL" w:eastAsia="zh-CN"/>
        </w:rPr>
        <w:t>Published online:</w:t>
      </w:r>
    </w:p>
    <w:bookmarkEnd w:id="36"/>
    <w:p w14:paraId="735855DA" w14:textId="77777777" w:rsidR="000B3071" w:rsidRPr="005E74F1" w:rsidRDefault="000B3071" w:rsidP="005E74F1">
      <w:pPr>
        <w:widowControl/>
        <w:snapToGrid w:val="0"/>
        <w:spacing w:line="360" w:lineRule="auto"/>
        <w:rPr>
          <w:rFonts w:ascii="Book Antiqua" w:eastAsia="SimSun" w:hAnsi="Book Antiqua" w:cstheme="majorHAnsi"/>
          <w:color w:val="000000" w:themeColor="text1"/>
          <w:lang w:eastAsia="zh-CN"/>
        </w:rPr>
      </w:pPr>
    </w:p>
    <w:p w14:paraId="03D0DF3C" w14:textId="77777777" w:rsidR="00C178B0" w:rsidRPr="005E74F1" w:rsidRDefault="00C178B0" w:rsidP="005E74F1">
      <w:pPr>
        <w:widowControl/>
        <w:snapToGrid w:val="0"/>
        <w:spacing w:line="360" w:lineRule="auto"/>
        <w:rPr>
          <w:rFonts w:ascii="Book Antiqua" w:hAnsi="Book Antiqua" w:cstheme="majorHAnsi"/>
          <w:b/>
          <w:color w:val="000000" w:themeColor="text1"/>
        </w:rPr>
      </w:pPr>
      <w:r w:rsidRPr="005E74F1">
        <w:rPr>
          <w:rFonts w:ascii="Book Antiqua" w:hAnsi="Book Antiqua" w:cstheme="majorHAnsi"/>
          <w:b/>
          <w:color w:val="000000" w:themeColor="text1"/>
        </w:rPr>
        <w:br w:type="page"/>
      </w:r>
    </w:p>
    <w:p w14:paraId="588AC617" w14:textId="31CC4070" w:rsidR="00A66953" w:rsidRPr="005E74F1" w:rsidRDefault="005420FF" w:rsidP="005E74F1">
      <w:pPr>
        <w:snapToGrid w:val="0"/>
        <w:spacing w:line="360" w:lineRule="auto"/>
        <w:rPr>
          <w:rFonts w:ascii="Book Antiqua" w:hAnsi="Book Antiqua" w:cstheme="majorHAnsi"/>
          <w:b/>
          <w:color w:val="000000" w:themeColor="text1"/>
        </w:rPr>
      </w:pPr>
      <w:r w:rsidRPr="005E74F1">
        <w:rPr>
          <w:rFonts w:ascii="Book Antiqua" w:hAnsi="Book Antiqua" w:cstheme="majorHAnsi"/>
          <w:b/>
          <w:color w:val="000000" w:themeColor="text1"/>
        </w:rPr>
        <w:lastRenderedPageBreak/>
        <w:t>Abstract</w:t>
      </w:r>
    </w:p>
    <w:p w14:paraId="43987B61" w14:textId="5EDED595" w:rsidR="00A71901" w:rsidRPr="00FD0441" w:rsidRDefault="005E0FFF" w:rsidP="005E74F1">
      <w:pPr>
        <w:snapToGrid w:val="0"/>
        <w:spacing w:line="360" w:lineRule="auto"/>
        <w:rPr>
          <w:rFonts w:ascii="Book Antiqua" w:eastAsia="SimSun" w:hAnsi="Book Antiqua" w:cstheme="majorHAnsi"/>
          <w:b/>
          <w:color w:val="000000" w:themeColor="text1"/>
          <w:lang w:eastAsia="zh-CN"/>
        </w:rPr>
      </w:pPr>
      <w:r w:rsidRPr="005E74F1">
        <w:rPr>
          <w:rFonts w:ascii="Book Antiqua" w:hAnsi="Book Antiqua" w:cstheme="majorHAnsi"/>
          <w:color w:val="000000" w:themeColor="text1"/>
        </w:rPr>
        <w:t>There is currently a pressing need for alternative</w:t>
      </w:r>
      <w:r w:rsidR="003D71B7" w:rsidRPr="005E74F1">
        <w:rPr>
          <w:rFonts w:ascii="Book Antiqua" w:hAnsi="Book Antiqua" w:cstheme="majorHAnsi"/>
          <w:color w:val="000000" w:themeColor="text1"/>
        </w:rPr>
        <w:t xml:space="preserve"> therapie</w:t>
      </w:r>
      <w:r w:rsidRPr="005E74F1">
        <w:rPr>
          <w:rFonts w:ascii="Book Antiqua" w:hAnsi="Book Antiqua" w:cstheme="majorHAnsi"/>
          <w:color w:val="000000" w:themeColor="text1"/>
        </w:rPr>
        <w:t>s to liver transplantation</w:t>
      </w:r>
      <w:r w:rsidR="00335593" w:rsidRPr="005E74F1">
        <w:rPr>
          <w:rFonts w:ascii="Book Antiqua" w:hAnsi="Book Antiqua" w:cstheme="majorHAnsi"/>
          <w:color w:val="000000" w:themeColor="text1"/>
        </w:rPr>
        <w:t xml:space="preserve">. </w:t>
      </w:r>
      <w:r w:rsidR="003D71B7" w:rsidRPr="005E74F1">
        <w:rPr>
          <w:rFonts w:ascii="Book Antiqua" w:hAnsi="Book Antiqua" w:cstheme="majorHAnsi"/>
          <w:color w:val="000000" w:themeColor="text1"/>
        </w:rPr>
        <w:t xml:space="preserve">The number of patients waiting for a liver transplant is substantially higher than the number of transplantable donor livers, resulting in a long waiting time and a high waiting list mortality. </w:t>
      </w:r>
      <w:r w:rsidRPr="005E74F1">
        <w:rPr>
          <w:rFonts w:ascii="Book Antiqua" w:hAnsi="Book Antiqua" w:cstheme="majorHAnsi"/>
          <w:color w:val="000000" w:themeColor="text1"/>
        </w:rPr>
        <w:t xml:space="preserve">An extracorporeal liver support system is one possible approach to overcome this problem. </w:t>
      </w:r>
      <w:r w:rsidR="003A4915" w:rsidRPr="005E74F1">
        <w:rPr>
          <w:rFonts w:ascii="Book Antiqua" w:hAnsi="Book Antiqua" w:cstheme="majorHAnsi"/>
          <w:color w:val="000000" w:themeColor="text1"/>
        </w:rPr>
        <w:t xml:space="preserve">However, </w:t>
      </w:r>
      <w:r w:rsidR="00DC0300" w:rsidRPr="005E74F1">
        <w:rPr>
          <w:rFonts w:ascii="Book Antiqua" w:hAnsi="Book Antiqua" w:cstheme="majorHAnsi"/>
          <w:color w:val="000000" w:themeColor="text1"/>
        </w:rPr>
        <w:t xml:space="preserve">the </w:t>
      </w:r>
      <w:r w:rsidR="003D71B7" w:rsidRPr="005E74F1">
        <w:rPr>
          <w:rFonts w:ascii="Book Antiqua" w:hAnsi="Book Antiqua" w:cstheme="majorHAnsi"/>
          <w:color w:val="000000" w:themeColor="text1"/>
        </w:rPr>
        <w:t>ideal</w:t>
      </w:r>
      <w:r w:rsidR="00DC0300" w:rsidRPr="005E74F1">
        <w:rPr>
          <w:rFonts w:ascii="Book Antiqua" w:hAnsi="Book Antiqua" w:cstheme="majorHAnsi"/>
          <w:color w:val="000000" w:themeColor="text1"/>
        </w:rPr>
        <w:t xml:space="preserve"> cell source for developing</w:t>
      </w:r>
      <w:r w:rsidR="003A4915" w:rsidRPr="005E74F1">
        <w:rPr>
          <w:rFonts w:ascii="Book Antiqua" w:hAnsi="Book Antiqua" w:cstheme="majorHAnsi"/>
          <w:color w:val="000000" w:themeColor="text1"/>
        </w:rPr>
        <w:t xml:space="preserve"> bioartificial liver </w:t>
      </w:r>
      <w:r w:rsidR="00040316" w:rsidRPr="005E74F1">
        <w:rPr>
          <w:rFonts w:ascii="Book Antiqua" w:hAnsi="Book Antiqua" w:cstheme="majorHAnsi"/>
          <w:color w:val="000000" w:themeColor="text1"/>
        </w:rPr>
        <w:t xml:space="preserve">(BAL) </w:t>
      </w:r>
      <w:r w:rsidR="003A4915" w:rsidRPr="005E74F1">
        <w:rPr>
          <w:rFonts w:ascii="Book Antiqua" w:hAnsi="Book Antiqua" w:cstheme="majorHAnsi"/>
          <w:color w:val="000000" w:themeColor="text1"/>
        </w:rPr>
        <w:t xml:space="preserve">support systems </w:t>
      </w:r>
      <w:r w:rsidR="003D71B7" w:rsidRPr="005E74F1">
        <w:rPr>
          <w:rFonts w:ascii="Book Antiqua" w:hAnsi="Book Antiqua" w:cstheme="majorHAnsi"/>
          <w:color w:val="000000" w:themeColor="text1"/>
        </w:rPr>
        <w:t>has yet</w:t>
      </w:r>
      <w:r w:rsidR="00E432F7" w:rsidRPr="005E74F1">
        <w:rPr>
          <w:rFonts w:ascii="Book Antiqua" w:hAnsi="Book Antiqua" w:cstheme="majorHAnsi"/>
          <w:color w:val="000000" w:themeColor="text1"/>
        </w:rPr>
        <w:t xml:space="preserve"> to be determined. </w:t>
      </w:r>
      <w:r w:rsidR="001A56E5" w:rsidRPr="005E74F1">
        <w:rPr>
          <w:rFonts w:ascii="Book Antiqua" w:hAnsi="Book Antiqua" w:cstheme="majorHAnsi"/>
          <w:color w:val="000000" w:themeColor="text1"/>
        </w:rPr>
        <w:t xml:space="preserve">Recent </w:t>
      </w:r>
      <w:r w:rsidR="00E432F7" w:rsidRPr="005E74F1">
        <w:rPr>
          <w:rFonts w:ascii="Book Antiqua" w:hAnsi="Book Antiqua" w:cstheme="majorHAnsi"/>
          <w:color w:val="000000" w:themeColor="text1"/>
        </w:rPr>
        <w:t>advancement</w:t>
      </w:r>
      <w:r w:rsidR="00DC0300" w:rsidRPr="005E74F1">
        <w:rPr>
          <w:rFonts w:ascii="Book Antiqua" w:hAnsi="Book Antiqua" w:cstheme="majorHAnsi"/>
          <w:color w:val="000000" w:themeColor="text1"/>
        </w:rPr>
        <w:t>s</w:t>
      </w:r>
      <w:r w:rsidR="00E432F7" w:rsidRPr="005E74F1">
        <w:rPr>
          <w:rFonts w:ascii="Book Antiqua" w:hAnsi="Book Antiqua" w:cstheme="majorHAnsi"/>
          <w:color w:val="000000" w:themeColor="text1"/>
        </w:rPr>
        <w:t xml:space="preserve"> </w:t>
      </w:r>
      <w:r w:rsidR="00DC0300" w:rsidRPr="005E74F1">
        <w:rPr>
          <w:rFonts w:ascii="Book Antiqua" w:hAnsi="Book Antiqua" w:cstheme="majorHAnsi"/>
          <w:color w:val="000000" w:themeColor="text1"/>
        </w:rPr>
        <w:t>in</w:t>
      </w:r>
      <w:r w:rsidR="00E432F7" w:rsidRPr="005E74F1">
        <w:rPr>
          <w:rFonts w:ascii="Book Antiqua" w:hAnsi="Book Antiqua" w:cstheme="majorHAnsi"/>
          <w:color w:val="000000" w:themeColor="text1"/>
        </w:rPr>
        <w:t xml:space="preserve"> s</w:t>
      </w:r>
      <w:r w:rsidR="00DC0300" w:rsidRPr="005E74F1">
        <w:rPr>
          <w:rFonts w:ascii="Book Antiqua" w:hAnsi="Book Antiqua" w:cstheme="majorHAnsi"/>
          <w:color w:val="000000" w:themeColor="text1"/>
        </w:rPr>
        <w:t>tem cell technology allow</w:t>
      </w:r>
      <w:r w:rsidR="00E432F7" w:rsidRPr="005E74F1">
        <w:rPr>
          <w:rFonts w:ascii="Book Antiqua" w:hAnsi="Book Antiqua" w:cstheme="majorHAnsi"/>
          <w:color w:val="000000" w:themeColor="text1"/>
        </w:rPr>
        <w:t xml:space="preserve"> </w:t>
      </w:r>
      <w:r w:rsidR="003D71B7" w:rsidRPr="005E74F1">
        <w:rPr>
          <w:rFonts w:ascii="Book Antiqua" w:hAnsi="Book Antiqua" w:cstheme="majorHAnsi"/>
          <w:color w:val="000000" w:themeColor="text1"/>
        </w:rPr>
        <w:t>researchers</w:t>
      </w:r>
      <w:r w:rsidR="00E432F7" w:rsidRPr="005E74F1">
        <w:rPr>
          <w:rFonts w:ascii="Book Antiqua" w:hAnsi="Book Antiqua" w:cstheme="majorHAnsi"/>
          <w:color w:val="000000" w:themeColor="text1"/>
        </w:rPr>
        <w:t xml:space="preserve"> to generate</w:t>
      </w:r>
      <w:r w:rsidR="003D71B7" w:rsidRPr="005E74F1">
        <w:rPr>
          <w:rFonts w:ascii="Book Antiqua" w:hAnsi="Book Antiqua" w:cstheme="majorHAnsi"/>
          <w:color w:val="000000" w:themeColor="text1"/>
        </w:rPr>
        <w:t xml:space="preserve"> highly functional</w:t>
      </w:r>
      <w:r w:rsidR="00E432F7" w:rsidRPr="005E74F1">
        <w:rPr>
          <w:rFonts w:ascii="Book Antiqua" w:hAnsi="Book Antiqua" w:cstheme="majorHAnsi"/>
          <w:color w:val="000000" w:themeColor="text1"/>
        </w:rPr>
        <w:t xml:space="preserve"> </w:t>
      </w:r>
      <w:r w:rsidR="001A56E5" w:rsidRPr="005E74F1">
        <w:rPr>
          <w:rFonts w:ascii="Book Antiqua" w:hAnsi="Book Antiqua" w:cstheme="majorHAnsi"/>
          <w:color w:val="000000" w:themeColor="text1"/>
        </w:rPr>
        <w:t xml:space="preserve">hepatocyte-like cells from </w:t>
      </w:r>
      <w:r w:rsidR="001A56E5" w:rsidRPr="005E74F1">
        <w:rPr>
          <w:rFonts w:ascii="Book Antiqua" w:eastAsiaTheme="minorEastAsia" w:hAnsi="Book Antiqua" w:cstheme="majorHAnsi"/>
          <w:color w:val="000000" w:themeColor="text1"/>
          <w:kern w:val="0"/>
        </w:rPr>
        <w:t>human pluripotent stem</w:t>
      </w:r>
      <w:r w:rsidR="001A56E5" w:rsidRPr="005E74F1">
        <w:rPr>
          <w:rFonts w:ascii="Book Antiqua" w:hAnsi="Book Antiqua" w:cstheme="majorHAnsi"/>
          <w:color w:val="000000" w:themeColor="text1"/>
        </w:rPr>
        <w:t xml:space="preserve"> cells</w:t>
      </w:r>
      <w:r w:rsidR="00752255" w:rsidRPr="005E74F1">
        <w:rPr>
          <w:rFonts w:ascii="Book Antiqua" w:hAnsi="Book Antiqua" w:cstheme="majorHAnsi"/>
          <w:color w:val="000000" w:themeColor="text1"/>
        </w:rPr>
        <w:t xml:space="preserve"> (hPSC</w:t>
      </w:r>
      <w:r w:rsidR="003D71B7" w:rsidRPr="005E74F1">
        <w:rPr>
          <w:rFonts w:ascii="Book Antiqua" w:hAnsi="Book Antiqua" w:cstheme="majorHAnsi"/>
          <w:color w:val="000000" w:themeColor="text1"/>
        </w:rPr>
        <w:t>s</w:t>
      </w:r>
      <w:r w:rsidR="00752255" w:rsidRPr="005E74F1">
        <w:rPr>
          <w:rFonts w:ascii="Book Antiqua" w:hAnsi="Book Antiqua" w:cstheme="majorHAnsi"/>
          <w:color w:val="000000" w:themeColor="text1"/>
        </w:rPr>
        <w:t>)</w:t>
      </w:r>
      <w:r w:rsidR="00752255" w:rsidRPr="005E74F1">
        <w:rPr>
          <w:rFonts w:ascii="Book Antiqua" w:eastAsia="MS PGothic" w:hAnsi="Book Antiqua" w:cstheme="majorHAnsi"/>
          <w:color w:val="000000" w:themeColor="text1"/>
        </w:rPr>
        <w:t xml:space="preserve">. </w:t>
      </w:r>
      <w:r w:rsidR="00E432F7" w:rsidRPr="005E74F1">
        <w:rPr>
          <w:rFonts w:ascii="Book Antiqua" w:eastAsia="MS PGothic" w:hAnsi="Book Antiqua" w:cstheme="majorHAnsi"/>
          <w:color w:val="000000" w:themeColor="text1"/>
        </w:rPr>
        <w:t>In this mini-review</w:t>
      </w:r>
      <w:r w:rsidR="00DC0300" w:rsidRPr="005E74F1">
        <w:rPr>
          <w:rFonts w:ascii="Book Antiqua" w:eastAsia="MS PGothic" w:hAnsi="Book Antiqua" w:cstheme="majorHAnsi"/>
          <w:color w:val="000000" w:themeColor="text1"/>
        </w:rPr>
        <w:t>,</w:t>
      </w:r>
      <w:r w:rsidR="00E432F7" w:rsidRPr="005E74F1">
        <w:rPr>
          <w:rFonts w:ascii="Book Antiqua" w:eastAsia="MS PGothic" w:hAnsi="Book Antiqua" w:cstheme="majorHAnsi"/>
          <w:color w:val="000000" w:themeColor="text1"/>
        </w:rPr>
        <w:t xml:space="preserve"> we </w:t>
      </w:r>
      <w:r w:rsidR="005239FF" w:rsidRPr="005E74F1">
        <w:rPr>
          <w:rFonts w:ascii="Book Antiqua" w:eastAsia="MS PGothic" w:hAnsi="Book Antiqua" w:cstheme="majorHAnsi"/>
          <w:color w:val="000000" w:themeColor="text1"/>
        </w:rPr>
        <w:t>summarize previous clinical trials with</w:t>
      </w:r>
      <w:r w:rsidR="00E432F7" w:rsidRPr="005E74F1">
        <w:rPr>
          <w:rFonts w:ascii="Book Antiqua" w:eastAsia="MS PGothic" w:hAnsi="Book Antiqua" w:cstheme="majorHAnsi"/>
          <w:color w:val="000000" w:themeColor="text1"/>
        </w:rPr>
        <w:t xml:space="preserve"> </w:t>
      </w:r>
      <w:r w:rsidR="005239FF" w:rsidRPr="005E74F1">
        <w:rPr>
          <w:rFonts w:ascii="Book Antiqua" w:eastAsia="MS PGothic" w:hAnsi="Book Antiqua" w:cstheme="majorHAnsi"/>
          <w:color w:val="000000" w:themeColor="text1"/>
        </w:rPr>
        <w:t xml:space="preserve">different </w:t>
      </w:r>
      <w:r w:rsidR="00E432F7" w:rsidRPr="005E74F1">
        <w:rPr>
          <w:rFonts w:ascii="Book Antiqua" w:eastAsia="MS PGothic" w:hAnsi="Book Antiqua" w:cstheme="majorHAnsi"/>
          <w:color w:val="000000" w:themeColor="text1"/>
        </w:rPr>
        <w:t>BAL system</w:t>
      </w:r>
      <w:r w:rsidR="005239FF" w:rsidRPr="005E74F1">
        <w:rPr>
          <w:rFonts w:ascii="Book Antiqua" w:eastAsia="MS PGothic" w:hAnsi="Book Antiqua" w:cstheme="majorHAnsi"/>
          <w:color w:val="000000" w:themeColor="text1"/>
        </w:rPr>
        <w:t>s</w:t>
      </w:r>
      <w:r w:rsidR="00934EAC" w:rsidRPr="005E74F1">
        <w:rPr>
          <w:rFonts w:ascii="Book Antiqua" w:eastAsia="MS PGothic" w:hAnsi="Book Antiqua" w:cstheme="majorHAnsi"/>
          <w:color w:val="000000" w:themeColor="text1"/>
        </w:rPr>
        <w:t xml:space="preserve">, </w:t>
      </w:r>
      <w:r w:rsidR="00E432F7" w:rsidRPr="005E74F1">
        <w:rPr>
          <w:rFonts w:ascii="Book Antiqua" w:eastAsia="MS PGothic" w:hAnsi="Book Antiqua" w:cstheme="majorHAnsi"/>
          <w:color w:val="000000" w:themeColor="text1"/>
        </w:rPr>
        <w:t xml:space="preserve">and </w:t>
      </w:r>
      <w:r w:rsidR="007B70B1" w:rsidRPr="005E74F1">
        <w:rPr>
          <w:rFonts w:ascii="Book Antiqua" w:eastAsia="MS PGothic" w:hAnsi="Book Antiqua" w:cstheme="majorHAnsi"/>
          <w:color w:val="000000" w:themeColor="text1"/>
        </w:rPr>
        <w:t xml:space="preserve">discuss advantages of and </w:t>
      </w:r>
      <w:r w:rsidR="00E432F7" w:rsidRPr="005E74F1">
        <w:rPr>
          <w:rFonts w:ascii="Book Antiqua" w:eastAsia="MS PGothic" w:hAnsi="Book Antiqua" w:cstheme="majorHAnsi"/>
          <w:color w:val="000000" w:themeColor="text1"/>
        </w:rPr>
        <w:t xml:space="preserve">potential obstacles </w:t>
      </w:r>
      <w:r w:rsidR="00DC0300" w:rsidRPr="005E74F1">
        <w:rPr>
          <w:rFonts w:ascii="Book Antiqua" w:eastAsia="MS PGothic" w:hAnsi="Book Antiqua" w:cstheme="majorHAnsi"/>
          <w:color w:val="000000" w:themeColor="text1"/>
        </w:rPr>
        <w:t>to utilizing</w:t>
      </w:r>
      <w:r w:rsidR="005239FF" w:rsidRPr="005E74F1">
        <w:rPr>
          <w:rFonts w:ascii="Book Antiqua" w:eastAsia="MS PGothic" w:hAnsi="Book Antiqua" w:cstheme="majorHAnsi"/>
          <w:color w:val="000000" w:themeColor="text1"/>
        </w:rPr>
        <w:t xml:space="preserve"> hPSC-derived hepatic </w:t>
      </w:r>
      <w:r w:rsidR="00DC0300" w:rsidRPr="005E74F1">
        <w:rPr>
          <w:rFonts w:ascii="Book Antiqua" w:eastAsia="MS PGothic" w:hAnsi="Book Antiqua" w:cstheme="majorHAnsi"/>
          <w:color w:val="000000" w:themeColor="text1"/>
        </w:rPr>
        <w:t xml:space="preserve">cells in </w:t>
      </w:r>
      <w:r w:rsidR="005239FF" w:rsidRPr="005E74F1">
        <w:rPr>
          <w:rFonts w:ascii="Book Antiqua" w:eastAsia="MS PGothic" w:hAnsi="Book Antiqua" w:cstheme="majorHAnsi"/>
          <w:color w:val="000000" w:themeColor="text1"/>
        </w:rPr>
        <w:t>clinical</w:t>
      </w:r>
      <w:r w:rsidR="003D71B7" w:rsidRPr="005E74F1">
        <w:rPr>
          <w:rFonts w:ascii="Book Antiqua" w:eastAsia="MS PGothic" w:hAnsi="Book Antiqua" w:cstheme="majorHAnsi"/>
          <w:color w:val="000000" w:themeColor="text1"/>
        </w:rPr>
        <w:t>-</w:t>
      </w:r>
      <w:r w:rsidR="00FD0441">
        <w:rPr>
          <w:rFonts w:ascii="Book Antiqua" w:eastAsia="MS PGothic" w:hAnsi="Book Antiqua" w:cstheme="majorHAnsi"/>
          <w:color w:val="000000" w:themeColor="text1"/>
        </w:rPr>
        <w:t>scale BAL systems.</w:t>
      </w:r>
    </w:p>
    <w:p w14:paraId="434CD294" w14:textId="77777777" w:rsidR="0095464D" w:rsidRPr="005E74F1" w:rsidRDefault="0095464D" w:rsidP="005E74F1">
      <w:pPr>
        <w:tabs>
          <w:tab w:val="left" w:pos="972"/>
        </w:tabs>
        <w:snapToGrid w:val="0"/>
        <w:spacing w:line="360" w:lineRule="auto"/>
        <w:rPr>
          <w:rFonts w:ascii="Book Antiqua" w:hAnsi="Book Antiqua" w:cstheme="majorHAnsi"/>
          <w:color w:val="000000" w:themeColor="text1"/>
        </w:rPr>
      </w:pPr>
    </w:p>
    <w:p w14:paraId="1EBFA82B" w14:textId="507132DC" w:rsidR="0095464D" w:rsidRPr="005E74F1" w:rsidRDefault="0095464D" w:rsidP="005E74F1">
      <w:pPr>
        <w:tabs>
          <w:tab w:val="left" w:pos="972"/>
        </w:tabs>
        <w:snapToGrid w:val="0"/>
        <w:spacing w:line="360" w:lineRule="auto"/>
        <w:rPr>
          <w:rFonts w:ascii="Book Antiqua" w:eastAsia="SimSun" w:hAnsi="Book Antiqua" w:cstheme="majorHAnsi"/>
          <w:b/>
          <w:color w:val="000000" w:themeColor="text1"/>
          <w:lang w:eastAsia="zh-CN"/>
        </w:rPr>
      </w:pPr>
      <w:r w:rsidRPr="005E74F1">
        <w:rPr>
          <w:rStyle w:val="Strong"/>
          <w:rFonts w:ascii="Book Antiqua" w:eastAsia="Times New Roman" w:hAnsi="Book Antiqua" w:cstheme="majorHAnsi"/>
          <w:color w:val="000000" w:themeColor="text1"/>
        </w:rPr>
        <w:t>K</w:t>
      </w:r>
      <w:r w:rsidR="00040316" w:rsidRPr="005E74F1">
        <w:rPr>
          <w:rStyle w:val="Strong"/>
          <w:rFonts w:ascii="Book Antiqua" w:eastAsia="Times New Roman" w:hAnsi="Book Antiqua" w:cstheme="majorHAnsi"/>
          <w:color w:val="000000" w:themeColor="text1"/>
        </w:rPr>
        <w:t>ey</w:t>
      </w:r>
      <w:r w:rsidR="00C178B0" w:rsidRPr="005E74F1">
        <w:rPr>
          <w:rStyle w:val="Strong"/>
          <w:rFonts w:ascii="Book Antiqua" w:eastAsia="SimSun" w:hAnsi="Book Antiqua" w:cstheme="majorHAnsi"/>
          <w:color w:val="000000" w:themeColor="text1"/>
          <w:lang w:eastAsia="zh-CN"/>
        </w:rPr>
        <w:t xml:space="preserve"> </w:t>
      </w:r>
      <w:r w:rsidR="00040316" w:rsidRPr="005E74F1">
        <w:rPr>
          <w:rStyle w:val="Strong"/>
          <w:rFonts w:ascii="Book Antiqua" w:eastAsia="Times New Roman" w:hAnsi="Book Antiqua" w:cstheme="majorHAnsi"/>
          <w:color w:val="000000" w:themeColor="text1"/>
        </w:rPr>
        <w:t>words</w:t>
      </w:r>
      <w:r w:rsidR="00040316" w:rsidRPr="005E74F1">
        <w:rPr>
          <w:rFonts w:ascii="Book Antiqua" w:eastAsia="Times New Roman" w:hAnsi="Book Antiqua" w:cstheme="majorHAnsi"/>
          <w:color w:val="000000" w:themeColor="text1"/>
        </w:rPr>
        <w:t>:</w:t>
      </w:r>
      <w:r w:rsidR="00C178B0" w:rsidRPr="005E74F1">
        <w:rPr>
          <w:rFonts w:ascii="Book Antiqua" w:eastAsia="SimSun" w:hAnsi="Book Antiqua" w:cstheme="majorHAnsi"/>
          <w:b/>
          <w:color w:val="000000" w:themeColor="text1"/>
          <w:lang w:eastAsia="zh-CN"/>
        </w:rPr>
        <w:t xml:space="preserve"> </w:t>
      </w:r>
      <w:r w:rsidR="001E5A53" w:rsidRPr="005E74F1">
        <w:rPr>
          <w:rFonts w:ascii="Book Antiqua" w:eastAsia="Times New Roman" w:hAnsi="Book Antiqua" w:cstheme="majorHAnsi"/>
          <w:color w:val="000000" w:themeColor="text1"/>
        </w:rPr>
        <w:t>A</w:t>
      </w:r>
      <w:r w:rsidRPr="005E74F1">
        <w:rPr>
          <w:rFonts w:ascii="Book Antiqua" w:eastAsia="Times New Roman" w:hAnsi="Book Antiqua" w:cstheme="majorHAnsi"/>
          <w:color w:val="000000" w:themeColor="text1"/>
        </w:rPr>
        <w:t>rtif</w:t>
      </w:r>
      <w:r w:rsidR="001E5A53" w:rsidRPr="005E74F1">
        <w:rPr>
          <w:rFonts w:ascii="Book Antiqua" w:eastAsia="Times New Roman" w:hAnsi="Book Antiqua" w:cstheme="majorHAnsi"/>
          <w:color w:val="000000" w:themeColor="text1"/>
        </w:rPr>
        <w:t>icial liver</w:t>
      </w:r>
      <w:r w:rsidR="004C6B2E" w:rsidRPr="005E74F1">
        <w:rPr>
          <w:rFonts w:ascii="Book Antiqua" w:eastAsia="Times New Roman" w:hAnsi="Book Antiqua" w:cstheme="majorHAnsi"/>
          <w:color w:val="000000" w:themeColor="text1"/>
        </w:rPr>
        <w:t>;</w:t>
      </w:r>
      <w:r w:rsidR="002102D5" w:rsidRPr="005E74F1">
        <w:rPr>
          <w:rFonts w:ascii="Book Antiqua" w:eastAsia="Times New Roman" w:hAnsi="Book Antiqua" w:cstheme="majorHAnsi"/>
          <w:color w:val="000000" w:themeColor="text1"/>
        </w:rPr>
        <w:t xml:space="preserve"> </w:t>
      </w:r>
      <w:r w:rsidR="00587F58" w:rsidRPr="005E74F1">
        <w:rPr>
          <w:rFonts w:ascii="Book Antiqua" w:eastAsia="Times New Roman" w:hAnsi="Book Antiqua" w:cstheme="majorHAnsi"/>
          <w:caps/>
          <w:color w:val="000000" w:themeColor="text1"/>
        </w:rPr>
        <w:t>c</w:t>
      </w:r>
      <w:r w:rsidR="00587F58" w:rsidRPr="005E74F1">
        <w:rPr>
          <w:rFonts w:ascii="Book Antiqua" w:eastAsia="Times New Roman" w:hAnsi="Book Antiqua" w:cstheme="majorHAnsi"/>
          <w:color w:val="000000" w:themeColor="text1"/>
        </w:rPr>
        <w:t>linical trial</w:t>
      </w:r>
      <w:r w:rsidR="004C6B2E" w:rsidRPr="005E74F1">
        <w:rPr>
          <w:rFonts w:ascii="Book Antiqua" w:eastAsia="Times New Roman" w:hAnsi="Book Antiqua" w:cstheme="majorHAnsi"/>
          <w:color w:val="000000" w:themeColor="text1"/>
        </w:rPr>
        <w:t>;</w:t>
      </w:r>
      <w:r w:rsidR="002102D5" w:rsidRPr="005E74F1">
        <w:rPr>
          <w:rFonts w:ascii="Book Antiqua" w:eastAsia="Times New Roman" w:hAnsi="Book Antiqua" w:cstheme="majorHAnsi"/>
          <w:color w:val="000000" w:themeColor="text1"/>
        </w:rPr>
        <w:t xml:space="preserve"> </w:t>
      </w:r>
      <w:r w:rsidR="005E0FFF" w:rsidRPr="005E74F1">
        <w:rPr>
          <w:rFonts w:ascii="Book Antiqua" w:hAnsi="Book Antiqua" w:cstheme="majorHAnsi"/>
          <w:caps/>
          <w:color w:val="000000" w:themeColor="text1"/>
        </w:rPr>
        <w:t>h</w:t>
      </w:r>
      <w:r w:rsidR="005E0FFF" w:rsidRPr="005E74F1">
        <w:rPr>
          <w:rFonts w:ascii="Book Antiqua" w:hAnsi="Book Antiqua" w:cstheme="majorHAnsi"/>
          <w:color w:val="000000" w:themeColor="text1"/>
        </w:rPr>
        <w:t>epatocytes</w:t>
      </w:r>
      <w:r w:rsidR="004C6B2E" w:rsidRPr="005E74F1">
        <w:rPr>
          <w:rFonts w:ascii="Book Antiqua" w:hAnsi="Book Antiqua" w:cstheme="majorHAnsi"/>
          <w:color w:val="000000" w:themeColor="text1"/>
        </w:rPr>
        <w:t>;</w:t>
      </w:r>
      <w:r w:rsidR="005E0FFF" w:rsidRPr="005E74F1">
        <w:rPr>
          <w:rFonts w:ascii="Book Antiqua" w:hAnsi="Book Antiqua" w:cstheme="majorHAnsi"/>
          <w:color w:val="000000" w:themeColor="text1"/>
        </w:rPr>
        <w:t xml:space="preserve"> </w:t>
      </w:r>
      <w:r w:rsidR="001A56E5" w:rsidRPr="005E74F1">
        <w:rPr>
          <w:rFonts w:ascii="Book Antiqua" w:eastAsiaTheme="minorEastAsia" w:hAnsi="Book Antiqua" w:cstheme="majorHAnsi"/>
          <w:caps/>
          <w:color w:val="000000" w:themeColor="text1"/>
          <w:kern w:val="0"/>
        </w:rPr>
        <w:t>p</w:t>
      </w:r>
      <w:r w:rsidR="001A56E5" w:rsidRPr="005E74F1">
        <w:rPr>
          <w:rFonts w:ascii="Book Antiqua" w:eastAsiaTheme="minorEastAsia" w:hAnsi="Book Antiqua" w:cstheme="majorHAnsi"/>
          <w:color w:val="000000" w:themeColor="text1"/>
          <w:kern w:val="0"/>
        </w:rPr>
        <w:t>luripotent stem</w:t>
      </w:r>
      <w:r w:rsidR="001A56E5" w:rsidRPr="005E74F1">
        <w:rPr>
          <w:rFonts w:ascii="Book Antiqua" w:hAnsi="Book Antiqua" w:cstheme="majorHAnsi"/>
          <w:color w:val="000000" w:themeColor="text1"/>
        </w:rPr>
        <w:t xml:space="preserve"> cells</w:t>
      </w:r>
      <w:r w:rsidR="00A23040" w:rsidRPr="005E74F1">
        <w:rPr>
          <w:rFonts w:ascii="Book Antiqua" w:hAnsi="Book Antiqua" w:cstheme="majorHAnsi"/>
          <w:color w:val="000000" w:themeColor="text1"/>
        </w:rPr>
        <w:t xml:space="preserve">; </w:t>
      </w:r>
      <w:r w:rsidR="00A23040" w:rsidRPr="005E74F1">
        <w:rPr>
          <w:rFonts w:ascii="Book Antiqua" w:hAnsi="Book Antiqua" w:cstheme="majorHAnsi"/>
          <w:caps/>
          <w:color w:val="000000" w:themeColor="text1"/>
        </w:rPr>
        <w:t>b</w:t>
      </w:r>
      <w:r w:rsidR="00A23040" w:rsidRPr="005E74F1">
        <w:rPr>
          <w:rFonts w:ascii="Book Antiqua" w:hAnsi="Book Antiqua" w:cstheme="majorHAnsi"/>
          <w:color w:val="000000" w:themeColor="text1"/>
        </w:rPr>
        <w:t>ioreactors</w:t>
      </w:r>
    </w:p>
    <w:p w14:paraId="46A79217" w14:textId="77777777" w:rsidR="000B3071" w:rsidRPr="005E74F1" w:rsidRDefault="000B3071" w:rsidP="005E74F1">
      <w:pPr>
        <w:tabs>
          <w:tab w:val="left" w:pos="972"/>
        </w:tabs>
        <w:snapToGrid w:val="0"/>
        <w:spacing w:line="360" w:lineRule="auto"/>
        <w:rPr>
          <w:rFonts w:ascii="Book Antiqua" w:eastAsia="SimSun" w:hAnsi="Book Antiqua" w:cstheme="majorHAnsi"/>
          <w:b/>
          <w:color w:val="000000" w:themeColor="text1"/>
          <w:lang w:eastAsia="zh-CN"/>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bookmarkStart w:id="45" w:name="OLE_LINK500"/>
      <w:bookmarkStart w:id="46" w:name="OLE_LINK916"/>
      <w:bookmarkStart w:id="47" w:name="OLE_LINK956"/>
    </w:p>
    <w:p w14:paraId="27CBD62F" w14:textId="77777777" w:rsidR="000B3071" w:rsidRPr="005E74F1" w:rsidRDefault="000B3071" w:rsidP="005E74F1">
      <w:pPr>
        <w:tabs>
          <w:tab w:val="left" w:pos="972"/>
        </w:tabs>
        <w:snapToGrid w:val="0"/>
        <w:spacing w:line="360" w:lineRule="auto"/>
        <w:rPr>
          <w:rFonts w:ascii="Book Antiqua" w:hAnsi="Book Antiqua" w:cstheme="majorHAnsi"/>
          <w:color w:val="000000" w:themeColor="text1"/>
        </w:rPr>
      </w:pPr>
      <w:r w:rsidRPr="005E74F1">
        <w:rPr>
          <w:rFonts w:ascii="Book Antiqua" w:hAnsi="Book Antiqua" w:cstheme="majorHAnsi"/>
          <w:b/>
          <w:color w:val="000000" w:themeColor="text1"/>
        </w:rPr>
        <w:t>© The Author(s) 2017.</w:t>
      </w:r>
      <w:r w:rsidRPr="005E74F1">
        <w:rPr>
          <w:rFonts w:ascii="Book Antiqua" w:hAnsi="Book Antiqua" w:cstheme="majorHAnsi"/>
          <w:color w:val="000000" w:themeColor="text1"/>
        </w:rPr>
        <w:t xml:space="preserve"> Published by Baishideng Publishing Group Inc. All rights reserved.</w:t>
      </w:r>
    </w:p>
    <w:bookmarkEnd w:id="38"/>
    <w:bookmarkEnd w:id="39"/>
    <w:bookmarkEnd w:id="40"/>
    <w:bookmarkEnd w:id="41"/>
    <w:bookmarkEnd w:id="42"/>
    <w:bookmarkEnd w:id="43"/>
    <w:bookmarkEnd w:id="44"/>
    <w:bookmarkEnd w:id="45"/>
    <w:bookmarkEnd w:id="46"/>
    <w:bookmarkEnd w:id="47"/>
    <w:p w14:paraId="2E4905B0" w14:textId="77777777" w:rsidR="00DD4BB5" w:rsidRPr="005E74F1" w:rsidRDefault="00DD4BB5" w:rsidP="005E74F1">
      <w:pPr>
        <w:tabs>
          <w:tab w:val="left" w:pos="972"/>
        </w:tabs>
        <w:snapToGrid w:val="0"/>
        <w:spacing w:line="360" w:lineRule="auto"/>
        <w:rPr>
          <w:rFonts w:ascii="Book Antiqua" w:hAnsi="Book Antiqua" w:cstheme="majorHAnsi"/>
          <w:color w:val="000000" w:themeColor="text1"/>
        </w:rPr>
      </w:pPr>
    </w:p>
    <w:p w14:paraId="29BD7FFA" w14:textId="259C63C2" w:rsidR="005420FF" w:rsidRPr="005E74F1" w:rsidRDefault="002567B4" w:rsidP="005E74F1">
      <w:pPr>
        <w:tabs>
          <w:tab w:val="left" w:pos="972"/>
        </w:tabs>
        <w:snapToGrid w:val="0"/>
        <w:spacing w:line="360" w:lineRule="auto"/>
        <w:rPr>
          <w:rFonts w:ascii="Book Antiqua" w:hAnsi="Book Antiqua" w:cstheme="majorHAnsi"/>
          <w:color w:val="000000" w:themeColor="text1"/>
        </w:rPr>
      </w:pPr>
      <w:r w:rsidRPr="005E74F1">
        <w:rPr>
          <w:rFonts w:ascii="Book Antiqua" w:hAnsi="Book Antiqua" w:cstheme="majorHAnsi"/>
          <w:b/>
          <w:color w:val="000000" w:themeColor="text1"/>
        </w:rPr>
        <w:t xml:space="preserve">Core tip: </w:t>
      </w:r>
      <w:r w:rsidR="0085391A" w:rsidRPr="005E74F1">
        <w:rPr>
          <w:rFonts w:ascii="Book Antiqua" w:hAnsi="Book Antiqua" w:cstheme="majorHAnsi"/>
          <w:color w:val="000000" w:themeColor="text1"/>
        </w:rPr>
        <w:t>The current lack of transplantable donor livers in the world has led to the development of extracorporeal liver support systems as one possible approach to overcome this problem. Bioartificial liver (BAL) support systems require a cell source to replicate human liver function, yet the ideal cell source for this purpose has yet to be determined. Highly-functional hepatocyte-like cells have recently been generated from human pluripotent stem cells, which show promise as a potential cell source in BAL support systems for the treatment of liver failure in the future.</w:t>
      </w:r>
    </w:p>
    <w:p w14:paraId="4485665C" w14:textId="77777777" w:rsidR="00C862D5" w:rsidRPr="005E74F1" w:rsidRDefault="00C862D5" w:rsidP="005E74F1">
      <w:pPr>
        <w:tabs>
          <w:tab w:val="left" w:pos="972"/>
        </w:tabs>
        <w:snapToGrid w:val="0"/>
        <w:spacing w:line="360" w:lineRule="auto"/>
        <w:rPr>
          <w:rFonts w:ascii="Book Antiqua" w:hAnsi="Book Antiqua" w:cstheme="majorHAnsi"/>
          <w:color w:val="000000" w:themeColor="text1"/>
        </w:rPr>
      </w:pPr>
    </w:p>
    <w:p w14:paraId="0066D7D7" w14:textId="28C32DD1" w:rsidR="001E5A53" w:rsidRPr="005E74F1" w:rsidRDefault="00BF4560" w:rsidP="005E74F1">
      <w:pPr>
        <w:tabs>
          <w:tab w:val="left" w:pos="972"/>
        </w:tabs>
        <w:snapToGrid w:val="0"/>
        <w:spacing w:line="360" w:lineRule="auto"/>
        <w:rPr>
          <w:rFonts w:ascii="Book Antiqua" w:eastAsia="SimSun" w:hAnsi="Book Antiqua" w:cstheme="majorHAnsi"/>
          <w:color w:val="000000" w:themeColor="text1"/>
          <w:lang w:eastAsia="zh-CN"/>
        </w:rPr>
      </w:pPr>
      <w:r w:rsidRPr="005E74F1">
        <w:rPr>
          <w:rFonts w:ascii="Book Antiqua" w:hAnsi="Book Antiqua" w:cstheme="majorHAnsi"/>
          <w:color w:val="000000" w:themeColor="text1"/>
        </w:rPr>
        <w:t xml:space="preserve">Sakiyama R, Blau BJ, Miki T. </w:t>
      </w:r>
      <w:r w:rsidRPr="005E74F1">
        <w:rPr>
          <w:rFonts w:ascii="Book Antiqua" w:hAnsi="Book Antiqua" w:cs="Arial"/>
          <w:color w:val="000000" w:themeColor="text1"/>
        </w:rPr>
        <w:t>Clinical translation of bioartificial liver support systems with human pluripotent stem cell-derived hepatic cells.</w:t>
      </w:r>
      <w:r w:rsidR="00073B0C" w:rsidRPr="005E74F1">
        <w:rPr>
          <w:rFonts w:ascii="Book Antiqua" w:eastAsia="SimSun" w:hAnsi="Book Antiqua" w:cs="Arial"/>
          <w:color w:val="000000" w:themeColor="text1"/>
          <w:lang w:eastAsia="zh-CN"/>
        </w:rPr>
        <w:t xml:space="preserve"> </w:t>
      </w:r>
      <w:r w:rsidR="00073B0C" w:rsidRPr="005E74F1">
        <w:rPr>
          <w:rFonts w:ascii="Book Antiqua" w:eastAsia="SimSun" w:hAnsi="Book Antiqua" w:cs="Arial"/>
          <w:i/>
          <w:color w:val="000000" w:themeColor="text1"/>
          <w:lang w:eastAsia="zh-CN"/>
        </w:rPr>
        <w:t xml:space="preserve">World J Gastroenterol </w:t>
      </w:r>
      <w:r w:rsidR="00073B0C" w:rsidRPr="005E74F1">
        <w:rPr>
          <w:rFonts w:ascii="Book Antiqua" w:eastAsia="SimSun" w:hAnsi="Book Antiqua" w:cs="Arial"/>
          <w:color w:val="000000" w:themeColor="text1"/>
          <w:lang w:eastAsia="zh-CN"/>
        </w:rPr>
        <w:t>2017; In press</w:t>
      </w:r>
      <w:r w:rsidR="001E5A53" w:rsidRPr="005E74F1">
        <w:rPr>
          <w:rFonts w:ascii="Book Antiqua" w:hAnsi="Book Antiqua" w:cstheme="majorHAnsi"/>
          <w:b/>
          <w:color w:val="000000" w:themeColor="text1"/>
        </w:rPr>
        <w:br w:type="page"/>
      </w:r>
    </w:p>
    <w:p w14:paraId="62C16E82" w14:textId="31B96B49" w:rsidR="005E74F1" w:rsidRPr="005E74F1" w:rsidRDefault="005E74F1" w:rsidP="005E74F1">
      <w:pPr>
        <w:snapToGrid w:val="0"/>
        <w:spacing w:line="360" w:lineRule="auto"/>
        <w:rPr>
          <w:rFonts w:ascii="Book Antiqua" w:eastAsia="SimSun" w:hAnsi="Book Antiqua" w:cstheme="majorHAnsi"/>
          <w:b/>
          <w:color w:val="000000" w:themeColor="text1"/>
          <w:lang w:eastAsia="zh-CN"/>
        </w:rPr>
      </w:pPr>
      <w:r w:rsidRPr="005E74F1">
        <w:rPr>
          <w:rFonts w:ascii="Book Antiqua" w:eastAsia="SimSun" w:hAnsi="Book Antiqua" w:cstheme="majorHAnsi"/>
          <w:b/>
          <w:caps/>
          <w:color w:val="000000" w:themeColor="text1"/>
          <w:lang w:eastAsia="zh-CN"/>
        </w:rPr>
        <w:lastRenderedPageBreak/>
        <w:t>In</w:t>
      </w:r>
      <w:r w:rsidRPr="005E74F1">
        <w:rPr>
          <w:rFonts w:ascii="Book Antiqua" w:eastAsia="SimSun" w:hAnsi="Book Antiqua" w:cstheme="majorHAnsi"/>
          <w:b/>
          <w:color w:val="000000" w:themeColor="text1"/>
          <w:lang w:eastAsia="zh-CN"/>
        </w:rPr>
        <w:t>TRODUCTION</w:t>
      </w:r>
    </w:p>
    <w:p w14:paraId="2B0D9FA5" w14:textId="0A267518" w:rsidR="001C161D" w:rsidRPr="005E74F1" w:rsidRDefault="001C161D" w:rsidP="005E74F1">
      <w:pPr>
        <w:snapToGrid w:val="0"/>
        <w:spacing w:line="360" w:lineRule="auto"/>
        <w:rPr>
          <w:rFonts w:ascii="Book Antiqua" w:hAnsi="Book Antiqua" w:cstheme="majorHAnsi"/>
          <w:b/>
          <w:i/>
          <w:color w:val="000000" w:themeColor="text1"/>
        </w:rPr>
      </w:pPr>
      <w:r w:rsidRPr="005E74F1">
        <w:rPr>
          <w:rFonts w:ascii="Book Antiqua" w:hAnsi="Book Antiqua" w:cstheme="majorHAnsi"/>
          <w:b/>
          <w:i/>
          <w:color w:val="000000" w:themeColor="text1"/>
        </w:rPr>
        <w:t xml:space="preserve">Needs for </w:t>
      </w:r>
      <w:r w:rsidR="007B47F6" w:rsidRPr="005E74F1">
        <w:rPr>
          <w:rFonts w:ascii="Book Antiqua" w:hAnsi="Book Antiqua" w:cstheme="majorHAnsi"/>
          <w:b/>
          <w:i/>
          <w:color w:val="000000" w:themeColor="text1"/>
        </w:rPr>
        <w:t>bioartificial liver systems</w:t>
      </w:r>
      <w:r w:rsidR="00854D24" w:rsidRPr="005E74F1">
        <w:rPr>
          <w:rFonts w:ascii="Book Antiqua" w:hAnsi="Book Antiqua" w:cstheme="majorHAnsi"/>
          <w:b/>
          <w:i/>
          <w:color w:val="000000" w:themeColor="text1"/>
        </w:rPr>
        <w:t xml:space="preserve"> in clinical practice</w:t>
      </w:r>
    </w:p>
    <w:p w14:paraId="377788D3" w14:textId="5B0203ED" w:rsidR="00C9634F" w:rsidRPr="005E74F1" w:rsidRDefault="00CC29E6" w:rsidP="005E74F1">
      <w:pPr>
        <w:snapToGrid w:val="0"/>
        <w:spacing w:line="360" w:lineRule="auto"/>
        <w:rPr>
          <w:rFonts w:ascii="Book Antiqua" w:eastAsia="SimSun" w:hAnsi="Book Antiqua" w:cstheme="majorHAnsi"/>
          <w:color w:val="000000" w:themeColor="text1"/>
          <w:lang w:eastAsia="zh-CN"/>
        </w:rPr>
      </w:pPr>
      <w:r w:rsidRPr="005E74F1">
        <w:rPr>
          <w:rFonts w:ascii="Book Antiqua" w:hAnsi="Book Antiqua" w:cstheme="majorHAnsi"/>
          <w:color w:val="000000" w:themeColor="text1"/>
        </w:rPr>
        <w:t xml:space="preserve">Liver disease is one of the </w:t>
      </w:r>
      <w:r w:rsidR="008465A6" w:rsidRPr="005E74F1">
        <w:rPr>
          <w:rFonts w:ascii="Book Antiqua" w:hAnsi="Book Antiqua" w:cstheme="majorHAnsi"/>
          <w:color w:val="000000" w:themeColor="text1"/>
        </w:rPr>
        <w:t xml:space="preserve">most prevalent medical conditions in the world today, affecting </w:t>
      </w:r>
      <w:r w:rsidR="00171E07" w:rsidRPr="005E74F1">
        <w:rPr>
          <w:rFonts w:ascii="Book Antiqua" w:hAnsi="Book Antiqua" w:cstheme="majorHAnsi"/>
          <w:color w:val="000000" w:themeColor="text1"/>
        </w:rPr>
        <w:t>hundred</w:t>
      </w:r>
      <w:r w:rsidR="001C161D" w:rsidRPr="005E74F1">
        <w:rPr>
          <w:rFonts w:ascii="Book Antiqua" w:hAnsi="Book Antiqua" w:cstheme="majorHAnsi"/>
          <w:color w:val="000000" w:themeColor="text1"/>
        </w:rPr>
        <w:t xml:space="preserve">s of millions of </w:t>
      </w:r>
      <w:r w:rsidR="008465A6" w:rsidRPr="005E74F1">
        <w:rPr>
          <w:rFonts w:ascii="Book Antiqua" w:hAnsi="Book Antiqua" w:cstheme="majorHAnsi"/>
          <w:color w:val="000000" w:themeColor="text1"/>
        </w:rPr>
        <w:t xml:space="preserve">people </w:t>
      </w:r>
      <w:r w:rsidR="008B7445" w:rsidRPr="005E74F1">
        <w:rPr>
          <w:rFonts w:ascii="Book Antiqua" w:hAnsi="Book Antiqua" w:cstheme="majorHAnsi"/>
          <w:color w:val="000000" w:themeColor="text1"/>
        </w:rPr>
        <w:t>worldwide</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Younossi&lt;/Author&gt;&lt;Year&gt;2016&lt;/Year&gt;&lt;RecNum&gt;49&lt;/RecNum&gt;&lt;DisplayText&gt;&lt;style face="superscript"&gt;[1]&lt;/style&gt;&lt;/DisplayText&gt;&lt;record&gt;&lt;rec-number&gt;49&lt;/rec-number&gt;&lt;foreign-keys&gt;&lt;key app="EN" db-id="t2p25z9axvas5eevzzz5pfey5r0wwza2p2e5"&gt;49&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3-84&lt;/pages&gt;&lt;volume&gt;64&lt;/volume&gt;&lt;number&gt;1&lt;/number&gt;&lt;edition&gt;2015/12/29&lt;/edition&gt;&lt;dates&gt;&lt;year&gt;2016&lt;/year&gt;&lt;pub-dates&gt;&lt;date&gt;Jul&lt;/date&gt;&lt;/pub-dates&gt;&lt;/dates&gt;&lt;isbn&gt;1527-3350 (Electronic)&amp;#xD;0270-9139 (Linking)&lt;/isbn&gt;&lt;accession-num&gt;26707365&lt;/accession-num&gt;&lt;urls&gt;&lt;/urls&gt;&lt;electronic-resource-num&gt;10.1002/hep.28431&lt;/electronic-resource-num&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 w:tooltip="Younossi, 2016 #49" w:history="1">
        <w:r w:rsidR="00EB3C63" w:rsidRPr="005E74F1">
          <w:rPr>
            <w:rFonts w:ascii="Book Antiqua" w:hAnsi="Book Antiqua" w:cstheme="majorHAnsi"/>
            <w:noProof/>
            <w:color w:val="000000" w:themeColor="text1"/>
            <w:vertAlign w:val="superscript"/>
          </w:rPr>
          <w:t>1</w:t>
        </w:r>
      </w:hyperlink>
      <w:r w:rsidR="005E74F1" w:rsidRPr="005E74F1">
        <w:rPr>
          <w:rFonts w:ascii="Book Antiqua" w:eastAsia="SimSun" w:hAnsi="Book Antiqua" w:cstheme="majorHAnsi"/>
          <w:noProof/>
          <w:color w:val="000000" w:themeColor="text1"/>
          <w:vertAlign w:val="superscript"/>
          <w:lang w:eastAsia="zh-CN"/>
        </w:rPr>
        <w:t>-3</w:t>
      </w:r>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E17D21" w:rsidRPr="005E74F1">
        <w:rPr>
          <w:rFonts w:ascii="Book Antiqua" w:hAnsi="Book Antiqua" w:cstheme="majorHAnsi"/>
          <w:color w:val="000000" w:themeColor="text1"/>
        </w:rPr>
        <w:t xml:space="preserve">. </w:t>
      </w:r>
      <w:r w:rsidR="00FB7975" w:rsidRPr="005E74F1">
        <w:rPr>
          <w:rFonts w:ascii="Book Antiqua" w:hAnsi="Book Antiqua" w:cstheme="majorHAnsi"/>
          <w:color w:val="000000" w:themeColor="text1"/>
        </w:rPr>
        <w:t>M</w:t>
      </w:r>
      <w:r w:rsidR="004004F2" w:rsidRPr="005E74F1">
        <w:rPr>
          <w:rFonts w:ascii="Book Antiqua" w:hAnsi="Book Antiqua" w:cstheme="majorHAnsi"/>
          <w:color w:val="000000" w:themeColor="text1"/>
        </w:rPr>
        <w:t>any</w:t>
      </w:r>
      <w:r w:rsidR="008311FA" w:rsidRPr="005E74F1">
        <w:rPr>
          <w:rFonts w:ascii="Book Antiqua" w:hAnsi="Book Antiqua" w:cstheme="majorHAnsi"/>
          <w:color w:val="000000" w:themeColor="text1"/>
        </w:rPr>
        <w:t xml:space="preserve"> </w:t>
      </w:r>
      <w:r w:rsidR="003C6C8D" w:rsidRPr="005E74F1">
        <w:rPr>
          <w:rFonts w:ascii="Book Antiqua" w:hAnsi="Book Antiqua" w:cstheme="majorHAnsi"/>
          <w:color w:val="000000" w:themeColor="text1"/>
        </w:rPr>
        <w:t xml:space="preserve">of these </w:t>
      </w:r>
      <w:r w:rsidR="008311FA" w:rsidRPr="005E74F1">
        <w:rPr>
          <w:rFonts w:ascii="Book Antiqua" w:hAnsi="Book Antiqua" w:cstheme="majorHAnsi"/>
          <w:color w:val="000000" w:themeColor="text1"/>
        </w:rPr>
        <w:t>diseases</w:t>
      </w:r>
      <w:r w:rsidR="00E17D21" w:rsidRPr="005E74F1">
        <w:rPr>
          <w:rFonts w:ascii="Book Antiqua" w:hAnsi="Book Antiqua" w:cstheme="majorHAnsi"/>
          <w:color w:val="000000" w:themeColor="text1"/>
        </w:rPr>
        <w:t>, such as end-stage liver disease</w:t>
      </w:r>
      <w:r w:rsidR="0056036B" w:rsidRPr="005E74F1">
        <w:rPr>
          <w:rFonts w:ascii="Book Antiqua" w:hAnsi="Book Antiqua" w:cstheme="majorHAnsi"/>
          <w:color w:val="000000" w:themeColor="text1"/>
        </w:rPr>
        <w:t>s</w:t>
      </w:r>
      <w:r w:rsidR="00E17D21" w:rsidRPr="005E74F1">
        <w:rPr>
          <w:rFonts w:ascii="Book Antiqua" w:hAnsi="Book Antiqua" w:cstheme="majorHAnsi"/>
          <w:color w:val="000000" w:themeColor="text1"/>
        </w:rPr>
        <w:t xml:space="preserve"> and some inherited liver diseases, </w:t>
      </w:r>
      <w:r w:rsidR="008311FA" w:rsidRPr="005E74F1">
        <w:rPr>
          <w:rFonts w:ascii="Book Antiqua" w:hAnsi="Book Antiqua" w:cstheme="majorHAnsi"/>
          <w:color w:val="000000" w:themeColor="text1"/>
        </w:rPr>
        <w:t xml:space="preserve">can only be treated </w:t>
      </w:r>
      <w:r w:rsidR="002E6AB9" w:rsidRPr="005E74F1">
        <w:rPr>
          <w:rFonts w:ascii="Book Antiqua" w:hAnsi="Book Antiqua" w:cstheme="majorHAnsi"/>
          <w:color w:val="000000" w:themeColor="text1"/>
        </w:rPr>
        <w:t xml:space="preserve">successfully </w:t>
      </w:r>
      <w:r w:rsidR="00D75E20" w:rsidRPr="005E74F1">
        <w:rPr>
          <w:rFonts w:ascii="Book Antiqua" w:hAnsi="Book Antiqua" w:cstheme="majorHAnsi"/>
          <w:color w:val="000000" w:themeColor="text1"/>
        </w:rPr>
        <w:t>with</w:t>
      </w:r>
      <w:r w:rsidR="008311FA" w:rsidRPr="005E74F1">
        <w:rPr>
          <w:rFonts w:ascii="Book Antiqua" w:hAnsi="Book Antiqua" w:cstheme="majorHAnsi"/>
          <w:color w:val="000000" w:themeColor="text1"/>
        </w:rPr>
        <w:t xml:space="preserve"> </w:t>
      </w:r>
      <w:r w:rsidR="00117101" w:rsidRPr="005E74F1">
        <w:rPr>
          <w:rFonts w:ascii="Book Antiqua" w:hAnsi="Book Antiqua" w:cstheme="majorHAnsi"/>
          <w:color w:val="000000" w:themeColor="text1"/>
        </w:rPr>
        <w:t xml:space="preserve">a </w:t>
      </w:r>
      <w:r w:rsidR="00722C32" w:rsidRPr="005E74F1">
        <w:rPr>
          <w:rFonts w:ascii="Book Antiqua" w:hAnsi="Book Antiqua" w:cstheme="majorHAnsi"/>
          <w:color w:val="000000" w:themeColor="text1"/>
        </w:rPr>
        <w:t>liver transplant</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 ExcludeYear="1"&gt;&lt;Author&gt;UNOS&lt;/Author&gt;&lt;RecNum&gt;12&lt;/RecNum&gt;&lt;DisplayText&gt;&lt;style face="superscript"&gt;[4]&lt;/style&gt;&lt;/DisplayText&gt;&lt;record&gt;&lt;rec-number&gt;12&lt;/rec-number&gt;&lt;foreign-keys&gt;&lt;key app="EN" db-id="t2p25z9axvas5eevzzz5pfey5r0wwza2p2e5"&gt;12&lt;/key&gt;&lt;/foreign-keys&gt;&lt;ref-type name="Journal Article"&gt;17&lt;/ref-type&gt;&lt;contributors&gt;&lt;authors&gt;&lt;author&gt;UNOS&lt;/author&gt;&lt;/authors&gt;&lt;/contributors&gt;&lt;titles&gt;&lt;title&gt;https://www.unos.org/data/&lt;/title&gt;&lt;/titles&gt;&lt;dates&gt;&lt;/dates&gt;&lt;urls&gt;&lt;/urls&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4" w:tooltip="UNOS,  #12" w:history="1">
        <w:r w:rsidR="00EB3C63" w:rsidRPr="005E74F1">
          <w:rPr>
            <w:rFonts w:ascii="Book Antiqua" w:hAnsi="Book Antiqua" w:cstheme="majorHAnsi"/>
            <w:noProof/>
            <w:color w:val="000000" w:themeColor="text1"/>
            <w:vertAlign w:val="superscript"/>
          </w:rPr>
          <w:t>4</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8311FA" w:rsidRPr="005E74F1">
        <w:rPr>
          <w:rFonts w:ascii="Book Antiqua" w:hAnsi="Book Antiqua" w:cstheme="majorHAnsi"/>
          <w:color w:val="000000" w:themeColor="text1"/>
        </w:rPr>
        <w:t>.</w:t>
      </w:r>
      <w:r w:rsidR="00A43061" w:rsidRPr="005E74F1">
        <w:rPr>
          <w:rFonts w:ascii="Book Antiqua" w:hAnsi="Book Antiqua" w:cstheme="majorHAnsi"/>
          <w:color w:val="000000" w:themeColor="text1"/>
        </w:rPr>
        <w:t xml:space="preserve"> </w:t>
      </w:r>
      <w:r w:rsidR="00125C20" w:rsidRPr="005E74F1">
        <w:rPr>
          <w:rFonts w:ascii="Book Antiqua" w:hAnsi="Book Antiqua" w:cstheme="majorHAnsi"/>
          <w:color w:val="000000" w:themeColor="text1"/>
        </w:rPr>
        <w:t>Although</w:t>
      </w:r>
      <w:r w:rsidR="00A43061" w:rsidRPr="005E74F1">
        <w:rPr>
          <w:rFonts w:ascii="Book Antiqua" w:hAnsi="Book Antiqua" w:cstheme="majorHAnsi"/>
          <w:color w:val="000000" w:themeColor="text1"/>
        </w:rPr>
        <w:t xml:space="preserve"> </w:t>
      </w:r>
      <w:r w:rsidR="005E74F1" w:rsidRPr="005E74F1">
        <w:rPr>
          <w:rFonts w:ascii="Book Antiqua" w:hAnsi="Book Antiqua" w:cstheme="majorHAnsi"/>
          <w:color w:val="000000" w:themeColor="text1"/>
        </w:rPr>
        <w:t>11</w:t>
      </w:r>
      <w:r w:rsidR="00843000" w:rsidRPr="005E74F1">
        <w:rPr>
          <w:rFonts w:ascii="Book Antiqua" w:hAnsi="Book Antiqua" w:cstheme="majorHAnsi"/>
          <w:color w:val="000000" w:themeColor="text1"/>
        </w:rPr>
        <w:t>606</w:t>
      </w:r>
      <w:r w:rsidR="00A43061" w:rsidRPr="005E74F1">
        <w:rPr>
          <w:rFonts w:ascii="Book Antiqua" w:hAnsi="Book Antiqua" w:cstheme="majorHAnsi"/>
          <w:color w:val="000000" w:themeColor="text1"/>
        </w:rPr>
        <w:t xml:space="preserve"> patients </w:t>
      </w:r>
      <w:r w:rsidR="00125C20" w:rsidRPr="005E74F1">
        <w:rPr>
          <w:rFonts w:ascii="Book Antiqua" w:hAnsi="Book Antiqua" w:cstheme="majorHAnsi"/>
          <w:color w:val="000000" w:themeColor="text1"/>
        </w:rPr>
        <w:t xml:space="preserve">were </w:t>
      </w:r>
      <w:r w:rsidR="00843000" w:rsidRPr="005E74F1">
        <w:rPr>
          <w:rFonts w:ascii="Book Antiqua" w:hAnsi="Book Antiqua" w:cstheme="majorHAnsi"/>
          <w:color w:val="000000" w:themeColor="text1"/>
        </w:rPr>
        <w:t>added</w:t>
      </w:r>
      <w:r w:rsidR="00A43061" w:rsidRPr="005E74F1">
        <w:rPr>
          <w:rFonts w:ascii="Book Antiqua" w:hAnsi="Book Antiqua" w:cstheme="majorHAnsi"/>
          <w:color w:val="000000" w:themeColor="text1"/>
        </w:rPr>
        <w:t xml:space="preserve"> </w:t>
      </w:r>
      <w:r w:rsidR="00843000" w:rsidRPr="005E74F1">
        <w:rPr>
          <w:rFonts w:ascii="Book Antiqua" w:hAnsi="Book Antiqua" w:cstheme="majorHAnsi"/>
          <w:color w:val="000000" w:themeColor="text1"/>
        </w:rPr>
        <w:t xml:space="preserve">to </w:t>
      </w:r>
      <w:r w:rsidR="00A43061" w:rsidRPr="005E74F1">
        <w:rPr>
          <w:rFonts w:ascii="Book Antiqua" w:hAnsi="Book Antiqua" w:cstheme="majorHAnsi"/>
          <w:color w:val="000000" w:themeColor="text1"/>
        </w:rPr>
        <w:t xml:space="preserve">the liver transplant waiting list </w:t>
      </w:r>
      <w:r w:rsidR="005E74F1" w:rsidRPr="005E74F1">
        <w:rPr>
          <w:rFonts w:ascii="Book Antiqua" w:hAnsi="Book Antiqua" w:cstheme="majorHAnsi"/>
          <w:color w:val="000000" w:themeColor="text1"/>
        </w:rPr>
        <w:t>in the year 2015, only 7</w:t>
      </w:r>
      <w:r w:rsidR="00843000" w:rsidRPr="005E74F1">
        <w:rPr>
          <w:rFonts w:ascii="Book Antiqua" w:hAnsi="Book Antiqua" w:cstheme="majorHAnsi"/>
          <w:color w:val="000000" w:themeColor="text1"/>
        </w:rPr>
        <w:t xml:space="preserve">127 </w:t>
      </w:r>
      <w:r w:rsidR="00A43061" w:rsidRPr="005E74F1">
        <w:rPr>
          <w:rFonts w:ascii="Book Antiqua" w:hAnsi="Book Antiqua" w:cstheme="majorHAnsi"/>
          <w:color w:val="000000" w:themeColor="text1"/>
        </w:rPr>
        <w:t>patients receive</w:t>
      </w:r>
      <w:r w:rsidR="003D71B7" w:rsidRPr="005E74F1">
        <w:rPr>
          <w:rFonts w:ascii="Book Antiqua" w:hAnsi="Book Antiqua" w:cstheme="majorHAnsi"/>
          <w:color w:val="000000" w:themeColor="text1"/>
        </w:rPr>
        <w:t>d</w:t>
      </w:r>
      <w:r w:rsidR="00A43061" w:rsidRPr="005E74F1">
        <w:rPr>
          <w:rFonts w:ascii="Book Antiqua" w:hAnsi="Book Antiqua" w:cstheme="majorHAnsi"/>
          <w:color w:val="000000" w:themeColor="text1"/>
        </w:rPr>
        <w:t xml:space="preserve"> a liver transplant in that same year</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 ExcludeYear="1"&gt;&lt;Author&gt;UNOS&lt;/Author&gt;&lt;RecNum&gt;12&lt;/RecNum&gt;&lt;DisplayText&gt;&lt;style face="superscript"&gt;[4]&lt;/style&gt;&lt;/DisplayText&gt;&lt;record&gt;&lt;rec-number&gt;12&lt;/rec-number&gt;&lt;foreign-keys&gt;&lt;key app="EN" db-id="t2p25z9axvas5eevzzz5pfey5r0wwza2p2e5"&gt;12&lt;/key&gt;&lt;/foreign-keys&gt;&lt;ref-type name="Journal Article"&gt;17&lt;/ref-type&gt;&lt;contributors&gt;&lt;authors&gt;&lt;author&gt;UNOS&lt;/author&gt;&lt;/authors&gt;&lt;/contributors&gt;&lt;titles&gt;&lt;title&gt;https://www.unos.org/data/&lt;/title&gt;&lt;/titles&gt;&lt;dates&gt;&lt;/dates&gt;&lt;urls&gt;&lt;/urls&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4" w:tooltip="UNOS,  #12" w:history="1">
        <w:r w:rsidR="00EB3C63" w:rsidRPr="005E74F1">
          <w:rPr>
            <w:rFonts w:ascii="Book Antiqua" w:hAnsi="Book Antiqua" w:cstheme="majorHAnsi"/>
            <w:noProof/>
            <w:color w:val="000000" w:themeColor="text1"/>
            <w:vertAlign w:val="superscript"/>
          </w:rPr>
          <w:t>4</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A43061" w:rsidRPr="005E74F1">
        <w:rPr>
          <w:rFonts w:ascii="Book Antiqua" w:hAnsi="Book Antiqua" w:cstheme="majorHAnsi"/>
          <w:color w:val="000000" w:themeColor="text1"/>
        </w:rPr>
        <w:t>.</w:t>
      </w:r>
      <w:r w:rsidR="00096B86" w:rsidRPr="005E74F1">
        <w:rPr>
          <w:rFonts w:ascii="Book Antiqua" w:hAnsi="Book Antiqua" w:cstheme="majorHAnsi"/>
          <w:color w:val="000000" w:themeColor="text1"/>
        </w:rPr>
        <w:t xml:space="preserve"> </w:t>
      </w:r>
      <w:r w:rsidR="00E21929" w:rsidRPr="005E74F1">
        <w:rPr>
          <w:rFonts w:ascii="Book Antiqua" w:hAnsi="Book Antiqua" w:cstheme="majorHAnsi"/>
          <w:color w:val="000000" w:themeColor="text1"/>
        </w:rPr>
        <w:t>This discrepancy demonstrates the</w:t>
      </w:r>
      <w:r w:rsidR="00085079" w:rsidRPr="005E74F1">
        <w:rPr>
          <w:rFonts w:ascii="Book Antiqua" w:hAnsi="Book Antiqua" w:cstheme="majorHAnsi"/>
          <w:color w:val="000000" w:themeColor="text1"/>
        </w:rPr>
        <w:t xml:space="preserve"> profound shortage of transplantable donor livers. </w:t>
      </w:r>
      <w:r w:rsidR="00096B86" w:rsidRPr="005E74F1">
        <w:rPr>
          <w:rFonts w:ascii="Book Antiqua" w:hAnsi="Book Antiqua" w:cstheme="majorHAnsi"/>
          <w:color w:val="000000" w:themeColor="text1"/>
        </w:rPr>
        <w:t>This shortage of livers resulted in a high</w:t>
      </w:r>
      <w:r w:rsidR="005E74F1" w:rsidRPr="005E74F1">
        <w:rPr>
          <w:rFonts w:ascii="Book Antiqua" w:hAnsi="Book Antiqua" w:cstheme="majorHAnsi"/>
          <w:color w:val="000000" w:themeColor="text1"/>
        </w:rPr>
        <w:t xml:space="preserve"> waiting list mortality, with 1</w:t>
      </w:r>
      <w:r w:rsidR="00096B86" w:rsidRPr="005E74F1">
        <w:rPr>
          <w:rFonts w:ascii="Book Antiqua" w:hAnsi="Book Antiqua" w:cstheme="majorHAnsi"/>
          <w:color w:val="000000" w:themeColor="text1"/>
        </w:rPr>
        <w:t>423 patients dying in 2015 while waiting for a transplant</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 ExcludeYear="1"&gt;&lt;Author&gt;UNOS&lt;/Author&gt;&lt;RecNum&gt;12&lt;/RecNum&gt;&lt;DisplayText&gt;&lt;style face="superscript"&gt;[4]&lt;/style&gt;&lt;/DisplayText&gt;&lt;record&gt;&lt;rec-number&gt;12&lt;/rec-number&gt;&lt;foreign-keys&gt;&lt;key app="EN" db-id="t2p25z9axvas5eevzzz5pfey5r0wwza2p2e5"&gt;12&lt;/key&gt;&lt;/foreign-keys&gt;&lt;ref-type name="Journal Article"&gt;17&lt;/ref-type&gt;&lt;contributors&gt;&lt;authors&gt;&lt;author&gt;UNOS&lt;/author&gt;&lt;/authors&gt;&lt;/contributors&gt;&lt;titles&gt;&lt;title&gt;https://www.unos.org/data/&lt;/title&gt;&lt;/titles&gt;&lt;dates&gt;&lt;/dates&gt;&lt;urls&gt;&lt;/urls&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4" w:tooltip="UNOS,  #12" w:history="1">
        <w:r w:rsidR="00EB3C63" w:rsidRPr="005E74F1">
          <w:rPr>
            <w:rFonts w:ascii="Book Antiqua" w:hAnsi="Book Antiqua" w:cstheme="majorHAnsi"/>
            <w:noProof/>
            <w:color w:val="000000" w:themeColor="text1"/>
            <w:vertAlign w:val="superscript"/>
          </w:rPr>
          <w:t>4</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096B86" w:rsidRPr="005E74F1">
        <w:rPr>
          <w:rFonts w:ascii="Book Antiqua" w:hAnsi="Book Antiqua" w:cstheme="majorHAnsi"/>
          <w:color w:val="000000" w:themeColor="text1"/>
        </w:rPr>
        <w:t xml:space="preserve">. </w:t>
      </w:r>
      <w:r w:rsidR="003D71B7" w:rsidRPr="005E74F1">
        <w:rPr>
          <w:rFonts w:ascii="Book Antiqua" w:hAnsi="Book Antiqua" w:cstheme="majorHAnsi"/>
          <w:color w:val="000000" w:themeColor="text1"/>
        </w:rPr>
        <w:t>Therefore, i</w:t>
      </w:r>
      <w:r w:rsidR="00EC59D6" w:rsidRPr="005E74F1">
        <w:rPr>
          <w:rFonts w:ascii="Book Antiqua" w:hAnsi="Book Antiqua" w:cstheme="majorHAnsi"/>
          <w:color w:val="000000" w:themeColor="text1"/>
        </w:rPr>
        <w:t xml:space="preserve">t is </w:t>
      </w:r>
      <w:r w:rsidR="00854D24" w:rsidRPr="005E74F1">
        <w:rPr>
          <w:rFonts w:ascii="Book Antiqua" w:hAnsi="Book Antiqua" w:cstheme="majorHAnsi"/>
          <w:color w:val="000000" w:themeColor="text1"/>
        </w:rPr>
        <w:t>imperative that new therapies are developed</w:t>
      </w:r>
      <w:r w:rsidR="00955551" w:rsidRPr="005E74F1">
        <w:rPr>
          <w:rFonts w:ascii="Book Antiqua" w:hAnsi="Book Antiqua" w:cstheme="majorHAnsi"/>
          <w:color w:val="000000" w:themeColor="text1"/>
        </w:rPr>
        <w:t xml:space="preserve"> to </w:t>
      </w:r>
      <w:r w:rsidR="0056036B" w:rsidRPr="005E74F1">
        <w:rPr>
          <w:rFonts w:ascii="Book Antiqua" w:hAnsi="Book Antiqua" w:cstheme="majorHAnsi"/>
          <w:color w:val="000000" w:themeColor="text1"/>
        </w:rPr>
        <w:t xml:space="preserve">provide an alternative to </w:t>
      </w:r>
      <w:r w:rsidR="00955551" w:rsidRPr="005E74F1">
        <w:rPr>
          <w:rFonts w:ascii="Book Antiqua" w:hAnsi="Book Antiqua" w:cstheme="majorHAnsi"/>
          <w:color w:val="000000" w:themeColor="text1"/>
        </w:rPr>
        <w:t>liver transplantation</w:t>
      </w:r>
      <w:r w:rsidR="005E74F1" w:rsidRPr="005E74F1">
        <w:rPr>
          <w:rFonts w:ascii="Book Antiqua" w:hAnsi="Book Antiqua" w:cstheme="majorHAnsi"/>
          <w:color w:val="000000" w:themeColor="text1"/>
        </w:rPr>
        <w:t>.</w:t>
      </w:r>
    </w:p>
    <w:p w14:paraId="47DA4125" w14:textId="21C12976" w:rsidR="00C9634F" w:rsidRPr="005E74F1" w:rsidRDefault="004D3222" w:rsidP="005E74F1">
      <w:pPr>
        <w:snapToGrid w:val="0"/>
        <w:spacing w:line="360" w:lineRule="auto"/>
        <w:ind w:firstLineChars="98" w:firstLine="238"/>
        <w:rPr>
          <w:rFonts w:ascii="Book Antiqua" w:eastAsia="SimSun" w:hAnsi="Book Antiqua" w:cstheme="majorHAnsi"/>
          <w:color w:val="000000" w:themeColor="text1"/>
          <w:lang w:eastAsia="zh-CN"/>
        </w:rPr>
      </w:pPr>
      <w:r w:rsidRPr="005E74F1">
        <w:rPr>
          <w:rFonts w:ascii="Book Antiqua" w:hAnsi="Book Antiqua" w:cstheme="majorHAnsi"/>
          <w:color w:val="000000" w:themeColor="text1"/>
        </w:rPr>
        <w:t>E</w:t>
      </w:r>
      <w:r w:rsidR="00C9634F" w:rsidRPr="005E74F1">
        <w:rPr>
          <w:rFonts w:ascii="Book Antiqua" w:hAnsi="Book Antiqua" w:cstheme="majorHAnsi"/>
          <w:color w:val="000000" w:themeColor="text1"/>
        </w:rPr>
        <w:t xml:space="preserve">xtracorporeal liver </w:t>
      </w:r>
      <w:r w:rsidR="00AB4496" w:rsidRPr="005E74F1">
        <w:rPr>
          <w:rFonts w:ascii="Book Antiqua" w:hAnsi="Book Antiqua" w:cstheme="majorHAnsi"/>
          <w:color w:val="000000" w:themeColor="text1"/>
        </w:rPr>
        <w:t>support</w:t>
      </w:r>
      <w:r w:rsidR="00055E26" w:rsidRPr="005E74F1">
        <w:rPr>
          <w:rFonts w:ascii="Book Antiqua" w:hAnsi="Book Antiqua" w:cstheme="majorHAnsi"/>
          <w:color w:val="000000" w:themeColor="text1"/>
        </w:rPr>
        <w:t xml:space="preserve"> </w:t>
      </w:r>
      <w:r w:rsidR="00C9634F" w:rsidRPr="005E74F1">
        <w:rPr>
          <w:rFonts w:ascii="Book Antiqua" w:hAnsi="Book Antiqua" w:cstheme="majorHAnsi"/>
          <w:color w:val="000000" w:themeColor="text1"/>
        </w:rPr>
        <w:t xml:space="preserve">systems </w:t>
      </w:r>
      <w:r w:rsidRPr="005E74F1">
        <w:rPr>
          <w:rFonts w:ascii="Book Antiqua" w:hAnsi="Book Antiqua" w:cstheme="majorHAnsi"/>
          <w:color w:val="000000" w:themeColor="text1"/>
        </w:rPr>
        <w:t xml:space="preserve">were developed with the aim of </w:t>
      </w:r>
      <w:r w:rsidR="00C9634F" w:rsidRPr="005E74F1">
        <w:rPr>
          <w:rFonts w:ascii="Book Antiqua" w:hAnsi="Book Antiqua" w:cstheme="majorHAnsi"/>
          <w:color w:val="000000" w:themeColor="text1"/>
        </w:rPr>
        <w:t>stabiliz</w:t>
      </w:r>
      <w:r w:rsidRPr="005E74F1">
        <w:rPr>
          <w:rFonts w:ascii="Book Antiqua" w:hAnsi="Book Antiqua" w:cstheme="majorHAnsi"/>
          <w:color w:val="000000" w:themeColor="text1"/>
        </w:rPr>
        <w:t>ing</w:t>
      </w:r>
      <w:r w:rsidR="00C9634F" w:rsidRPr="005E74F1">
        <w:rPr>
          <w:rFonts w:ascii="Book Antiqua" w:hAnsi="Book Antiqua" w:cstheme="majorHAnsi"/>
          <w:color w:val="000000" w:themeColor="text1"/>
        </w:rPr>
        <w:t xml:space="preserve"> </w:t>
      </w:r>
      <w:r w:rsidR="00A36221" w:rsidRPr="005E74F1">
        <w:rPr>
          <w:rFonts w:ascii="Book Antiqua" w:hAnsi="Book Antiqua" w:cstheme="majorHAnsi"/>
          <w:color w:val="000000" w:themeColor="text1"/>
        </w:rPr>
        <w:t xml:space="preserve">a </w:t>
      </w:r>
      <w:r w:rsidR="00C9634F" w:rsidRPr="005E74F1">
        <w:rPr>
          <w:rFonts w:ascii="Book Antiqua" w:hAnsi="Book Antiqua" w:cstheme="majorHAnsi"/>
          <w:color w:val="000000" w:themeColor="text1"/>
        </w:rPr>
        <w:t>patient</w:t>
      </w:r>
      <w:r w:rsidR="004577C5" w:rsidRPr="005E74F1">
        <w:rPr>
          <w:rFonts w:ascii="Book Antiqua" w:hAnsi="Book Antiqua" w:cstheme="majorHAnsi"/>
          <w:color w:val="000000" w:themeColor="text1"/>
        </w:rPr>
        <w:t xml:space="preserve"> long enough</w:t>
      </w:r>
      <w:r w:rsidR="00AB4496" w:rsidRPr="005E74F1">
        <w:rPr>
          <w:rFonts w:ascii="Book Antiqua" w:hAnsi="Book Antiqua" w:cstheme="majorHAnsi"/>
          <w:color w:val="000000" w:themeColor="text1"/>
        </w:rPr>
        <w:t xml:space="preserve"> </w:t>
      </w:r>
      <w:r w:rsidR="004577C5" w:rsidRPr="005E74F1">
        <w:rPr>
          <w:rFonts w:ascii="Book Antiqua" w:hAnsi="Book Antiqua" w:cstheme="majorHAnsi"/>
          <w:color w:val="000000" w:themeColor="text1"/>
        </w:rPr>
        <w:t>for his or her own liver to regenerate</w:t>
      </w:r>
      <w:r w:rsidR="00C9634F" w:rsidRPr="005E74F1">
        <w:rPr>
          <w:rFonts w:ascii="Book Antiqua" w:hAnsi="Book Antiqua" w:cstheme="majorHAnsi"/>
          <w:color w:val="000000" w:themeColor="text1"/>
        </w:rPr>
        <w:t xml:space="preserve"> or </w:t>
      </w:r>
      <w:r w:rsidR="00E07B27" w:rsidRPr="005E74F1">
        <w:rPr>
          <w:rFonts w:ascii="Book Antiqua" w:hAnsi="Book Antiqua" w:cstheme="majorHAnsi"/>
          <w:color w:val="000000" w:themeColor="text1"/>
        </w:rPr>
        <w:t xml:space="preserve">for </w:t>
      </w:r>
      <w:r w:rsidR="004577C5" w:rsidRPr="005E74F1">
        <w:rPr>
          <w:rFonts w:ascii="Book Antiqua" w:hAnsi="Book Antiqua" w:cstheme="majorHAnsi"/>
          <w:color w:val="000000" w:themeColor="text1"/>
        </w:rPr>
        <w:t xml:space="preserve">physicians to </w:t>
      </w:r>
      <w:r w:rsidR="00C9634F" w:rsidRPr="005E74F1">
        <w:rPr>
          <w:rFonts w:ascii="Book Antiqua" w:hAnsi="Book Antiqua" w:cstheme="majorHAnsi"/>
          <w:color w:val="000000" w:themeColor="text1"/>
        </w:rPr>
        <w:t>procure</w:t>
      </w:r>
      <w:r w:rsidR="00A36221" w:rsidRPr="005E74F1">
        <w:rPr>
          <w:rFonts w:ascii="Book Antiqua" w:hAnsi="Book Antiqua" w:cstheme="majorHAnsi"/>
          <w:color w:val="000000" w:themeColor="text1"/>
        </w:rPr>
        <w:t xml:space="preserve"> a transplantable liver</w:t>
      </w:r>
      <w:r w:rsidR="00484090" w:rsidRPr="005E74F1">
        <w:rPr>
          <w:rFonts w:ascii="Book Antiqua" w:hAnsi="Book Antiqua" w:cstheme="majorHAnsi"/>
          <w:color w:val="000000" w:themeColor="text1"/>
        </w:rPr>
        <w:t xml:space="preserve">. </w:t>
      </w:r>
      <w:r w:rsidR="00E07B27" w:rsidRPr="005E74F1">
        <w:rPr>
          <w:rFonts w:ascii="Book Antiqua" w:hAnsi="Book Antiqua" w:cstheme="majorHAnsi"/>
          <w:color w:val="000000" w:themeColor="text1"/>
        </w:rPr>
        <w:t xml:space="preserve">Early </w:t>
      </w:r>
      <w:r w:rsidR="00AB4496" w:rsidRPr="005E74F1">
        <w:rPr>
          <w:rFonts w:ascii="Book Antiqua" w:hAnsi="Book Antiqua" w:cstheme="majorHAnsi"/>
          <w:color w:val="000000" w:themeColor="text1"/>
        </w:rPr>
        <w:t xml:space="preserve">support </w:t>
      </w:r>
      <w:r w:rsidRPr="005E74F1">
        <w:rPr>
          <w:rFonts w:ascii="Book Antiqua" w:hAnsi="Book Antiqua" w:cstheme="majorHAnsi"/>
          <w:color w:val="000000" w:themeColor="text1"/>
        </w:rPr>
        <w:t>systems functioned</w:t>
      </w:r>
      <w:r w:rsidR="00C9634F" w:rsidRPr="005E74F1">
        <w:rPr>
          <w:rFonts w:ascii="Book Antiqua" w:hAnsi="Book Antiqua" w:cstheme="majorHAnsi"/>
          <w:color w:val="000000" w:themeColor="text1"/>
        </w:rPr>
        <w:t xml:space="preserve"> to </w:t>
      </w:r>
      <w:r w:rsidR="00484090" w:rsidRPr="005E74F1">
        <w:rPr>
          <w:rFonts w:ascii="Book Antiqua" w:hAnsi="Book Antiqua" w:cstheme="majorHAnsi"/>
          <w:color w:val="000000" w:themeColor="text1"/>
        </w:rPr>
        <w:t>supplement</w:t>
      </w:r>
      <w:r w:rsidR="00854D24" w:rsidRPr="005E74F1">
        <w:rPr>
          <w:rFonts w:ascii="Book Antiqua" w:hAnsi="Book Antiqua" w:cstheme="majorHAnsi"/>
          <w:color w:val="000000" w:themeColor="text1"/>
        </w:rPr>
        <w:t xml:space="preserve"> </w:t>
      </w:r>
      <w:r w:rsidR="00A36221" w:rsidRPr="005E74F1">
        <w:rPr>
          <w:rFonts w:ascii="Book Antiqua" w:hAnsi="Book Antiqua" w:cstheme="majorHAnsi"/>
          <w:color w:val="000000" w:themeColor="text1"/>
        </w:rPr>
        <w:t xml:space="preserve">liver function by </w:t>
      </w:r>
      <w:r w:rsidR="00C9634F" w:rsidRPr="005E74F1">
        <w:rPr>
          <w:rFonts w:ascii="Book Antiqua" w:hAnsi="Book Antiqua" w:cstheme="majorHAnsi"/>
          <w:color w:val="000000" w:themeColor="text1"/>
        </w:rPr>
        <w:t>remov</w:t>
      </w:r>
      <w:r w:rsidR="00A36221" w:rsidRPr="005E74F1">
        <w:rPr>
          <w:rFonts w:ascii="Book Antiqua" w:hAnsi="Book Antiqua" w:cstheme="majorHAnsi"/>
          <w:color w:val="000000" w:themeColor="text1"/>
        </w:rPr>
        <w:t>ing</w:t>
      </w:r>
      <w:r w:rsidR="00C9634F" w:rsidRPr="005E74F1">
        <w:rPr>
          <w:rFonts w:ascii="Book Antiqua" w:hAnsi="Book Antiqua" w:cstheme="majorHAnsi"/>
          <w:color w:val="000000" w:themeColor="text1"/>
        </w:rPr>
        <w:t xml:space="preserve"> toxins from the blood</w:t>
      </w:r>
      <w:r w:rsidR="00E07B27" w:rsidRPr="005E74F1">
        <w:rPr>
          <w:rFonts w:ascii="Book Antiqua" w:hAnsi="Book Antiqua" w:cstheme="majorHAnsi"/>
          <w:color w:val="000000" w:themeColor="text1"/>
        </w:rPr>
        <w:t xml:space="preserve"> through non-biologic</w:t>
      </w:r>
      <w:r w:rsidR="00184196" w:rsidRPr="005E74F1">
        <w:rPr>
          <w:rFonts w:ascii="Book Antiqua" w:hAnsi="Book Antiqua" w:cstheme="majorHAnsi"/>
          <w:color w:val="000000" w:themeColor="text1"/>
        </w:rPr>
        <w:t>al</w:t>
      </w:r>
      <w:r w:rsidR="00E07B27" w:rsidRPr="005E74F1">
        <w:rPr>
          <w:rFonts w:ascii="Book Antiqua" w:hAnsi="Book Antiqua" w:cstheme="majorHAnsi"/>
          <w:color w:val="000000" w:themeColor="text1"/>
        </w:rPr>
        <w:t xml:space="preserve"> hemofiltration</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Mito&lt;/Author&gt;&lt;Year&gt;1986&lt;/Year&gt;&lt;RecNum&gt;38&lt;/RecNum&gt;&lt;DisplayText&gt;&lt;style face="superscript"&gt;[5]&lt;/style&gt;&lt;/DisplayText&gt;&lt;record&gt;&lt;rec-number&gt;38&lt;/rec-number&gt;&lt;foreign-keys&gt;&lt;key app="EN" db-id="t2p25z9axvas5eevzzz5pfey5r0wwza2p2e5"&gt;38&lt;/key&gt;&lt;/foreign-keys&gt;&lt;ref-type name="Journal Article"&gt;17&lt;/ref-type&gt;&lt;contributors&gt;&lt;authors&gt;&lt;author&gt;Mito, M.&lt;/author&gt;&lt;/authors&gt;&lt;/contributors&gt;&lt;titles&gt;&lt;title&gt;Hepatic assist: present and future&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214-8&lt;/pages&gt;&lt;volume&gt;10&lt;/volume&gt;&lt;number&gt;3&lt;/number&gt;&lt;edition&gt;1986/06/01&lt;/edition&gt;&lt;keywords&gt;&lt;keyword&gt;Adsorption&lt;/keyword&gt;&lt;keyword&gt;Chronic Disease&lt;/keyword&gt;&lt;keyword&gt;Extracorporeal Circulation/ methods&lt;/keyword&gt;&lt;keyword&gt;Filtration&lt;/keyword&gt;&lt;keyword&gt;Hemoperfusion&lt;/keyword&gt;&lt;keyword&gt;Humans&lt;/keyword&gt;&lt;keyword&gt;Liver/cytology&lt;/keyword&gt;&lt;keyword&gt;Liver Diseases/ 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urls&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5" w:tooltip="Mito, 1986 #38" w:history="1">
        <w:r w:rsidR="00EB3C63" w:rsidRPr="005E74F1">
          <w:rPr>
            <w:rFonts w:ascii="Book Antiqua" w:hAnsi="Book Antiqua" w:cstheme="majorHAnsi"/>
            <w:noProof/>
            <w:color w:val="000000" w:themeColor="text1"/>
            <w:vertAlign w:val="superscript"/>
          </w:rPr>
          <w:t>5</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E07B27" w:rsidRPr="005E74F1">
        <w:rPr>
          <w:rFonts w:ascii="Book Antiqua" w:hAnsi="Book Antiqua" w:cstheme="majorHAnsi"/>
          <w:color w:val="000000" w:themeColor="text1"/>
        </w:rPr>
        <w:t xml:space="preserve">. </w:t>
      </w:r>
      <w:r w:rsidR="009B6328" w:rsidRPr="005E74F1">
        <w:rPr>
          <w:rFonts w:ascii="Book Antiqua" w:hAnsi="Book Antiqua" w:cstheme="majorHAnsi"/>
          <w:color w:val="000000" w:themeColor="text1"/>
        </w:rPr>
        <w:t xml:space="preserve">These non-biological type extracorporeal liver support systems have been </w:t>
      </w:r>
      <w:r w:rsidR="00EC2D22" w:rsidRPr="005E74F1">
        <w:rPr>
          <w:rFonts w:ascii="Book Antiqua" w:hAnsi="Book Antiqua" w:cstheme="majorHAnsi"/>
          <w:color w:val="000000" w:themeColor="text1"/>
        </w:rPr>
        <w:t xml:space="preserve">clinically </w:t>
      </w:r>
      <w:r w:rsidR="009B6328" w:rsidRPr="005E74F1">
        <w:rPr>
          <w:rFonts w:ascii="Book Antiqua" w:hAnsi="Book Antiqua" w:cstheme="majorHAnsi"/>
          <w:color w:val="000000" w:themeColor="text1"/>
        </w:rPr>
        <w:t xml:space="preserve">established and </w:t>
      </w:r>
      <w:r w:rsidR="00EC2D22" w:rsidRPr="005E74F1">
        <w:rPr>
          <w:rFonts w:ascii="Book Antiqua" w:hAnsi="Book Antiqua" w:cstheme="majorHAnsi"/>
          <w:color w:val="000000" w:themeColor="text1"/>
        </w:rPr>
        <w:t xml:space="preserve">are </w:t>
      </w:r>
      <w:r w:rsidR="009B6328" w:rsidRPr="005E74F1">
        <w:rPr>
          <w:rFonts w:ascii="Book Antiqua" w:hAnsi="Book Antiqua" w:cstheme="majorHAnsi"/>
          <w:color w:val="000000" w:themeColor="text1"/>
        </w:rPr>
        <w:t xml:space="preserve">widely used in countries where liver transplantation </w:t>
      </w:r>
      <w:r w:rsidR="00EC2D22" w:rsidRPr="005E74F1">
        <w:rPr>
          <w:rFonts w:ascii="Book Antiqua" w:hAnsi="Book Antiqua" w:cstheme="majorHAnsi"/>
          <w:color w:val="000000" w:themeColor="text1"/>
        </w:rPr>
        <w:t>is</w:t>
      </w:r>
      <w:r w:rsidR="009B6328" w:rsidRPr="005E74F1">
        <w:rPr>
          <w:rFonts w:ascii="Book Antiqua" w:hAnsi="Book Antiqua" w:cstheme="majorHAnsi"/>
          <w:color w:val="000000" w:themeColor="text1"/>
        </w:rPr>
        <w:t xml:space="preserve"> limited</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Mito&lt;/Author&gt;&lt;Year&gt;1986&lt;/Year&gt;&lt;RecNum&gt;38&lt;/RecNum&gt;&lt;DisplayText&gt;&lt;style face="superscript"&gt;[5]&lt;/style&gt;&lt;/DisplayText&gt;&lt;record&gt;&lt;rec-number&gt;38&lt;/rec-number&gt;&lt;foreign-keys&gt;&lt;key app="EN" db-id="t2p25z9axvas5eevzzz5pfey5r0wwza2p2e5"&gt;38&lt;/key&gt;&lt;/foreign-keys&gt;&lt;ref-type name="Journal Article"&gt;17&lt;/ref-type&gt;&lt;contributors&gt;&lt;authors&gt;&lt;author&gt;Mito, M.&lt;/author&gt;&lt;/authors&gt;&lt;/contributors&gt;&lt;titles&gt;&lt;title&gt;Hepatic assist: present and future&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214-8&lt;/pages&gt;&lt;volume&gt;10&lt;/volume&gt;&lt;number&gt;3&lt;/number&gt;&lt;edition&gt;1986/06/01&lt;/edition&gt;&lt;keywords&gt;&lt;keyword&gt;Adsorption&lt;/keyword&gt;&lt;keyword&gt;Chronic Disease&lt;/keyword&gt;&lt;keyword&gt;Extracorporeal Circulation/ methods&lt;/keyword&gt;&lt;keyword&gt;Filtration&lt;/keyword&gt;&lt;keyword&gt;Hemoperfusion&lt;/keyword&gt;&lt;keyword&gt;Humans&lt;/keyword&gt;&lt;keyword&gt;Liver/cytology&lt;/keyword&gt;&lt;keyword&gt;Liver Diseases/ 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urls&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5" w:tooltip="Mito, 1986 #38" w:history="1">
        <w:r w:rsidR="00EB3C63" w:rsidRPr="005E74F1">
          <w:rPr>
            <w:rFonts w:ascii="Book Antiqua" w:hAnsi="Book Antiqua" w:cstheme="majorHAnsi"/>
            <w:noProof/>
            <w:color w:val="000000" w:themeColor="text1"/>
            <w:vertAlign w:val="superscript"/>
          </w:rPr>
          <w:t>5</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9B6328" w:rsidRPr="005E74F1">
        <w:rPr>
          <w:rFonts w:ascii="Book Antiqua" w:hAnsi="Book Antiqua" w:cstheme="majorHAnsi"/>
          <w:color w:val="000000" w:themeColor="text1"/>
        </w:rPr>
        <w:t xml:space="preserve">. </w:t>
      </w:r>
      <w:r w:rsidR="00E07B27" w:rsidRPr="005E74F1">
        <w:rPr>
          <w:rFonts w:ascii="Book Antiqua" w:hAnsi="Book Antiqua" w:cstheme="majorHAnsi"/>
          <w:color w:val="000000" w:themeColor="text1"/>
        </w:rPr>
        <w:t xml:space="preserve">However, </w:t>
      </w:r>
      <w:r w:rsidRPr="005E74F1">
        <w:rPr>
          <w:rFonts w:ascii="Book Antiqua" w:hAnsi="Book Antiqua" w:cstheme="majorHAnsi"/>
          <w:color w:val="000000" w:themeColor="text1"/>
        </w:rPr>
        <w:t>i</w:t>
      </w:r>
      <w:r w:rsidR="00C9634F" w:rsidRPr="005E74F1">
        <w:rPr>
          <w:rFonts w:ascii="Book Antiqua" w:hAnsi="Book Antiqua" w:cstheme="majorHAnsi"/>
          <w:color w:val="000000" w:themeColor="text1"/>
        </w:rPr>
        <w:t xml:space="preserve">t became apparent that </w:t>
      </w:r>
      <w:r w:rsidR="00A552EE" w:rsidRPr="005E74F1">
        <w:rPr>
          <w:rFonts w:ascii="Book Antiqua" w:hAnsi="Book Antiqua" w:cstheme="majorHAnsi"/>
          <w:color w:val="000000" w:themeColor="text1"/>
        </w:rPr>
        <w:t>non-biologic</w:t>
      </w:r>
      <w:r w:rsidR="00184196" w:rsidRPr="005E74F1">
        <w:rPr>
          <w:rFonts w:ascii="Book Antiqua" w:hAnsi="Book Antiqua" w:cstheme="majorHAnsi"/>
          <w:color w:val="000000" w:themeColor="text1"/>
        </w:rPr>
        <w:t>al</w:t>
      </w:r>
      <w:r w:rsidR="00A552EE" w:rsidRPr="005E74F1">
        <w:rPr>
          <w:rFonts w:ascii="Book Antiqua" w:hAnsi="Book Antiqua" w:cstheme="majorHAnsi"/>
          <w:color w:val="000000" w:themeColor="text1"/>
        </w:rPr>
        <w:t xml:space="preserve"> hemofiltration devices</w:t>
      </w:r>
      <w:r w:rsidR="00C9634F" w:rsidRPr="005E74F1">
        <w:rPr>
          <w:rFonts w:ascii="Book Antiqua" w:hAnsi="Book Antiqua" w:cstheme="majorHAnsi"/>
          <w:color w:val="000000" w:themeColor="text1"/>
        </w:rPr>
        <w:t xml:space="preserve"> </w:t>
      </w:r>
      <w:r w:rsidR="00E21929" w:rsidRPr="005E74F1">
        <w:rPr>
          <w:rFonts w:ascii="Book Antiqua" w:hAnsi="Book Antiqua" w:cstheme="majorHAnsi"/>
          <w:color w:val="000000" w:themeColor="text1"/>
        </w:rPr>
        <w:t xml:space="preserve">were </w:t>
      </w:r>
      <w:r w:rsidR="0069411C" w:rsidRPr="005E74F1">
        <w:rPr>
          <w:rFonts w:ascii="Book Antiqua" w:hAnsi="Book Antiqua" w:cstheme="majorHAnsi"/>
          <w:color w:val="000000" w:themeColor="text1"/>
        </w:rPr>
        <w:t>incapable of</w:t>
      </w:r>
      <w:r w:rsidR="00E07B27" w:rsidRPr="005E74F1">
        <w:rPr>
          <w:rFonts w:ascii="Book Antiqua" w:hAnsi="Book Antiqua" w:cstheme="majorHAnsi"/>
          <w:color w:val="000000" w:themeColor="text1"/>
        </w:rPr>
        <w:t xml:space="preserve"> </w:t>
      </w:r>
      <w:r w:rsidR="007B70B1" w:rsidRPr="005E74F1">
        <w:rPr>
          <w:rFonts w:ascii="Book Antiqua" w:hAnsi="Book Antiqua" w:cstheme="majorHAnsi"/>
          <w:color w:val="000000" w:themeColor="text1"/>
        </w:rPr>
        <w:t xml:space="preserve">adequately </w:t>
      </w:r>
      <w:r w:rsidR="00E07B27" w:rsidRPr="005E74F1">
        <w:rPr>
          <w:rFonts w:ascii="Book Antiqua" w:hAnsi="Book Antiqua" w:cstheme="majorHAnsi"/>
          <w:color w:val="000000" w:themeColor="text1"/>
        </w:rPr>
        <w:t>replicating liver function</w:t>
      </w:r>
      <w:r w:rsidR="0029304D" w:rsidRPr="005E74F1">
        <w:rPr>
          <w:rFonts w:ascii="Book Antiqua" w:hAnsi="Book Antiqua" w:cstheme="majorHAnsi"/>
          <w:color w:val="000000" w:themeColor="text1"/>
        </w:rPr>
        <w:t xml:space="preserve"> </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Mito&lt;/Author&gt;&lt;Year&gt;1986&lt;/Year&gt;&lt;RecNum&gt;38&lt;/RecNum&gt;&lt;DisplayText&gt;&lt;style face="superscript"&gt;[5]&lt;/style&gt;&lt;/DisplayText&gt;&lt;record&gt;&lt;rec-number&gt;38&lt;/rec-number&gt;&lt;foreign-keys&gt;&lt;key app="EN" db-id="t2p25z9axvas5eevzzz5pfey5r0wwza2p2e5"&gt;38&lt;/key&gt;&lt;/foreign-keys&gt;&lt;ref-type name="Journal Article"&gt;17&lt;/ref-type&gt;&lt;contributors&gt;&lt;authors&gt;&lt;author&gt;Mito, M.&lt;/author&gt;&lt;/authors&gt;&lt;/contributors&gt;&lt;titles&gt;&lt;title&gt;Hepatic assist: present and future&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214-8&lt;/pages&gt;&lt;volume&gt;10&lt;/volume&gt;&lt;number&gt;3&lt;/number&gt;&lt;edition&gt;1986/06/01&lt;/edition&gt;&lt;keywords&gt;&lt;keyword&gt;Adsorption&lt;/keyword&gt;&lt;keyword&gt;Chronic Disease&lt;/keyword&gt;&lt;keyword&gt;Extracorporeal Circulation/ methods&lt;/keyword&gt;&lt;keyword&gt;Filtration&lt;/keyword&gt;&lt;keyword&gt;Hemoperfusion&lt;/keyword&gt;&lt;keyword&gt;Humans&lt;/keyword&gt;&lt;keyword&gt;Liver/cytology&lt;/keyword&gt;&lt;keyword&gt;Liver Diseases/ 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urls&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5" w:tooltip="Mito, 1986 #38" w:history="1">
        <w:r w:rsidR="00EB3C63" w:rsidRPr="005E74F1">
          <w:rPr>
            <w:rFonts w:ascii="Book Antiqua" w:hAnsi="Book Antiqua" w:cstheme="majorHAnsi"/>
            <w:noProof/>
            <w:color w:val="000000" w:themeColor="text1"/>
            <w:vertAlign w:val="superscript"/>
          </w:rPr>
          <w:t>5</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635D15" w:rsidRPr="005E74F1">
        <w:rPr>
          <w:rFonts w:ascii="Book Antiqua" w:hAnsi="Book Antiqua" w:cstheme="majorHAnsi"/>
          <w:color w:val="000000" w:themeColor="text1"/>
        </w:rPr>
        <w:t>.</w:t>
      </w:r>
      <w:r w:rsidR="00E07B27" w:rsidRPr="005E74F1">
        <w:rPr>
          <w:rFonts w:ascii="Book Antiqua" w:hAnsi="Book Antiqua" w:cstheme="majorHAnsi"/>
          <w:color w:val="000000" w:themeColor="text1"/>
        </w:rPr>
        <w:t xml:space="preserve"> </w:t>
      </w:r>
      <w:r w:rsidR="00184196" w:rsidRPr="005E74F1">
        <w:rPr>
          <w:rFonts w:ascii="Book Antiqua" w:hAnsi="Book Antiqua" w:cstheme="majorHAnsi"/>
          <w:color w:val="000000" w:themeColor="text1"/>
        </w:rPr>
        <w:t>In order t</w:t>
      </w:r>
      <w:r w:rsidR="00635D15" w:rsidRPr="005E74F1">
        <w:rPr>
          <w:rFonts w:ascii="Book Antiqua" w:hAnsi="Book Antiqua" w:cstheme="majorHAnsi"/>
          <w:color w:val="000000" w:themeColor="text1"/>
        </w:rPr>
        <w:t>o overcome the limitation</w:t>
      </w:r>
      <w:r w:rsidR="00184196" w:rsidRPr="005E74F1">
        <w:rPr>
          <w:rFonts w:ascii="Book Antiqua" w:hAnsi="Book Antiqua" w:cstheme="majorHAnsi"/>
          <w:color w:val="000000" w:themeColor="text1"/>
        </w:rPr>
        <w:t>s</w:t>
      </w:r>
      <w:r w:rsidR="00635D15" w:rsidRPr="005E74F1">
        <w:rPr>
          <w:rFonts w:ascii="Book Antiqua" w:hAnsi="Book Antiqua" w:cstheme="majorHAnsi"/>
          <w:color w:val="000000" w:themeColor="text1"/>
        </w:rPr>
        <w:t xml:space="preserve"> of non-biological devices, live cells that possess liver function were</w:t>
      </w:r>
      <w:r w:rsidR="00C77071" w:rsidRPr="005E74F1">
        <w:rPr>
          <w:rFonts w:ascii="Book Antiqua" w:hAnsi="Book Antiqua" w:cstheme="majorHAnsi"/>
          <w:color w:val="000000" w:themeColor="text1"/>
        </w:rPr>
        <w:t xml:space="preserve"> </w:t>
      </w:r>
      <w:r w:rsidR="00635D15" w:rsidRPr="005E74F1">
        <w:rPr>
          <w:rFonts w:ascii="Book Antiqua" w:hAnsi="Book Antiqua" w:cstheme="majorHAnsi"/>
          <w:color w:val="000000" w:themeColor="text1"/>
        </w:rPr>
        <w:t xml:space="preserve">incorporated </w:t>
      </w:r>
      <w:r w:rsidR="00184196" w:rsidRPr="005E74F1">
        <w:rPr>
          <w:rFonts w:ascii="Book Antiqua" w:hAnsi="Book Antiqua" w:cstheme="majorHAnsi"/>
          <w:color w:val="000000" w:themeColor="text1"/>
        </w:rPr>
        <w:t>in</w:t>
      </w:r>
      <w:r w:rsidR="00635D15" w:rsidRPr="005E74F1">
        <w:rPr>
          <w:rFonts w:ascii="Book Antiqua" w:hAnsi="Book Antiqua" w:cstheme="majorHAnsi"/>
          <w:color w:val="000000" w:themeColor="text1"/>
        </w:rPr>
        <w:t>to</w:t>
      </w:r>
      <w:r w:rsidR="00184196" w:rsidRPr="005E74F1">
        <w:rPr>
          <w:rFonts w:ascii="Book Antiqua" w:hAnsi="Book Antiqua" w:cstheme="majorHAnsi"/>
          <w:color w:val="000000" w:themeColor="text1"/>
        </w:rPr>
        <w:t xml:space="preserve"> the</w:t>
      </w:r>
      <w:r w:rsidR="00635D15" w:rsidRPr="005E74F1">
        <w:rPr>
          <w:rFonts w:ascii="Book Antiqua" w:hAnsi="Book Antiqua" w:cstheme="majorHAnsi"/>
          <w:color w:val="000000" w:themeColor="text1"/>
        </w:rPr>
        <w:t xml:space="preserve"> develop</w:t>
      </w:r>
      <w:r w:rsidR="00184196" w:rsidRPr="005E74F1">
        <w:rPr>
          <w:rFonts w:ascii="Book Antiqua" w:hAnsi="Book Antiqua" w:cstheme="majorHAnsi"/>
          <w:color w:val="000000" w:themeColor="text1"/>
        </w:rPr>
        <w:t>ment of</w:t>
      </w:r>
      <w:r w:rsidR="00635D15" w:rsidRPr="005E74F1">
        <w:rPr>
          <w:rFonts w:ascii="Book Antiqua" w:hAnsi="Book Antiqua" w:cstheme="majorHAnsi"/>
          <w:color w:val="000000" w:themeColor="text1"/>
        </w:rPr>
        <w:t xml:space="preserve"> bioart</w:t>
      </w:r>
      <w:r w:rsidR="00EA1C97" w:rsidRPr="005E74F1">
        <w:rPr>
          <w:rFonts w:ascii="Book Antiqua" w:hAnsi="Book Antiqua" w:cstheme="majorHAnsi"/>
          <w:color w:val="000000" w:themeColor="text1"/>
        </w:rPr>
        <w:t>i</w:t>
      </w:r>
      <w:r w:rsidR="00635D15" w:rsidRPr="005E74F1">
        <w:rPr>
          <w:rFonts w:ascii="Book Antiqua" w:hAnsi="Book Antiqua" w:cstheme="majorHAnsi"/>
          <w:color w:val="000000" w:themeColor="text1"/>
        </w:rPr>
        <w:t>ficial liver support (BAL) systems</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Mito&lt;/Author&gt;&lt;Year&gt;1986&lt;/Year&gt;&lt;RecNum&gt;38&lt;/RecNum&gt;&lt;DisplayText&gt;&lt;style face="superscript"&gt;[5]&lt;/style&gt;&lt;/DisplayText&gt;&lt;record&gt;&lt;rec-number&gt;38&lt;/rec-number&gt;&lt;foreign-keys&gt;&lt;key app="EN" db-id="t2p25z9axvas5eevzzz5pfey5r0wwza2p2e5"&gt;38&lt;/key&gt;&lt;/foreign-keys&gt;&lt;ref-type name="Journal Article"&gt;17&lt;/ref-type&gt;&lt;contributors&gt;&lt;authors&gt;&lt;author&gt;Mito, M.&lt;/author&gt;&lt;/authors&gt;&lt;/contributors&gt;&lt;titles&gt;&lt;title&gt;Hepatic assist: present and future&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214-8&lt;/pages&gt;&lt;volume&gt;10&lt;/volume&gt;&lt;number&gt;3&lt;/number&gt;&lt;edition&gt;1986/06/01&lt;/edition&gt;&lt;keywords&gt;&lt;keyword&gt;Adsorption&lt;/keyword&gt;&lt;keyword&gt;Chronic Disease&lt;/keyword&gt;&lt;keyword&gt;Extracorporeal Circulation/ methods&lt;/keyword&gt;&lt;keyword&gt;Filtration&lt;/keyword&gt;&lt;keyword&gt;Hemoperfusion&lt;/keyword&gt;&lt;keyword&gt;Humans&lt;/keyword&gt;&lt;keyword&gt;Liver/cytology&lt;/keyword&gt;&lt;keyword&gt;Liver Diseases/ 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urls&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5" w:tooltip="Mito, 1986 #38" w:history="1">
        <w:r w:rsidR="00EB3C63" w:rsidRPr="005E74F1">
          <w:rPr>
            <w:rFonts w:ascii="Book Antiqua" w:hAnsi="Book Antiqua" w:cstheme="majorHAnsi"/>
            <w:noProof/>
            <w:color w:val="000000" w:themeColor="text1"/>
            <w:vertAlign w:val="superscript"/>
          </w:rPr>
          <w:t>5</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635D15" w:rsidRPr="005E74F1">
        <w:rPr>
          <w:rFonts w:ascii="Book Antiqua" w:hAnsi="Book Antiqua" w:cstheme="majorHAnsi"/>
          <w:color w:val="000000" w:themeColor="text1"/>
        </w:rPr>
        <w:t xml:space="preserve">. </w:t>
      </w:r>
      <w:r w:rsidR="00EC2D22" w:rsidRPr="005E74F1">
        <w:rPr>
          <w:rFonts w:ascii="Book Antiqua" w:hAnsi="Book Antiqua" w:cstheme="majorHAnsi"/>
        </w:rPr>
        <w:t xml:space="preserve">There are several types of BAL systems that have been proposed which differ in their cell housing mechanism, including </w:t>
      </w:r>
      <w:r w:rsidR="00E35FEA" w:rsidRPr="005E74F1">
        <w:rPr>
          <w:rFonts w:ascii="Book Antiqua" w:hAnsi="Book Antiqua" w:cstheme="majorHAnsi"/>
        </w:rPr>
        <w:t>hollow fiber-based</w:t>
      </w:r>
      <w:r w:rsidR="00EB3C63" w:rsidRPr="005E74F1">
        <w:rPr>
          <w:rFonts w:ascii="Book Antiqua" w:hAnsi="Book Antiqua"/>
        </w:rPr>
        <w:fldChar w:fldCharType="begin">
          <w:fldData xml:space="preserve">PEVuZE5vdGU+PENpdGU+PEF1dGhvcj5NYXphcmllZ29zPC9BdXRob3I+PFllYXI+MjAwMjwvWWVh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I2MC02PC9w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1NDItODwvcGFn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2MC03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</w:fldData>
        </w:fldChar>
      </w:r>
      <w:r w:rsidR="00EB3C63" w:rsidRPr="005E74F1">
        <w:rPr>
          <w:rFonts w:ascii="Book Antiqua" w:hAnsi="Book Antiqua"/>
        </w:rPr>
        <w:instrText xml:space="preserve"> ADDIN EN.CITE </w:instrText>
      </w:r>
      <w:r w:rsidR="00EB3C63" w:rsidRPr="005E74F1">
        <w:rPr>
          <w:rFonts w:ascii="Book Antiqua" w:hAnsi="Book Antiqua"/>
        </w:rPr>
        <w:fldChar w:fldCharType="begin">
          <w:fldData xml:space="preserve">PEVuZE5vdGU+PENpdGU+PEF1dGhvcj5NYXphcmllZ29zPC9BdXRob3I+PFllYXI+MjAwMjwvWWVh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I2MC02PC9w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1NDItODwvcGFn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2MC03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</w:fldData>
        </w:fldChar>
      </w:r>
      <w:r w:rsidR="00EB3C63" w:rsidRPr="005E74F1">
        <w:rPr>
          <w:rFonts w:ascii="Book Antiqua" w:hAnsi="Book Antiqua"/>
        </w:rPr>
        <w:instrText xml:space="preserve"> ADDIN EN.CITE.DATA </w:instrText>
      </w:r>
      <w:r w:rsidR="00EB3C63" w:rsidRPr="005E74F1">
        <w:rPr>
          <w:rFonts w:ascii="Book Antiqua" w:hAnsi="Book Antiqua"/>
        </w:rPr>
      </w:r>
      <w:r w:rsidR="00EB3C63" w:rsidRPr="005E74F1">
        <w:rPr>
          <w:rFonts w:ascii="Book Antiqua" w:hAnsi="Book Antiqua"/>
        </w:rPr>
        <w:fldChar w:fldCharType="end"/>
      </w:r>
      <w:r w:rsidR="00EB3C63" w:rsidRPr="005E74F1">
        <w:rPr>
          <w:rFonts w:ascii="Book Antiqua" w:hAnsi="Book Antiqua"/>
        </w:rPr>
      </w:r>
      <w:r w:rsidR="00EB3C63" w:rsidRPr="005E74F1">
        <w:rPr>
          <w:rFonts w:ascii="Book Antiqua" w:hAnsi="Book Antiqua"/>
        </w:rPr>
        <w:fldChar w:fldCharType="separate"/>
      </w:r>
      <w:r w:rsidR="00EB3C63" w:rsidRPr="005E74F1">
        <w:rPr>
          <w:rFonts w:ascii="Book Antiqua" w:hAnsi="Book Antiqua"/>
          <w:noProof/>
          <w:vertAlign w:val="superscript"/>
        </w:rPr>
        <w:t>[</w:t>
      </w:r>
      <w:hyperlink w:anchor="_ENREF_6" w:tooltip="Mazariegos, 2002 #34" w:history="1">
        <w:r w:rsidR="00EB3C63" w:rsidRPr="005E74F1">
          <w:rPr>
            <w:rFonts w:ascii="Book Antiqua" w:hAnsi="Book Antiqua"/>
            <w:noProof/>
            <w:vertAlign w:val="superscript"/>
          </w:rPr>
          <w:t>6-10</w:t>
        </w:r>
      </w:hyperlink>
      <w:r w:rsidR="00EB3C63" w:rsidRPr="005E74F1">
        <w:rPr>
          <w:rFonts w:ascii="Book Antiqua" w:hAnsi="Book Antiqua"/>
          <w:noProof/>
          <w:vertAlign w:val="superscript"/>
        </w:rPr>
        <w:t>]</w:t>
      </w:r>
      <w:r w:rsidR="00EB3C63" w:rsidRPr="005E74F1">
        <w:rPr>
          <w:rFonts w:ascii="Book Antiqua" w:hAnsi="Book Antiqua"/>
        </w:rPr>
        <w:fldChar w:fldCharType="end"/>
      </w:r>
      <w:r w:rsidR="00E35FEA" w:rsidRPr="005E74F1">
        <w:rPr>
          <w:rFonts w:ascii="Book Antiqua" w:hAnsi="Book Antiqua" w:cstheme="majorHAnsi"/>
        </w:rPr>
        <w:t xml:space="preserve">, </w:t>
      </w:r>
      <w:r w:rsidR="0092322C" w:rsidRPr="005E74F1">
        <w:rPr>
          <w:rFonts w:ascii="Book Antiqua" w:hAnsi="Book Antiqua" w:cstheme="majorHAnsi"/>
        </w:rPr>
        <w:t>multilayer membrane-based</w:t>
      </w:r>
      <w:r w:rsidR="00EB3C63" w:rsidRPr="005E74F1">
        <w:rPr>
          <w:rFonts w:ascii="Book Antiqua" w:hAnsi="Book Antiqua" w:cstheme="majorHAnsi"/>
        </w:rPr>
        <w:fldChar w:fldCharType="begin">
          <w:fldData xml:space="preserve">PEVuZE5vdGU+PENpdGU+PEF1dGhvcj5XYW5nPC9BdXRob3I+PFllYXI+MjAwMDwvWWVhcj48UmVj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MyOS0zNjwvcGFnZXM+PHZvbHVtZT45PC92b2x1bWU+PG51bWJlcj4z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==
</w:fldData>
        </w:fldChar>
      </w:r>
      <w:r w:rsidR="00EB3C63" w:rsidRPr="005E74F1">
        <w:rPr>
          <w:rFonts w:ascii="Book Antiqua" w:hAnsi="Book Antiqua" w:cstheme="majorHAnsi"/>
        </w:rPr>
        <w:instrText xml:space="preserve"> ADDIN EN.CITE </w:instrText>
      </w:r>
      <w:r w:rsidR="00EB3C63" w:rsidRPr="005E74F1">
        <w:rPr>
          <w:rFonts w:ascii="Book Antiqua" w:hAnsi="Book Antiqua" w:cstheme="majorHAnsi"/>
        </w:rPr>
        <w:fldChar w:fldCharType="begin">
          <w:fldData xml:space="preserve">PEVuZE5vdGU+PENpdGU+PEF1dGhvcj5XYW5nPC9BdXRob3I+PFllYXI+MjAwMDwvWWVhcj48UmVj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==
</w:fldData>
        </w:fldChar>
      </w:r>
      <w:r w:rsidR="00EB3C63" w:rsidRPr="005E74F1">
        <w:rPr>
          <w:rFonts w:ascii="Book Antiqua" w:hAnsi="Book Antiqua" w:cstheme="majorHAnsi"/>
        </w:rPr>
        <w:instrText xml:space="preserve"> ADDIN EN.CITE.DATA </w:instrText>
      </w:r>
      <w:r w:rsidR="00EB3C63" w:rsidRPr="005E74F1">
        <w:rPr>
          <w:rFonts w:ascii="Book Antiqua" w:hAnsi="Book Antiqua" w:cstheme="majorHAnsi"/>
        </w:rPr>
      </w:r>
      <w:r w:rsidR="00EB3C63" w:rsidRPr="005E74F1">
        <w:rPr>
          <w:rFonts w:ascii="Book Antiqua" w:hAnsi="Book Antiqua" w:cstheme="majorHAnsi"/>
        </w:rPr>
        <w:fldChar w:fldCharType="end"/>
      </w:r>
      <w:r w:rsidR="00EB3C63" w:rsidRPr="005E74F1">
        <w:rPr>
          <w:rFonts w:ascii="Book Antiqua" w:hAnsi="Book Antiqua" w:cstheme="majorHAnsi"/>
        </w:rPr>
      </w:r>
      <w:r w:rsidR="00EB3C63" w:rsidRPr="005E74F1">
        <w:rPr>
          <w:rFonts w:ascii="Book Antiqua" w:hAnsi="Book Antiqua" w:cstheme="majorHAnsi"/>
        </w:rPr>
        <w:fldChar w:fldCharType="separate"/>
      </w:r>
      <w:r w:rsidR="00EB3C63" w:rsidRPr="005E74F1">
        <w:rPr>
          <w:rFonts w:ascii="Book Antiqua" w:hAnsi="Book Antiqua" w:cstheme="majorHAnsi"/>
          <w:noProof/>
          <w:vertAlign w:val="superscript"/>
        </w:rPr>
        <w:t>[</w:t>
      </w:r>
      <w:hyperlink w:anchor="_ENREF_11" w:tooltip="Wang, 2000 #59" w:history="1">
        <w:r w:rsidR="00EB3C63" w:rsidRPr="005E74F1">
          <w:rPr>
            <w:rFonts w:ascii="Book Antiqua" w:hAnsi="Book Antiqua" w:cstheme="majorHAnsi"/>
            <w:noProof/>
            <w:vertAlign w:val="superscript"/>
          </w:rPr>
          <w:t>11</w:t>
        </w:r>
      </w:hyperlink>
      <w:r w:rsidR="00EB3C63" w:rsidRPr="005E74F1">
        <w:rPr>
          <w:rFonts w:ascii="Book Antiqua" w:hAnsi="Book Antiqua" w:cstheme="majorHAnsi"/>
          <w:noProof/>
          <w:vertAlign w:val="superscript"/>
        </w:rPr>
        <w:t>]</w:t>
      </w:r>
      <w:r w:rsidR="00EB3C63" w:rsidRPr="005E74F1">
        <w:rPr>
          <w:rFonts w:ascii="Book Antiqua" w:hAnsi="Book Antiqua" w:cstheme="majorHAnsi"/>
        </w:rPr>
        <w:fldChar w:fldCharType="end"/>
      </w:r>
      <w:r w:rsidR="0092322C" w:rsidRPr="005E74F1">
        <w:rPr>
          <w:rFonts w:ascii="Book Antiqua" w:hAnsi="Book Antiqua" w:cstheme="majorHAnsi"/>
        </w:rPr>
        <w:t>, sponge/</w:t>
      </w:r>
      <w:r w:rsidR="00EC2D22" w:rsidRPr="005E74F1">
        <w:rPr>
          <w:rFonts w:ascii="Book Antiqua" w:hAnsi="Book Antiqua" w:cstheme="majorHAnsi"/>
        </w:rPr>
        <w:t>scaffold-based</w:t>
      </w:r>
      <w:r w:rsidR="00EB3C63" w:rsidRPr="005E74F1">
        <w:rPr>
          <w:rFonts w:ascii="Book Antiqua" w:hAnsi="Book Antiqua"/>
        </w:rPr>
        <w:fldChar w:fldCharType="begin">
          <w:fldData xml:space="preserve">PEVuZE5vdGU+PENpdGU+PEF1dGhvcj5TYWtpeWFtYTwvQXV0aG9yPjxZZWFyPjIwMDI8L1llYXI+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xMTQ0LTUyPC9w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</w:fldData>
        </w:fldChar>
      </w:r>
      <w:r w:rsidR="00EB3C63" w:rsidRPr="005E74F1">
        <w:rPr>
          <w:rFonts w:ascii="Book Antiqua" w:hAnsi="Book Antiqua"/>
        </w:rPr>
        <w:instrText xml:space="preserve"> ADDIN EN.CITE </w:instrText>
      </w:r>
      <w:r w:rsidR="00EB3C63" w:rsidRPr="005E74F1">
        <w:rPr>
          <w:rFonts w:ascii="Book Antiqua" w:hAnsi="Book Antiqua"/>
        </w:rPr>
        <w:fldChar w:fldCharType="begin">
          <w:fldData xml:space="preserve">PEVuZE5vdGU+PENpdGU+PEF1dGhvcj5TYWtpeWFtYTwvQXV0aG9yPjxZZWFyPjIwMDI8L1llYXI+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xMTQ0LTUyPC9w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</w:fldData>
        </w:fldChar>
      </w:r>
      <w:r w:rsidR="00EB3C63" w:rsidRPr="005E74F1">
        <w:rPr>
          <w:rFonts w:ascii="Book Antiqua" w:hAnsi="Book Antiqua"/>
        </w:rPr>
        <w:instrText xml:space="preserve"> ADDIN EN.CITE.DATA </w:instrText>
      </w:r>
      <w:r w:rsidR="00EB3C63" w:rsidRPr="005E74F1">
        <w:rPr>
          <w:rFonts w:ascii="Book Antiqua" w:hAnsi="Book Antiqua"/>
        </w:rPr>
      </w:r>
      <w:r w:rsidR="00EB3C63" w:rsidRPr="005E74F1">
        <w:rPr>
          <w:rFonts w:ascii="Book Antiqua" w:hAnsi="Book Antiqua"/>
        </w:rPr>
        <w:fldChar w:fldCharType="end"/>
      </w:r>
      <w:r w:rsidR="00EB3C63" w:rsidRPr="005E74F1">
        <w:rPr>
          <w:rFonts w:ascii="Book Antiqua" w:hAnsi="Book Antiqua"/>
        </w:rPr>
      </w:r>
      <w:r w:rsidR="00EB3C63" w:rsidRPr="005E74F1">
        <w:rPr>
          <w:rFonts w:ascii="Book Antiqua" w:hAnsi="Book Antiqua"/>
        </w:rPr>
        <w:fldChar w:fldCharType="separate"/>
      </w:r>
      <w:r w:rsidR="00EB3C63" w:rsidRPr="005E74F1">
        <w:rPr>
          <w:rFonts w:ascii="Book Antiqua" w:hAnsi="Book Antiqua"/>
          <w:noProof/>
          <w:vertAlign w:val="superscript"/>
        </w:rPr>
        <w:t>[</w:t>
      </w:r>
      <w:hyperlink w:anchor="_ENREF_12" w:tooltip="Sakiyama, 2002 #53" w:history="1">
        <w:r w:rsidR="00EB3C63" w:rsidRPr="005E74F1">
          <w:rPr>
            <w:rFonts w:ascii="Book Antiqua" w:hAnsi="Book Antiqua"/>
            <w:noProof/>
            <w:vertAlign w:val="superscript"/>
          </w:rPr>
          <w:t>12</w:t>
        </w:r>
      </w:hyperlink>
      <w:r w:rsidR="005E74F1" w:rsidRPr="005E74F1">
        <w:rPr>
          <w:rFonts w:ascii="Book Antiqua" w:eastAsia="SimSun" w:hAnsi="Book Antiqua"/>
          <w:noProof/>
          <w:vertAlign w:val="superscript"/>
          <w:lang w:eastAsia="zh-CN"/>
        </w:rPr>
        <w:t>-</w:t>
      </w:r>
      <w:hyperlink w:anchor="_ENREF_13" w:tooltip="van de Kerkhove, 2002 #33" w:history="1">
        <w:r w:rsidR="00EB3C63" w:rsidRPr="005E74F1">
          <w:rPr>
            <w:rFonts w:ascii="Book Antiqua" w:hAnsi="Book Antiqua"/>
            <w:noProof/>
            <w:vertAlign w:val="superscript"/>
          </w:rPr>
          <w:t>1</w:t>
        </w:r>
        <w:r w:rsidR="005E74F1" w:rsidRPr="005E74F1">
          <w:rPr>
            <w:rFonts w:ascii="Book Antiqua" w:eastAsia="SimSun" w:hAnsi="Book Antiqua"/>
            <w:noProof/>
            <w:vertAlign w:val="superscript"/>
            <w:lang w:eastAsia="zh-CN"/>
          </w:rPr>
          <w:t>4</w:t>
        </w:r>
      </w:hyperlink>
      <w:r w:rsidR="00EB3C63" w:rsidRPr="005E74F1">
        <w:rPr>
          <w:rFonts w:ascii="Book Antiqua" w:hAnsi="Book Antiqua"/>
          <w:noProof/>
          <w:vertAlign w:val="superscript"/>
        </w:rPr>
        <w:t>]</w:t>
      </w:r>
      <w:r w:rsidR="00EB3C63" w:rsidRPr="005E74F1">
        <w:rPr>
          <w:rFonts w:ascii="Book Antiqua" w:hAnsi="Book Antiqua"/>
        </w:rPr>
        <w:fldChar w:fldCharType="end"/>
      </w:r>
      <w:r w:rsidR="00EC2D22" w:rsidRPr="005E74F1">
        <w:rPr>
          <w:rFonts w:ascii="Book Antiqua" w:hAnsi="Book Antiqua" w:cstheme="majorHAnsi"/>
        </w:rPr>
        <w:t>,</w:t>
      </w:r>
      <w:r w:rsidR="0092322C" w:rsidRPr="005E74F1">
        <w:rPr>
          <w:rFonts w:ascii="Book Antiqua" w:hAnsi="Book Antiqua" w:cstheme="majorHAnsi"/>
        </w:rPr>
        <w:t xml:space="preserve"> and floating</w:t>
      </w:r>
      <w:r w:rsidR="00EC2D22" w:rsidRPr="005E74F1">
        <w:rPr>
          <w:rFonts w:ascii="Book Antiqua" w:hAnsi="Book Antiqua" w:cstheme="majorHAnsi"/>
        </w:rPr>
        <w:t>/</w:t>
      </w:r>
      <w:r w:rsidR="0092322C" w:rsidRPr="005E74F1">
        <w:rPr>
          <w:rFonts w:ascii="Book Antiqua" w:hAnsi="Book Antiqua" w:cstheme="majorHAnsi"/>
        </w:rPr>
        <w:t>encapsulated-</w:t>
      </w:r>
      <w:r w:rsidR="00EC2D22" w:rsidRPr="005E74F1">
        <w:rPr>
          <w:rFonts w:ascii="Book Antiqua" w:hAnsi="Book Antiqua" w:cstheme="majorHAnsi"/>
        </w:rPr>
        <w:t>based systems</w:t>
      </w:r>
      <w:r w:rsidR="00EB3C63" w:rsidRPr="005E74F1">
        <w:rPr>
          <w:rFonts w:ascii="Book Antiqua" w:hAnsi="Book Antiqua" w:cstheme="majorHAnsi"/>
        </w:rPr>
        <w:fldChar w:fldCharType="begin"/>
      </w:r>
      <w:r w:rsidR="00EB3C63" w:rsidRPr="005E74F1">
        <w:rPr>
          <w:rFonts w:ascii="Book Antiqua" w:hAnsi="Book Antiqua" w:cstheme="majorHAnsi"/>
        </w:rPr>
        <w:instrText xml:space="preserve"> ADDIN EN.CITE &lt;EndNote&gt;&lt;Cite&gt;&lt;Author&gt;Sakai&lt;/Author&gt;&lt;Year&gt;1999&lt;/Year&gt;&lt;RecNum&gt;60&lt;/RecNum&gt;&lt;DisplayText&gt;&lt;style face="superscript"&gt;[15]&lt;/style&gt;&lt;/DisplayText&gt;&lt;record&gt;&lt;rec-number&gt;60&lt;/rec-number&gt;&lt;foreign-keys&gt;&lt;key app="EN" db-id="t2p25z9axvas5eevzzz5pfey5r0wwza2p2e5"&gt;60&lt;/key&gt;&lt;/foreign-keys&gt;&lt;ref-type name="Journal Article"&gt;17&lt;/ref-type&gt;&lt;contributors&gt;&lt;authors&gt;&lt;author&gt;Sakai, Y.&lt;/author&gt;&lt;author&gt;Naruse, K.&lt;/author&gt;&lt;author&gt;Nagashima, I.&lt;/author&gt;&lt;author&gt;Muto, T.&lt;/author&gt;&lt;author&gt;Suzuki, M.&lt;/author&gt;&lt;/authors&gt;&lt;/contributors&gt;&lt;auth-address&gt;Institute of Industrial Science, University of Tokyo, Japan. yasuyuki@cc.iis.u-tokyo.ac.jp&lt;/auth-address&gt;&lt;titles&gt;&lt;title&gt;A new bioartificial liver using porcine hepatocyte spheroids in high-cell-density suspension perfusion culture: in vitro performance in synthesized culture medium and in 100% human plasma&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531-41&lt;/pages&gt;&lt;volume&gt;8&lt;/volume&gt;&lt;number&gt;5&lt;/number&gt;&lt;edition&gt;1999/12/02&lt;/edition&gt;&lt;keywords&gt;&lt;keyword&gt;Animals&lt;/keyword&gt;&lt;keyword&gt;Aspartate Aminotransferases/analysis&lt;/keyword&gt;&lt;keyword&gt;Bioreactors&lt;/keyword&gt;&lt;keyword&gt;Cells, Cultured&lt;/keyword&gt;&lt;keyword&gt;Coumarins/pharmacokinetics&lt;/keyword&gt;&lt;keyword&gt;Culture Media&lt;/keyword&gt;&lt;keyword&gt;Humans&lt;/keyword&gt;&lt;keyword&gt;Liver/ cytology&lt;/keyword&gt;&lt;keyword&gt;Liver, Artificial&lt;/keyword&gt;&lt;keyword&gt;Oxidation-Reduction&lt;/keyword&gt;&lt;keyword&gt;Perfusion&lt;/keyword&gt;&lt;keyword&gt;Plasma&lt;/keyword&gt;&lt;keyword&gt;Swine&lt;/keyword&gt;&lt;keyword&gt;Umbelliferones/pharmacokinetics&lt;/keyword&gt;&lt;/keywords&gt;&lt;dates&gt;&lt;year&gt;1999&lt;/year&gt;&lt;pub-dates&gt;&lt;date&gt;Sep-Oct&lt;/date&gt;&lt;/pub-dates&gt;&lt;/dates&gt;&lt;isbn&gt;0963-6897 (Print)&amp;#xD;0963-6897 (Linking)&lt;/isbn&gt;&lt;accession-num&gt;10580347&lt;/accession-num&gt;&lt;urls&gt;&lt;/urls&gt;&lt;remote-database-provider&gt;NLM&lt;/remote-database-provider&gt;&lt;language&gt;Eng&lt;/language&gt;&lt;/record&gt;&lt;/Cite&gt;&lt;/EndNote&gt;</w:instrText>
      </w:r>
      <w:r w:rsidR="00EB3C63" w:rsidRPr="005E74F1">
        <w:rPr>
          <w:rFonts w:ascii="Book Antiqua" w:hAnsi="Book Antiqua" w:cstheme="majorHAnsi"/>
        </w:rPr>
        <w:fldChar w:fldCharType="separate"/>
      </w:r>
      <w:r w:rsidR="00EB3C63" w:rsidRPr="005E74F1">
        <w:rPr>
          <w:rFonts w:ascii="Book Antiqua" w:hAnsi="Book Antiqua" w:cstheme="majorHAnsi"/>
          <w:noProof/>
          <w:vertAlign w:val="superscript"/>
        </w:rPr>
        <w:t>[</w:t>
      </w:r>
      <w:hyperlink w:anchor="_ENREF_15" w:tooltip="Sakai, 1999 #60" w:history="1">
        <w:r w:rsidR="00EB3C63" w:rsidRPr="005E74F1">
          <w:rPr>
            <w:rFonts w:ascii="Book Antiqua" w:hAnsi="Book Antiqua" w:cstheme="majorHAnsi"/>
            <w:noProof/>
            <w:vertAlign w:val="superscript"/>
          </w:rPr>
          <w:t>15</w:t>
        </w:r>
      </w:hyperlink>
      <w:r w:rsidR="00EB3C63" w:rsidRPr="005E74F1">
        <w:rPr>
          <w:rFonts w:ascii="Book Antiqua" w:hAnsi="Book Antiqua" w:cstheme="majorHAnsi"/>
          <w:noProof/>
          <w:vertAlign w:val="superscript"/>
        </w:rPr>
        <w:t>]</w:t>
      </w:r>
      <w:r w:rsidR="00EB3C63" w:rsidRPr="005E74F1">
        <w:rPr>
          <w:rFonts w:ascii="Book Antiqua" w:hAnsi="Book Antiqua" w:cstheme="majorHAnsi"/>
        </w:rPr>
        <w:fldChar w:fldCharType="end"/>
      </w:r>
      <w:r w:rsidR="00635B44" w:rsidRPr="005E74F1">
        <w:rPr>
          <w:rFonts w:ascii="Book Antiqua" w:hAnsi="Book Antiqua"/>
          <w:vertAlign w:val="superscript"/>
        </w:rPr>
        <w:t xml:space="preserve"> </w:t>
      </w:r>
      <w:r w:rsidR="00EC2D22" w:rsidRPr="005E74F1">
        <w:rPr>
          <w:rFonts w:ascii="Book Antiqua" w:hAnsi="Book Antiqua" w:cstheme="majorHAnsi"/>
        </w:rPr>
        <w:t>(</w:t>
      </w:r>
      <w:r w:rsidR="00E91E49" w:rsidRPr="005E74F1">
        <w:rPr>
          <w:rFonts w:ascii="Book Antiqua" w:hAnsi="Book Antiqua" w:cstheme="majorHAnsi"/>
        </w:rPr>
        <w:t>Table</w:t>
      </w:r>
      <w:r w:rsidR="00EC2D22" w:rsidRPr="005E74F1">
        <w:rPr>
          <w:rFonts w:ascii="Book Antiqua" w:hAnsi="Book Antiqua" w:cstheme="majorHAnsi"/>
        </w:rPr>
        <w:t xml:space="preserve"> 1). Although most of these housing mechanisms have successfully cultured cells on the small experimental scale, hollow fiber-based BAL systems are widely used in clinical trials.</w:t>
      </w:r>
    </w:p>
    <w:p w14:paraId="1D173E50" w14:textId="77777777" w:rsidR="008C6735" w:rsidRPr="005E74F1" w:rsidRDefault="008C6735" w:rsidP="005E74F1">
      <w:pPr>
        <w:snapToGrid w:val="0"/>
        <w:spacing w:line="360" w:lineRule="auto"/>
        <w:rPr>
          <w:rFonts w:ascii="Book Antiqua" w:hAnsi="Book Antiqua" w:cstheme="majorHAnsi"/>
          <w:color w:val="000000" w:themeColor="text1"/>
        </w:rPr>
      </w:pPr>
    </w:p>
    <w:p w14:paraId="53DDC33E" w14:textId="338118A1" w:rsidR="000C4E59" w:rsidRPr="005E74F1" w:rsidRDefault="0082671A" w:rsidP="005E74F1">
      <w:pPr>
        <w:snapToGrid w:val="0"/>
        <w:spacing w:line="360" w:lineRule="auto"/>
        <w:rPr>
          <w:rFonts w:ascii="Book Antiqua" w:hAnsi="Book Antiqua" w:cstheme="majorHAnsi"/>
          <w:b/>
          <w:caps/>
          <w:color w:val="000000" w:themeColor="text1"/>
        </w:rPr>
      </w:pPr>
      <w:r w:rsidRPr="005E74F1">
        <w:rPr>
          <w:rFonts w:ascii="Book Antiqua" w:hAnsi="Book Antiqua" w:cstheme="majorHAnsi"/>
          <w:b/>
          <w:caps/>
          <w:color w:val="000000" w:themeColor="text1"/>
        </w:rPr>
        <w:t>Sources of hepatocytes for BAL systems</w:t>
      </w:r>
    </w:p>
    <w:p w14:paraId="7E66B5C3" w14:textId="2C4F0D50" w:rsidR="00B42BCB" w:rsidRPr="005E74F1" w:rsidRDefault="0082671A" w:rsidP="005E74F1">
      <w:pPr>
        <w:snapToGrid w:val="0"/>
        <w:spacing w:line="360" w:lineRule="auto"/>
        <w:rPr>
          <w:rFonts w:ascii="Book Antiqua" w:eastAsia="SimSun" w:hAnsi="Book Antiqua" w:cstheme="majorHAnsi"/>
          <w:color w:val="000000" w:themeColor="text1"/>
          <w:lang w:eastAsia="zh-CN"/>
        </w:rPr>
      </w:pPr>
      <w:r w:rsidRPr="005E74F1">
        <w:rPr>
          <w:rFonts w:ascii="Book Antiqua" w:hAnsi="Book Antiqua" w:cstheme="majorHAnsi"/>
          <w:color w:val="000000" w:themeColor="text1"/>
        </w:rPr>
        <w:t>Several types</w:t>
      </w:r>
      <w:r w:rsidR="00F2304B" w:rsidRPr="005E74F1">
        <w:rPr>
          <w:rFonts w:ascii="Book Antiqua" w:hAnsi="Book Antiqua" w:cstheme="majorHAnsi"/>
          <w:color w:val="000000" w:themeColor="text1"/>
        </w:rPr>
        <w:t xml:space="preserve"> of cells may be selected for use in a BAL system.</w:t>
      </w:r>
      <w:r w:rsidR="00E21929" w:rsidRPr="005E74F1">
        <w:rPr>
          <w:rFonts w:ascii="Book Antiqua" w:hAnsi="Book Antiqua" w:cstheme="majorHAnsi"/>
          <w:color w:val="000000" w:themeColor="text1"/>
        </w:rPr>
        <w:t xml:space="preserve"> These</w:t>
      </w:r>
      <w:r w:rsidR="007B0D03" w:rsidRPr="005E74F1">
        <w:rPr>
          <w:rFonts w:ascii="Book Antiqua" w:hAnsi="Book Antiqua" w:cstheme="majorHAnsi"/>
          <w:color w:val="000000" w:themeColor="text1"/>
        </w:rPr>
        <w:t xml:space="preserve"> includ</w:t>
      </w:r>
      <w:r w:rsidR="00E21929" w:rsidRPr="005E74F1">
        <w:rPr>
          <w:rFonts w:ascii="Book Antiqua" w:hAnsi="Book Antiqua" w:cstheme="majorHAnsi"/>
          <w:color w:val="000000" w:themeColor="text1"/>
        </w:rPr>
        <w:t>e</w:t>
      </w:r>
      <w:r w:rsidR="007B47F6" w:rsidRPr="005E74F1">
        <w:rPr>
          <w:rFonts w:ascii="Book Antiqua" w:hAnsi="Book Antiqua" w:cstheme="majorHAnsi"/>
          <w:color w:val="000000" w:themeColor="text1"/>
        </w:rPr>
        <w:t xml:space="preserve"> </w:t>
      </w:r>
      <w:r w:rsidR="007B47F6" w:rsidRPr="005E74F1">
        <w:rPr>
          <w:rFonts w:ascii="Book Antiqua" w:hAnsi="Book Antiqua" w:cstheme="majorHAnsi"/>
          <w:color w:val="000000" w:themeColor="text1"/>
        </w:rPr>
        <w:lastRenderedPageBreak/>
        <w:t>p</w:t>
      </w:r>
      <w:r w:rsidR="008C6735" w:rsidRPr="005E74F1">
        <w:rPr>
          <w:rFonts w:ascii="Book Antiqua" w:hAnsi="Book Antiqua" w:cstheme="majorHAnsi"/>
          <w:color w:val="000000" w:themeColor="text1"/>
        </w:rPr>
        <w:t>rimary hepatocyte</w:t>
      </w:r>
      <w:r w:rsidR="00E21929" w:rsidRPr="005E74F1">
        <w:rPr>
          <w:rFonts w:ascii="Book Antiqua" w:hAnsi="Book Antiqua" w:cstheme="majorHAnsi"/>
          <w:color w:val="000000" w:themeColor="text1"/>
        </w:rPr>
        <w:t>s</w:t>
      </w:r>
      <w:r w:rsidR="008C6735" w:rsidRPr="005E74F1">
        <w:rPr>
          <w:rFonts w:ascii="Book Antiqua" w:hAnsi="Book Antiqua" w:cstheme="majorHAnsi"/>
          <w:color w:val="000000" w:themeColor="text1"/>
        </w:rPr>
        <w:t xml:space="preserve"> </w:t>
      </w:r>
      <w:r w:rsidR="00C01DE9" w:rsidRPr="005E74F1">
        <w:rPr>
          <w:rFonts w:ascii="Book Antiqua" w:hAnsi="Book Antiqua" w:cstheme="majorHAnsi"/>
          <w:color w:val="000000" w:themeColor="text1"/>
        </w:rPr>
        <w:t>isolated from human liver</w:t>
      </w:r>
      <w:r w:rsidR="009249BF" w:rsidRPr="005E74F1">
        <w:rPr>
          <w:rFonts w:ascii="Book Antiqua" w:hAnsi="Book Antiqua" w:cstheme="majorHAnsi"/>
          <w:color w:val="000000" w:themeColor="text1"/>
        </w:rPr>
        <w:t>s</w:t>
      </w:r>
      <w:r w:rsidR="00635D15" w:rsidRPr="005E74F1">
        <w:rPr>
          <w:rFonts w:ascii="Book Antiqua" w:hAnsi="Book Antiqua" w:cstheme="majorHAnsi"/>
          <w:color w:val="000000" w:themeColor="text1"/>
        </w:rPr>
        <w:t>,</w:t>
      </w:r>
      <w:r w:rsidR="007B0D03" w:rsidRPr="005E74F1">
        <w:rPr>
          <w:rFonts w:ascii="Book Antiqua" w:hAnsi="Book Antiqua" w:cstheme="majorHAnsi"/>
          <w:color w:val="000000" w:themeColor="text1"/>
        </w:rPr>
        <w:t xml:space="preserve"> </w:t>
      </w:r>
      <w:r w:rsidR="00635D15" w:rsidRPr="005E74F1">
        <w:rPr>
          <w:rFonts w:ascii="Book Antiqua" w:hAnsi="Book Antiqua" w:cstheme="majorHAnsi"/>
          <w:color w:val="000000" w:themeColor="text1"/>
        </w:rPr>
        <w:t>human hepatoblastoma cell lines, and primary animal hepatocytes</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Carpentier&lt;/Author&gt;&lt;Year&gt;2009&lt;/Year&gt;&lt;RecNum&gt;39&lt;/RecNum&gt;&lt;DisplayText&gt;&lt;style face="superscript"&gt;[16]&lt;/style&gt;&lt;/DisplayText&gt;&lt;record&gt;&lt;rec-number&gt;39&lt;/rec-number&gt;&lt;foreign-keys&gt;&lt;key app="EN" db-id="t2p25z9axvas5eevzzz5pfey5r0wwza2p2e5"&gt;39&lt;/key&gt;&lt;/foreign-keys&gt;&lt;ref-type name="Journal Article"&gt;17&lt;/ref-type&gt;&lt;contributors&gt;&lt;authors&gt;&lt;author&gt;Carpentier, B.&lt;/author&gt;&lt;author&gt;Gautier, A.&lt;/author&gt;&lt;author&gt;Legallais, C.&lt;/author&gt;&lt;/authors&gt;&lt;/contributors&gt;&lt;auth-address&gt;UTC, UMR CNRS 6600 Biomechanics and Bioengineering, BP 20529, 60205 Compiegne Cedex, France.&lt;/auth-address&gt;&lt;titles&gt;&lt;title&gt;Artificial and bioartificial liver devices: present and future&lt;/title&gt;&lt;secondary-title&gt;Gut&lt;/secondary-title&gt;&lt;alt-title&gt;Gut&lt;/alt-title&gt;&lt;/titles&gt;&lt;periodical&gt;&lt;full-title&gt;Gut&lt;/full-title&gt;&lt;abbr-1&gt;Gut&lt;/abbr-1&gt;&lt;/periodical&gt;&lt;alt-periodical&gt;&lt;full-title&gt;Gut&lt;/full-title&gt;&lt;abbr-1&gt;Gut&lt;/abbr-1&gt;&lt;/alt-periodical&gt;&lt;pages&gt;1690-702&lt;/pages&gt;&lt;volume&gt;58&lt;/volume&gt;&lt;number&gt;12&lt;/number&gt;&lt;edition&gt;2009/11/20&lt;/edition&gt;&lt;keywords&gt;&lt;keyword&gt;Bioreactors&lt;/keyword&gt;&lt;keyword&gt;Equipment Design&lt;/keyword&gt;&lt;keyword&gt;Humans&lt;/keyword&gt;&lt;keyword&gt;Liver Failure/ therapy&lt;/keyword&gt;&lt;keyword&gt;Liver, Artificial/adverse effects/trends&lt;/keyword&gt;&lt;keyword&gt;Marketing&lt;/keyword&gt;&lt;keyword&gt;Randomized Controlled Trials as Topic&lt;/keyword&gt;&lt;/keywords&gt;&lt;dates&gt;&lt;year&gt;2009&lt;/year&gt;&lt;pub-dates&gt;&lt;date&gt;Dec&lt;/date&gt;&lt;/pub-dates&gt;&lt;/dates&gt;&lt;isbn&gt;1468-3288 (Electronic)&amp;#xD;0017-5749 (Linking)&lt;/isbn&gt;&lt;accession-num&gt;19923348&lt;/accession-num&gt;&lt;urls&gt;&lt;/urls&gt;&lt;electronic-resource-num&gt;10.1136/gut.2008.175380&lt;/electronic-resource-num&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6" w:tooltip="Carpentier, 2009 #39" w:history="1">
        <w:r w:rsidR="00EB3C63" w:rsidRPr="005E74F1">
          <w:rPr>
            <w:rFonts w:ascii="Book Antiqua" w:hAnsi="Book Antiqua" w:cstheme="majorHAnsi"/>
            <w:noProof/>
            <w:color w:val="000000" w:themeColor="text1"/>
            <w:vertAlign w:val="superscript"/>
          </w:rPr>
          <w:t>16</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635D15" w:rsidRPr="005E74F1">
        <w:rPr>
          <w:rFonts w:ascii="Book Antiqua" w:hAnsi="Book Antiqua" w:cstheme="majorHAnsi"/>
          <w:color w:val="000000" w:themeColor="text1"/>
        </w:rPr>
        <w:t xml:space="preserve">. </w:t>
      </w:r>
      <w:r w:rsidR="002A3F7E" w:rsidRPr="005E74F1">
        <w:rPr>
          <w:rFonts w:ascii="Book Antiqua" w:hAnsi="Book Antiqua" w:cstheme="majorHAnsi"/>
          <w:color w:val="000000" w:themeColor="text1"/>
        </w:rPr>
        <w:t>Human primary hepatocytes are ideal for the BAL system</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Carpentier&lt;/Author&gt;&lt;Year&gt;2009&lt;/Year&gt;&lt;RecNum&gt;39&lt;/RecNum&gt;&lt;DisplayText&gt;&lt;style face="superscript"&gt;[16]&lt;/style&gt;&lt;/DisplayText&gt;&lt;record&gt;&lt;rec-number&gt;39&lt;/rec-number&gt;&lt;foreign-keys&gt;&lt;key app="EN" db-id="t2p25z9axvas5eevzzz5pfey5r0wwza2p2e5"&gt;39&lt;/key&gt;&lt;/foreign-keys&gt;&lt;ref-type name="Journal Article"&gt;17&lt;/ref-type&gt;&lt;contributors&gt;&lt;authors&gt;&lt;author&gt;Carpentier, B.&lt;/author&gt;&lt;author&gt;Gautier, A.&lt;/author&gt;&lt;author&gt;Legallais, C.&lt;/author&gt;&lt;/authors&gt;&lt;/contributors&gt;&lt;auth-address&gt;UTC, UMR CNRS 6600 Biomechanics and Bioengineering, BP 20529, 60205 Compiegne Cedex, France.&lt;/auth-address&gt;&lt;titles&gt;&lt;title&gt;Artificial and bioartificial liver devices: present and future&lt;/title&gt;&lt;secondary-title&gt;Gut&lt;/secondary-title&gt;&lt;alt-title&gt;Gut&lt;/alt-title&gt;&lt;/titles&gt;&lt;periodical&gt;&lt;full-title&gt;Gut&lt;/full-title&gt;&lt;abbr-1&gt;Gut&lt;/abbr-1&gt;&lt;/periodical&gt;&lt;alt-periodical&gt;&lt;full-title&gt;Gut&lt;/full-title&gt;&lt;abbr-1&gt;Gut&lt;/abbr-1&gt;&lt;/alt-periodical&gt;&lt;pages&gt;1690-702&lt;/pages&gt;&lt;volume&gt;58&lt;/volume&gt;&lt;number&gt;12&lt;/number&gt;&lt;edition&gt;2009/11/20&lt;/edition&gt;&lt;keywords&gt;&lt;keyword&gt;Bioreactors&lt;/keyword&gt;&lt;keyword&gt;Equipment Design&lt;/keyword&gt;&lt;keyword&gt;Humans&lt;/keyword&gt;&lt;keyword&gt;Liver Failure/ therapy&lt;/keyword&gt;&lt;keyword&gt;Liver, Artificial/adverse effects/trends&lt;/keyword&gt;&lt;keyword&gt;Marketing&lt;/keyword&gt;&lt;keyword&gt;Randomized Controlled Trials as Topic&lt;/keyword&gt;&lt;/keywords&gt;&lt;dates&gt;&lt;year&gt;2009&lt;/year&gt;&lt;pub-dates&gt;&lt;date&gt;Dec&lt;/date&gt;&lt;/pub-dates&gt;&lt;/dates&gt;&lt;isbn&gt;1468-3288 (Electronic)&amp;#xD;0017-5749 (Linking)&lt;/isbn&gt;&lt;accession-num&gt;19923348&lt;/accession-num&gt;&lt;urls&gt;&lt;/urls&gt;&lt;electronic-resource-num&gt;10.1136/gut.2008.175380&lt;/electronic-resource-num&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6" w:tooltip="Carpentier, 2009 #39" w:history="1">
        <w:r w:rsidR="00EB3C63" w:rsidRPr="005E74F1">
          <w:rPr>
            <w:rFonts w:ascii="Book Antiqua" w:hAnsi="Book Antiqua" w:cstheme="majorHAnsi"/>
            <w:noProof/>
            <w:color w:val="000000" w:themeColor="text1"/>
            <w:vertAlign w:val="superscript"/>
          </w:rPr>
          <w:t>16</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184196" w:rsidRPr="005E74F1">
        <w:rPr>
          <w:rFonts w:ascii="Book Antiqua" w:hAnsi="Book Antiqua" w:cstheme="majorHAnsi"/>
          <w:color w:val="000000" w:themeColor="text1"/>
        </w:rPr>
        <w:t>.</w:t>
      </w:r>
      <w:r w:rsidR="002A3F7E" w:rsidRPr="005E74F1">
        <w:rPr>
          <w:rFonts w:ascii="Book Antiqua" w:hAnsi="Book Antiqua" w:cstheme="majorHAnsi"/>
          <w:color w:val="000000" w:themeColor="text1"/>
        </w:rPr>
        <w:t xml:space="preserve"> </w:t>
      </w:r>
      <w:r w:rsidR="00184196" w:rsidRPr="005E74F1">
        <w:rPr>
          <w:rFonts w:ascii="Book Antiqua" w:hAnsi="Book Antiqua" w:cstheme="majorHAnsi"/>
          <w:color w:val="000000" w:themeColor="text1"/>
        </w:rPr>
        <w:t>H</w:t>
      </w:r>
      <w:r w:rsidR="0028284F" w:rsidRPr="005E74F1">
        <w:rPr>
          <w:rFonts w:ascii="Book Antiqua" w:hAnsi="Book Antiqua" w:cstheme="majorHAnsi"/>
          <w:color w:val="000000" w:themeColor="text1"/>
        </w:rPr>
        <w:t xml:space="preserve">owever, the </w:t>
      </w:r>
      <w:r w:rsidR="00EA1C97" w:rsidRPr="005E74F1">
        <w:rPr>
          <w:rFonts w:ascii="Book Antiqua" w:hAnsi="Book Antiqua" w:cstheme="majorHAnsi"/>
          <w:color w:val="000000" w:themeColor="text1"/>
        </w:rPr>
        <w:t xml:space="preserve">low </w:t>
      </w:r>
      <w:r w:rsidR="00635D15" w:rsidRPr="005E74F1">
        <w:rPr>
          <w:rFonts w:ascii="Book Antiqua" w:hAnsi="Book Antiqua" w:cstheme="majorHAnsi"/>
          <w:color w:val="000000" w:themeColor="text1"/>
        </w:rPr>
        <w:t xml:space="preserve">availability and inconsistent </w:t>
      </w:r>
      <w:r w:rsidR="0028284F" w:rsidRPr="005E74F1">
        <w:rPr>
          <w:rFonts w:ascii="Book Antiqua" w:hAnsi="Book Antiqua" w:cstheme="majorHAnsi"/>
          <w:color w:val="000000" w:themeColor="text1"/>
        </w:rPr>
        <w:t>quality</w:t>
      </w:r>
      <w:r w:rsidR="00635D15" w:rsidRPr="005E74F1">
        <w:rPr>
          <w:rFonts w:ascii="Book Antiqua" w:hAnsi="Book Antiqua" w:cstheme="majorHAnsi"/>
          <w:color w:val="000000" w:themeColor="text1"/>
        </w:rPr>
        <w:t xml:space="preserve"> of primary human hepatocytes </w:t>
      </w:r>
      <w:r w:rsidR="00EA1C97" w:rsidRPr="005E74F1">
        <w:rPr>
          <w:rFonts w:ascii="Book Antiqua" w:hAnsi="Book Antiqua" w:cstheme="majorHAnsi"/>
          <w:color w:val="000000" w:themeColor="text1"/>
        </w:rPr>
        <w:t xml:space="preserve">prevent </w:t>
      </w:r>
      <w:r w:rsidR="002A3F7E" w:rsidRPr="005E74F1">
        <w:rPr>
          <w:rFonts w:ascii="Book Antiqua" w:hAnsi="Book Antiqua" w:cstheme="majorHAnsi"/>
          <w:color w:val="000000" w:themeColor="text1"/>
        </w:rPr>
        <w:t>the</w:t>
      </w:r>
      <w:r w:rsidR="00EA1C97" w:rsidRPr="005E74F1">
        <w:rPr>
          <w:rFonts w:ascii="Book Antiqua" w:hAnsi="Book Antiqua" w:cstheme="majorHAnsi"/>
          <w:color w:val="000000" w:themeColor="text1"/>
        </w:rPr>
        <w:t>ir</w:t>
      </w:r>
      <w:r w:rsidR="002A3F7E" w:rsidRPr="005E74F1">
        <w:rPr>
          <w:rFonts w:ascii="Book Antiqua" w:hAnsi="Book Antiqua" w:cstheme="majorHAnsi"/>
          <w:color w:val="000000" w:themeColor="text1"/>
        </w:rPr>
        <w:t xml:space="preserve"> use in clinics</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Carpentier&lt;/Author&gt;&lt;Year&gt;2009&lt;/Year&gt;&lt;RecNum&gt;39&lt;/RecNum&gt;&lt;DisplayText&gt;&lt;style face="superscript"&gt;[16]&lt;/style&gt;&lt;/DisplayText&gt;&lt;record&gt;&lt;rec-number&gt;39&lt;/rec-number&gt;&lt;foreign-keys&gt;&lt;key app="EN" db-id="t2p25z9axvas5eevzzz5pfey5r0wwza2p2e5"&gt;39&lt;/key&gt;&lt;/foreign-keys&gt;&lt;ref-type name="Journal Article"&gt;17&lt;/ref-type&gt;&lt;contributors&gt;&lt;authors&gt;&lt;author&gt;Carpentier, B.&lt;/author&gt;&lt;author&gt;Gautier, A.&lt;/author&gt;&lt;author&gt;Legallais, C.&lt;/author&gt;&lt;/authors&gt;&lt;/contributors&gt;&lt;auth-address&gt;UTC, UMR CNRS 6600 Biomechanics and Bioengineering, BP 20529, 60205 Compiegne Cedex, France.&lt;/auth-address&gt;&lt;titles&gt;&lt;title&gt;Artificial and bioartificial liver devices: present and future&lt;/title&gt;&lt;secondary-title&gt;Gut&lt;/secondary-title&gt;&lt;alt-title&gt;Gut&lt;/alt-title&gt;&lt;/titles&gt;&lt;periodical&gt;&lt;full-title&gt;Gut&lt;/full-title&gt;&lt;abbr-1&gt;Gut&lt;/abbr-1&gt;&lt;/periodical&gt;&lt;alt-periodical&gt;&lt;full-title&gt;Gut&lt;/full-title&gt;&lt;abbr-1&gt;Gut&lt;/abbr-1&gt;&lt;/alt-periodical&gt;&lt;pages&gt;1690-702&lt;/pages&gt;&lt;volume&gt;58&lt;/volume&gt;&lt;number&gt;12&lt;/number&gt;&lt;edition&gt;2009/11/20&lt;/edition&gt;&lt;keywords&gt;&lt;keyword&gt;Bioreactors&lt;/keyword&gt;&lt;keyword&gt;Equipment Design&lt;/keyword&gt;&lt;keyword&gt;Humans&lt;/keyword&gt;&lt;keyword&gt;Liver Failure/ therapy&lt;/keyword&gt;&lt;keyword&gt;Liver, Artificial/adverse effects/trends&lt;/keyword&gt;&lt;keyword&gt;Marketing&lt;/keyword&gt;&lt;keyword&gt;Randomized Controlled Trials as Topic&lt;/keyword&gt;&lt;/keywords&gt;&lt;dates&gt;&lt;year&gt;2009&lt;/year&gt;&lt;pub-dates&gt;&lt;date&gt;Dec&lt;/date&gt;&lt;/pub-dates&gt;&lt;/dates&gt;&lt;isbn&gt;1468-3288 (Electronic)&amp;#xD;0017-5749 (Linking)&lt;/isbn&gt;&lt;accession-num&gt;19923348&lt;/accession-num&gt;&lt;urls&gt;&lt;/urls&gt;&lt;electronic-resource-num&gt;10.1136/gut.2008.175380&lt;/electronic-resource-num&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6" w:tooltip="Carpentier, 2009 #39" w:history="1">
        <w:r w:rsidR="00EB3C63" w:rsidRPr="005E74F1">
          <w:rPr>
            <w:rFonts w:ascii="Book Antiqua" w:hAnsi="Book Antiqua" w:cstheme="majorHAnsi"/>
            <w:noProof/>
            <w:color w:val="000000" w:themeColor="text1"/>
            <w:vertAlign w:val="superscript"/>
          </w:rPr>
          <w:t>16</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2A3F7E" w:rsidRPr="005E74F1">
        <w:rPr>
          <w:rFonts w:ascii="Book Antiqua" w:hAnsi="Book Antiqua" w:cstheme="majorHAnsi"/>
          <w:color w:val="000000" w:themeColor="text1"/>
        </w:rPr>
        <w:t xml:space="preserve">. Although human hepatic cancer cell lines and animal liver cells are readily available, </w:t>
      </w:r>
      <w:r w:rsidR="00901953" w:rsidRPr="005E74F1">
        <w:rPr>
          <w:rFonts w:ascii="Book Antiqua" w:hAnsi="Book Antiqua" w:cstheme="majorHAnsi"/>
          <w:color w:val="000000" w:themeColor="text1"/>
        </w:rPr>
        <w:t>they are less metabolically active</w:t>
      </w:r>
      <w:r w:rsidR="002A3F7E" w:rsidRPr="005E74F1">
        <w:rPr>
          <w:rFonts w:ascii="Book Antiqua" w:hAnsi="Book Antiqua" w:cstheme="majorHAnsi"/>
          <w:color w:val="000000" w:themeColor="text1"/>
        </w:rPr>
        <w:t xml:space="preserve"> </w:t>
      </w:r>
      <w:r w:rsidR="00901953" w:rsidRPr="005E74F1">
        <w:rPr>
          <w:rFonts w:ascii="Book Antiqua" w:hAnsi="Book Antiqua" w:cstheme="majorHAnsi"/>
          <w:color w:val="000000" w:themeColor="text1"/>
        </w:rPr>
        <w:t>than</w:t>
      </w:r>
      <w:r w:rsidR="008360D7" w:rsidRPr="005E74F1">
        <w:rPr>
          <w:rFonts w:ascii="Book Antiqua" w:hAnsi="Book Antiqua" w:cstheme="majorHAnsi"/>
          <w:color w:val="000000" w:themeColor="text1"/>
        </w:rPr>
        <w:t xml:space="preserve"> primary human hepatocytes</w:t>
      </w:r>
      <w:r w:rsidR="00EB3C63" w:rsidRPr="005E74F1">
        <w:rPr>
          <w:rFonts w:ascii="Book Antiqua" w:hAnsi="Book Antiqua" w:cstheme="majorHAnsi"/>
          <w:color w:val="000000" w:themeColor="text1"/>
        </w:rPr>
        <w:fldChar w:fldCharType="begin">
          <w:fldData xml:space="preserve">PEVuZE5vdGU+PENpdGU+PEF1dGhvcj5OeWJlcmc8L0F1dGhvcj48WWVhcj4xOTk0PC9ZZWFyPjxS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TktNjc8L3BhZ2VzPjx2b2x1bWU+MjIwPC92b2x1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</w:fldData>
        </w:fldChar>
      </w:r>
      <w:r w:rsidR="00EB3C63" w:rsidRPr="005E74F1">
        <w:rPr>
          <w:rFonts w:ascii="Book Antiqua" w:hAnsi="Book Antiqua" w:cstheme="majorHAnsi"/>
          <w:color w:val="000000" w:themeColor="text1"/>
        </w:rPr>
        <w:instrText xml:space="preserve"> ADDIN EN.CITE </w:instrText>
      </w:r>
      <w:r w:rsidR="00EB3C63" w:rsidRPr="005E74F1">
        <w:rPr>
          <w:rFonts w:ascii="Book Antiqua" w:hAnsi="Book Antiqua" w:cstheme="majorHAnsi"/>
          <w:color w:val="000000" w:themeColor="text1"/>
        </w:rPr>
        <w:fldChar w:fldCharType="begin">
          <w:fldData xml:space="preserve">PEVuZE5vdGU+PENpdGU+PEF1dGhvcj5OeWJlcmc8L0F1dGhvcj48WWVhcj4xOTk0PC9ZZWFyPjxS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TktNjc8L3BhZ2VzPjx2b2x1bWU+MjIwPC92b2x1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</w:fldData>
        </w:fldChar>
      </w:r>
      <w:r w:rsidR="00EB3C63" w:rsidRPr="005E74F1">
        <w:rPr>
          <w:rFonts w:ascii="Book Antiqua" w:hAnsi="Book Antiqua" w:cstheme="majorHAnsi"/>
          <w:color w:val="000000" w:themeColor="text1"/>
        </w:rPr>
        <w:instrText xml:space="preserve"> ADDIN EN.CITE.DATA </w:instrText>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end"/>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7" w:tooltip="Nyberg, 1994 #40" w:history="1">
        <w:r w:rsidR="00EB3C63" w:rsidRPr="005E74F1">
          <w:rPr>
            <w:rFonts w:ascii="Book Antiqua" w:hAnsi="Book Antiqua" w:cstheme="majorHAnsi"/>
            <w:noProof/>
            <w:color w:val="000000" w:themeColor="text1"/>
            <w:vertAlign w:val="superscript"/>
          </w:rPr>
          <w:t>17</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8360D7" w:rsidRPr="005E74F1">
        <w:rPr>
          <w:rFonts w:ascii="Book Antiqua" w:hAnsi="Book Antiqua" w:cstheme="majorHAnsi"/>
          <w:color w:val="000000" w:themeColor="text1"/>
        </w:rPr>
        <w:t xml:space="preserve">. </w:t>
      </w:r>
      <w:r w:rsidR="002A3F7E" w:rsidRPr="005E74F1">
        <w:rPr>
          <w:rFonts w:ascii="Book Antiqua" w:hAnsi="Book Antiqua" w:cstheme="majorHAnsi"/>
          <w:color w:val="000000" w:themeColor="text1"/>
        </w:rPr>
        <w:t>In addition, the risk of zoonos</w:t>
      </w:r>
      <w:r w:rsidR="00EA1C97" w:rsidRPr="005E74F1">
        <w:rPr>
          <w:rFonts w:ascii="Book Antiqua" w:hAnsi="Book Antiqua" w:cstheme="majorHAnsi"/>
          <w:color w:val="000000" w:themeColor="text1"/>
        </w:rPr>
        <w:t>e</w:t>
      </w:r>
      <w:r w:rsidR="002A3F7E" w:rsidRPr="005E74F1">
        <w:rPr>
          <w:rFonts w:ascii="Book Antiqua" w:hAnsi="Book Antiqua" w:cstheme="majorHAnsi"/>
          <w:color w:val="000000" w:themeColor="text1"/>
        </w:rPr>
        <w:t xml:space="preserve">s </w:t>
      </w:r>
      <w:r w:rsidR="006A3F61" w:rsidRPr="005E74F1">
        <w:rPr>
          <w:rFonts w:ascii="Book Antiqua" w:hAnsi="Book Antiqua" w:cstheme="majorHAnsi"/>
          <w:color w:val="000000" w:themeColor="text1"/>
        </w:rPr>
        <w:t xml:space="preserve">precludes </w:t>
      </w:r>
      <w:r w:rsidR="002A3F7E" w:rsidRPr="005E74F1">
        <w:rPr>
          <w:rFonts w:ascii="Book Antiqua" w:hAnsi="Book Antiqua" w:cstheme="majorHAnsi"/>
          <w:color w:val="000000" w:themeColor="text1"/>
        </w:rPr>
        <w:t xml:space="preserve">the use of animal cells. For example, </w:t>
      </w:r>
      <w:r w:rsidR="008360D7" w:rsidRPr="005E74F1">
        <w:rPr>
          <w:rFonts w:ascii="Book Antiqua" w:hAnsi="Book Antiqua" w:cstheme="majorHAnsi"/>
          <w:color w:val="000000" w:themeColor="text1"/>
        </w:rPr>
        <w:t>it has been shown that porcine endogenous retrovirus</w:t>
      </w:r>
      <w:r w:rsidR="00367C60" w:rsidRPr="005E74F1">
        <w:rPr>
          <w:rFonts w:ascii="Book Antiqua" w:hAnsi="Book Antiqua" w:cstheme="majorHAnsi"/>
          <w:color w:val="000000" w:themeColor="text1"/>
        </w:rPr>
        <w:t>es</w:t>
      </w:r>
      <w:r w:rsidR="008360D7" w:rsidRPr="005E74F1">
        <w:rPr>
          <w:rFonts w:ascii="Book Antiqua" w:hAnsi="Book Antiqua" w:cstheme="majorHAnsi"/>
          <w:color w:val="000000" w:themeColor="text1"/>
        </w:rPr>
        <w:t xml:space="preserve"> </w:t>
      </w:r>
      <w:r w:rsidR="00367C60" w:rsidRPr="005E74F1">
        <w:rPr>
          <w:rFonts w:ascii="Book Antiqua" w:hAnsi="Book Antiqua" w:cstheme="majorHAnsi"/>
          <w:color w:val="000000" w:themeColor="text1"/>
        </w:rPr>
        <w:t>are</w:t>
      </w:r>
      <w:r w:rsidR="008360D7" w:rsidRPr="005E74F1">
        <w:rPr>
          <w:rFonts w:ascii="Book Antiqua" w:hAnsi="Book Antiqua" w:cstheme="majorHAnsi"/>
          <w:color w:val="000000" w:themeColor="text1"/>
        </w:rPr>
        <w:t xml:space="preserve"> capable of infecting human cells </w:t>
      </w:r>
      <w:r w:rsidR="008360D7" w:rsidRPr="005E74F1">
        <w:rPr>
          <w:rFonts w:ascii="Book Antiqua" w:hAnsi="Book Antiqua" w:cstheme="majorHAnsi"/>
          <w:i/>
          <w:color w:val="000000" w:themeColor="text1"/>
        </w:rPr>
        <w:t>in vitro</w:t>
      </w:r>
      <w:r w:rsidR="00EB3C63" w:rsidRPr="005E74F1">
        <w:rPr>
          <w:rFonts w:ascii="Book Antiqua" w:hAnsi="Book Antiqua" w:cstheme="majorHAnsi"/>
          <w:color w:val="000000" w:themeColor="text1"/>
        </w:rPr>
        <w:fldChar w:fldCharType="begin">
          <w:fldData xml:space="preserve">PEVuZE5vdGU+PENpdGU+PEF1dGhvcj5NYXJ0aW48L0F1dGhvcj48WWVhcj4xOTk4PC9ZZWFyPjxS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jkyLTQ8L3BhZ2VzPjx2b2x1bWU+MzUyPC92b2x1bWU+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</w:fldData>
        </w:fldChar>
      </w:r>
      <w:r w:rsidR="00EB3C63" w:rsidRPr="005E74F1">
        <w:rPr>
          <w:rFonts w:ascii="Book Antiqua" w:hAnsi="Book Antiqua" w:cstheme="majorHAnsi"/>
          <w:color w:val="000000" w:themeColor="text1"/>
        </w:rPr>
        <w:instrText xml:space="preserve"> ADDIN EN.CITE </w:instrText>
      </w:r>
      <w:r w:rsidR="00EB3C63" w:rsidRPr="005E74F1">
        <w:rPr>
          <w:rFonts w:ascii="Book Antiqua" w:hAnsi="Book Antiqua" w:cstheme="majorHAnsi"/>
          <w:color w:val="000000" w:themeColor="text1"/>
        </w:rPr>
        <w:fldChar w:fldCharType="begin">
          <w:fldData xml:space="preserve">PEVuZE5vdGU+PENpdGU+PEF1dGhvcj5NYXJ0aW48L0F1dGhvcj48WWVhcj4xOTk4PC9ZZWFyPjxS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jkyLTQ8L3BhZ2VzPjx2b2x1bWU+MzUyPC92b2x1bWU+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</w:fldData>
        </w:fldChar>
      </w:r>
      <w:r w:rsidR="00EB3C63" w:rsidRPr="005E74F1">
        <w:rPr>
          <w:rFonts w:ascii="Book Antiqua" w:hAnsi="Book Antiqua" w:cstheme="majorHAnsi"/>
          <w:color w:val="000000" w:themeColor="text1"/>
        </w:rPr>
        <w:instrText xml:space="preserve"> ADDIN EN.CITE.DATA </w:instrText>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end"/>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8" w:tooltip="Martin, 1998 #41" w:history="1">
        <w:r w:rsidR="00EB3C63" w:rsidRPr="005E74F1">
          <w:rPr>
            <w:rFonts w:ascii="Book Antiqua" w:hAnsi="Book Antiqua" w:cstheme="majorHAnsi"/>
            <w:noProof/>
            <w:color w:val="000000" w:themeColor="text1"/>
            <w:vertAlign w:val="superscript"/>
          </w:rPr>
          <w:t>18</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5E74F1">
        <w:rPr>
          <w:rFonts w:ascii="Book Antiqua" w:hAnsi="Book Antiqua" w:cstheme="majorHAnsi"/>
          <w:color w:val="000000" w:themeColor="text1"/>
        </w:rPr>
        <w:t>.</w:t>
      </w:r>
    </w:p>
    <w:p w14:paraId="14D947B5" w14:textId="6FBE8BB4" w:rsidR="00EA1C97" w:rsidRPr="005E74F1" w:rsidRDefault="007B0D03" w:rsidP="005E74F1">
      <w:pPr>
        <w:widowControl/>
        <w:tabs>
          <w:tab w:val="left" w:pos="284"/>
        </w:tabs>
        <w:autoSpaceDE w:val="0"/>
        <w:autoSpaceDN w:val="0"/>
        <w:adjustRightInd w:val="0"/>
        <w:snapToGrid w:val="0"/>
        <w:spacing w:line="360" w:lineRule="auto"/>
        <w:rPr>
          <w:rFonts w:ascii="Book Antiqua" w:eastAsia="MS PGothic" w:hAnsi="Book Antiqua" w:cstheme="majorHAnsi"/>
          <w:color w:val="000000" w:themeColor="text1"/>
        </w:rPr>
      </w:pPr>
      <w:r w:rsidRPr="005E74F1">
        <w:rPr>
          <w:rFonts w:ascii="Book Antiqua" w:hAnsi="Book Antiqua" w:cstheme="majorHAnsi"/>
          <w:color w:val="000000" w:themeColor="text1"/>
        </w:rPr>
        <w:t>Recent</w:t>
      </w:r>
      <w:r w:rsidR="008360D7" w:rsidRPr="005E74F1">
        <w:rPr>
          <w:rFonts w:ascii="Book Antiqua" w:hAnsi="Book Antiqua" w:cstheme="majorHAnsi"/>
          <w:color w:val="000000" w:themeColor="text1"/>
        </w:rPr>
        <w:t xml:space="preserve"> advancement</w:t>
      </w:r>
      <w:r w:rsidR="00EA1C97" w:rsidRPr="005E74F1">
        <w:rPr>
          <w:rFonts w:ascii="Book Antiqua" w:hAnsi="Book Antiqua" w:cstheme="majorHAnsi"/>
          <w:color w:val="000000" w:themeColor="text1"/>
        </w:rPr>
        <w:t>s</w:t>
      </w:r>
      <w:r w:rsidR="008360D7" w:rsidRPr="005E74F1">
        <w:rPr>
          <w:rFonts w:ascii="Book Antiqua" w:hAnsi="Book Antiqua" w:cstheme="majorHAnsi"/>
          <w:color w:val="000000" w:themeColor="text1"/>
        </w:rPr>
        <w:t xml:space="preserve"> </w:t>
      </w:r>
      <w:r w:rsidR="00EA1C97" w:rsidRPr="005E74F1">
        <w:rPr>
          <w:rFonts w:ascii="Book Antiqua" w:hAnsi="Book Antiqua" w:cstheme="majorHAnsi"/>
          <w:color w:val="000000" w:themeColor="text1"/>
        </w:rPr>
        <w:t xml:space="preserve">in </w:t>
      </w:r>
      <w:r w:rsidR="008360D7" w:rsidRPr="005E74F1">
        <w:rPr>
          <w:rFonts w:ascii="Book Antiqua" w:hAnsi="Book Antiqua" w:cstheme="majorHAnsi"/>
          <w:color w:val="000000" w:themeColor="text1"/>
        </w:rPr>
        <w:t xml:space="preserve">stem cell research </w:t>
      </w:r>
      <w:r w:rsidR="00EA1C97" w:rsidRPr="005E74F1">
        <w:rPr>
          <w:rFonts w:ascii="Book Antiqua" w:hAnsi="Book Antiqua" w:cstheme="majorHAnsi"/>
          <w:color w:val="000000" w:themeColor="text1"/>
        </w:rPr>
        <w:t xml:space="preserve">have </w:t>
      </w:r>
      <w:r w:rsidR="008360D7" w:rsidRPr="005E74F1">
        <w:rPr>
          <w:rFonts w:ascii="Book Antiqua" w:hAnsi="Book Antiqua" w:cstheme="majorHAnsi"/>
          <w:color w:val="000000" w:themeColor="text1"/>
        </w:rPr>
        <w:t xml:space="preserve">demonstrated that </w:t>
      </w:r>
      <w:r w:rsidR="00E47403" w:rsidRPr="005E74F1">
        <w:rPr>
          <w:rFonts w:ascii="Book Antiqua" w:hAnsi="Book Antiqua" w:cstheme="majorHAnsi"/>
          <w:color w:val="000000" w:themeColor="text1"/>
        </w:rPr>
        <w:t>h</w:t>
      </w:r>
      <w:r w:rsidR="00101AAC" w:rsidRPr="005E74F1">
        <w:rPr>
          <w:rFonts w:ascii="Book Antiqua" w:hAnsi="Book Antiqua" w:cstheme="majorHAnsi"/>
          <w:color w:val="000000" w:themeColor="text1"/>
        </w:rPr>
        <w:t xml:space="preserve">epatocyte-like </w:t>
      </w:r>
      <w:r w:rsidR="006D445B" w:rsidRPr="005E74F1">
        <w:rPr>
          <w:rFonts w:ascii="Book Antiqua" w:hAnsi="Book Antiqua" w:cstheme="majorHAnsi"/>
          <w:color w:val="000000" w:themeColor="text1"/>
        </w:rPr>
        <w:t>c</w:t>
      </w:r>
      <w:r w:rsidR="0008375C" w:rsidRPr="005E74F1">
        <w:rPr>
          <w:rFonts w:ascii="Book Antiqua" w:hAnsi="Book Antiqua" w:cstheme="majorHAnsi"/>
          <w:color w:val="000000" w:themeColor="text1"/>
        </w:rPr>
        <w:t>ell</w:t>
      </w:r>
      <w:r w:rsidR="009D68EC" w:rsidRPr="005E74F1">
        <w:rPr>
          <w:rFonts w:ascii="Book Antiqua" w:hAnsi="Book Antiqua" w:cstheme="majorHAnsi"/>
          <w:color w:val="000000" w:themeColor="text1"/>
        </w:rPr>
        <w:t>s</w:t>
      </w:r>
      <w:r w:rsidR="00101AAC" w:rsidRPr="005E74F1">
        <w:rPr>
          <w:rFonts w:ascii="Book Antiqua" w:hAnsi="Book Antiqua" w:cstheme="majorHAnsi"/>
          <w:color w:val="000000" w:themeColor="text1"/>
        </w:rPr>
        <w:t xml:space="preserve"> </w:t>
      </w:r>
      <w:r w:rsidR="008360D7" w:rsidRPr="005E74F1">
        <w:rPr>
          <w:rFonts w:ascii="Book Antiqua" w:hAnsi="Book Antiqua" w:cstheme="majorHAnsi"/>
          <w:color w:val="000000" w:themeColor="text1"/>
        </w:rPr>
        <w:t xml:space="preserve">can be </w:t>
      </w:r>
      <w:r w:rsidR="00ED03DB" w:rsidRPr="005E74F1">
        <w:rPr>
          <w:rFonts w:ascii="Book Antiqua" w:hAnsi="Book Antiqua" w:cstheme="majorHAnsi"/>
          <w:color w:val="000000" w:themeColor="text1"/>
        </w:rPr>
        <w:t xml:space="preserve">derived </w:t>
      </w:r>
      <w:r w:rsidR="00101AAC" w:rsidRPr="005E74F1">
        <w:rPr>
          <w:rFonts w:ascii="Book Antiqua" w:hAnsi="Book Antiqua" w:cstheme="majorHAnsi"/>
          <w:color w:val="000000" w:themeColor="text1"/>
        </w:rPr>
        <w:t xml:space="preserve">from </w:t>
      </w:r>
      <w:r w:rsidR="0008375C" w:rsidRPr="005E74F1">
        <w:rPr>
          <w:rFonts w:ascii="Book Antiqua" w:eastAsiaTheme="minorEastAsia" w:hAnsi="Book Antiqua" w:cstheme="majorHAnsi"/>
          <w:color w:val="000000" w:themeColor="text1"/>
          <w:kern w:val="0"/>
        </w:rPr>
        <w:t xml:space="preserve">human </w:t>
      </w:r>
      <w:r w:rsidR="007B47F6" w:rsidRPr="005E74F1">
        <w:rPr>
          <w:rFonts w:ascii="Book Antiqua" w:eastAsiaTheme="minorEastAsia" w:hAnsi="Book Antiqua" w:cstheme="majorHAnsi"/>
          <w:color w:val="000000" w:themeColor="text1"/>
          <w:kern w:val="0"/>
        </w:rPr>
        <w:t>pluripotent stem</w:t>
      </w:r>
      <w:r w:rsidR="00101AAC" w:rsidRPr="005E74F1">
        <w:rPr>
          <w:rFonts w:ascii="Book Antiqua" w:hAnsi="Book Antiqua" w:cstheme="majorHAnsi"/>
          <w:color w:val="000000" w:themeColor="text1"/>
        </w:rPr>
        <w:t xml:space="preserve"> cells</w:t>
      </w:r>
      <w:r w:rsidR="00E47403" w:rsidRPr="005E74F1">
        <w:rPr>
          <w:rFonts w:ascii="Book Antiqua" w:hAnsi="Book Antiqua" w:cstheme="majorHAnsi"/>
          <w:color w:val="000000" w:themeColor="text1"/>
        </w:rPr>
        <w:t xml:space="preserve"> </w:t>
      </w:r>
      <w:r w:rsidR="0008375C" w:rsidRPr="005E74F1">
        <w:rPr>
          <w:rFonts w:ascii="Book Antiqua" w:eastAsiaTheme="minorEastAsia" w:hAnsi="Book Antiqua" w:cstheme="majorHAnsi"/>
          <w:color w:val="000000" w:themeColor="text1"/>
          <w:kern w:val="0"/>
        </w:rPr>
        <w:t>(hPSCs)</w:t>
      </w:r>
      <w:r w:rsidR="00EB3C63" w:rsidRPr="005E74F1">
        <w:rPr>
          <w:rFonts w:ascii="Book Antiqua" w:eastAsiaTheme="minorEastAsia" w:hAnsi="Book Antiqua" w:cstheme="majorHAnsi"/>
          <w:color w:val="000000" w:themeColor="text1"/>
          <w:kern w:val="0"/>
        </w:rPr>
        <w:fldChar w:fldCharType="begin">
          <w:fldData xml:space="preserve">PEVuZE5vdGU+PENpdGU+PEF1dGhvcj5TaGk8L0F1dGhvcj48WWVhcj4yMDE2PC9ZZWFyPjxSZWNO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A2LTE2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</w:fldData>
        </w:fldChar>
      </w:r>
      <w:r w:rsidR="00EB3C63" w:rsidRPr="005E74F1">
        <w:rPr>
          <w:rFonts w:ascii="Book Antiqua" w:eastAsiaTheme="minorEastAsia" w:hAnsi="Book Antiqua" w:cstheme="majorHAnsi"/>
          <w:color w:val="000000" w:themeColor="text1"/>
          <w:kern w:val="0"/>
        </w:rPr>
        <w:instrText xml:space="preserve"> ADDIN EN.CITE </w:instrText>
      </w:r>
      <w:r w:rsidR="00EB3C63" w:rsidRPr="005E74F1">
        <w:rPr>
          <w:rFonts w:ascii="Book Antiqua" w:eastAsiaTheme="minorEastAsia" w:hAnsi="Book Antiqua" w:cstheme="majorHAnsi"/>
          <w:color w:val="000000" w:themeColor="text1"/>
          <w:kern w:val="0"/>
        </w:rPr>
        <w:fldChar w:fldCharType="begin">
          <w:fldData xml:space="preserve">PEVuZE5vdGU+PENpdGU+PEF1dGhvcj5TaGk8L0F1dGhvcj48WWVhcj4yMDE2PC9ZZWFyPjxSZWNO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</w:fldData>
        </w:fldChar>
      </w:r>
      <w:r w:rsidR="00EB3C63" w:rsidRPr="005E74F1">
        <w:rPr>
          <w:rFonts w:ascii="Book Antiqua" w:eastAsiaTheme="minorEastAsia" w:hAnsi="Book Antiqua" w:cstheme="majorHAnsi"/>
          <w:color w:val="000000" w:themeColor="text1"/>
          <w:kern w:val="0"/>
        </w:rPr>
        <w:instrText xml:space="preserve"> ADDIN EN.CITE.DATA </w:instrText>
      </w:r>
      <w:r w:rsidR="00EB3C63" w:rsidRPr="005E74F1">
        <w:rPr>
          <w:rFonts w:ascii="Book Antiqua" w:eastAsiaTheme="minorEastAsia" w:hAnsi="Book Antiqua" w:cstheme="majorHAnsi"/>
          <w:color w:val="000000" w:themeColor="text1"/>
          <w:kern w:val="0"/>
        </w:rPr>
      </w:r>
      <w:r w:rsidR="00EB3C63" w:rsidRPr="005E74F1">
        <w:rPr>
          <w:rFonts w:ascii="Book Antiqua" w:eastAsiaTheme="minorEastAsia" w:hAnsi="Book Antiqua" w:cstheme="majorHAnsi"/>
          <w:color w:val="000000" w:themeColor="text1"/>
          <w:kern w:val="0"/>
        </w:rPr>
        <w:fldChar w:fldCharType="end"/>
      </w:r>
      <w:r w:rsidR="00EB3C63" w:rsidRPr="005E74F1">
        <w:rPr>
          <w:rFonts w:ascii="Book Antiqua" w:eastAsiaTheme="minorEastAsia" w:hAnsi="Book Antiqua" w:cstheme="majorHAnsi"/>
          <w:color w:val="000000" w:themeColor="text1"/>
          <w:kern w:val="0"/>
        </w:rPr>
      </w:r>
      <w:r w:rsidR="00EB3C63" w:rsidRPr="005E74F1">
        <w:rPr>
          <w:rFonts w:ascii="Book Antiqua" w:eastAsiaTheme="minorEastAsia" w:hAnsi="Book Antiqua" w:cstheme="majorHAnsi"/>
          <w:color w:val="000000" w:themeColor="text1"/>
          <w:kern w:val="0"/>
        </w:rPr>
        <w:fldChar w:fldCharType="separate"/>
      </w:r>
      <w:r w:rsidR="00EB3C63" w:rsidRPr="005E74F1">
        <w:rPr>
          <w:rFonts w:ascii="Book Antiqua" w:eastAsiaTheme="minorEastAsia" w:hAnsi="Book Antiqua" w:cstheme="majorHAnsi"/>
          <w:noProof/>
          <w:color w:val="000000" w:themeColor="text1"/>
          <w:kern w:val="0"/>
          <w:vertAlign w:val="superscript"/>
        </w:rPr>
        <w:t>[</w:t>
      </w:r>
      <w:hyperlink w:anchor="_ENREF_19" w:tooltip="Shi, 2016 #27" w:history="1">
        <w:r w:rsidR="00EB3C63" w:rsidRPr="005E74F1">
          <w:rPr>
            <w:rFonts w:ascii="Book Antiqua" w:eastAsiaTheme="minorEastAsia" w:hAnsi="Book Antiqua" w:cstheme="majorHAnsi"/>
            <w:noProof/>
            <w:color w:val="000000" w:themeColor="text1"/>
            <w:kern w:val="0"/>
            <w:vertAlign w:val="superscript"/>
          </w:rPr>
          <w:t>19</w:t>
        </w:r>
      </w:hyperlink>
      <w:r w:rsidR="00EB3C63" w:rsidRPr="005E74F1">
        <w:rPr>
          <w:rFonts w:ascii="Book Antiqua" w:eastAsiaTheme="minorEastAsia" w:hAnsi="Book Antiqua" w:cstheme="majorHAnsi"/>
          <w:noProof/>
          <w:color w:val="000000" w:themeColor="text1"/>
          <w:kern w:val="0"/>
          <w:vertAlign w:val="superscript"/>
        </w:rPr>
        <w:t>]</w:t>
      </w:r>
      <w:r w:rsidR="00EB3C63" w:rsidRPr="005E74F1">
        <w:rPr>
          <w:rFonts w:ascii="Book Antiqua" w:eastAsiaTheme="minorEastAsia" w:hAnsi="Book Antiqua" w:cstheme="majorHAnsi"/>
          <w:color w:val="000000" w:themeColor="text1"/>
          <w:kern w:val="0"/>
        </w:rPr>
        <w:fldChar w:fldCharType="end"/>
      </w:r>
      <w:r w:rsidR="00D3641A" w:rsidRPr="005E74F1">
        <w:rPr>
          <w:rFonts w:ascii="Book Antiqua" w:hAnsi="Book Antiqua" w:cstheme="majorHAnsi"/>
          <w:color w:val="000000" w:themeColor="text1"/>
        </w:rPr>
        <w:t xml:space="preserve">. </w:t>
      </w:r>
      <w:r w:rsidR="0008375C" w:rsidRPr="005E74F1">
        <w:rPr>
          <w:rFonts w:ascii="Book Antiqua" w:eastAsiaTheme="minorEastAsia" w:hAnsi="Book Antiqua" w:cstheme="majorHAnsi"/>
          <w:color w:val="000000" w:themeColor="text1"/>
          <w:kern w:val="0"/>
        </w:rPr>
        <w:t>hPSCs</w:t>
      </w:r>
      <w:r w:rsidR="00721F63" w:rsidRPr="005E74F1">
        <w:rPr>
          <w:rFonts w:ascii="Book Antiqua" w:eastAsiaTheme="minorEastAsia" w:hAnsi="Book Antiqua" w:cstheme="majorHAnsi"/>
          <w:color w:val="000000" w:themeColor="text1"/>
          <w:kern w:val="0"/>
        </w:rPr>
        <w:t xml:space="preserve"> </w:t>
      </w:r>
      <w:r w:rsidR="00ED03DB" w:rsidRPr="005E74F1">
        <w:rPr>
          <w:rFonts w:ascii="Book Antiqua" w:eastAsiaTheme="minorEastAsia" w:hAnsi="Book Antiqua" w:cstheme="majorHAnsi"/>
          <w:color w:val="000000" w:themeColor="text1"/>
          <w:kern w:val="0"/>
        </w:rPr>
        <w:t xml:space="preserve">can </w:t>
      </w:r>
      <w:r w:rsidR="0008375C" w:rsidRPr="005E74F1">
        <w:rPr>
          <w:rFonts w:ascii="Book Antiqua" w:eastAsiaTheme="minorEastAsia" w:hAnsi="Book Antiqua" w:cstheme="majorHAnsi"/>
          <w:color w:val="000000" w:themeColor="text1"/>
          <w:kern w:val="0"/>
        </w:rPr>
        <w:t>be</w:t>
      </w:r>
      <w:r w:rsidR="00721F63" w:rsidRPr="005E74F1">
        <w:rPr>
          <w:rFonts w:ascii="Book Antiqua" w:eastAsiaTheme="minorEastAsia" w:hAnsi="Book Antiqua" w:cstheme="majorHAnsi"/>
          <w:color w:val="000000" w:themeColor="text1"/>
          <w:kern w:val="0"/>
        </w:rPr>
        <w:t xml:space="preserve"> generated from </w:t>
      </w:r>
      <w:r w:rsidR="00EA1C97" w:rsidRPr="005E74F1">
        <w:rPr>
          <w:rFonts w:ascii="Book Antiqua" w:eastAsiaTheme="minorEastAsia" w:hAnsi="Book Antiqua" w:cstheme="majorHAnsi"/>
          <w:color w:val="000000" w:themeColor="text1"/>
          <w:kern w:val="0"/>
        </w:rPr>
        <w:t xml:space="preserve">a </w:t>
      </w:r>
      <w:r w:rsidR="00E70C23" w:rsidRPr="005E74F1">
        <w:rPr>
          <w:rFonts w:ascii="Book Antiqua" w:eastAsiaTheme="minorEastAsia" w:hAnsi="Book Antiqua" w:cstheme="majorHAnsi"/>
          <w:color w:val="000000" w:themeColor="text1"/>
          <w:kern w:val="0"/>
        </w:rPr>
        <w:t>patient</w:t>
      </w:r>
      <w:r w:rsidR="00EA1C97" w:rsidRPr="005E74F1">
        <w:rPr>
          <w:rFonts w:ascii="Book Antiqua" w:eastAsiaTheme="minorEastAsia" w:hAnsi="Book Antiqua" w:cstheme="majorHAnsi"/>
          <w:color w:val="000000" w:themeColor="text1"/>
          <w:kern w:val="0"/>
        </w:rPr>
        <w:t>’</w:t>
      </w:r>
      <w:r w:rsidR="00E70C23" w:rsidRPr="005E74F1">
        <w:rPr>
          <w:rFonts w:ascii="Book Antiqua" w:eastAsiaTheme="minorEastAsia" w:hAnsi="Book Antiqua" w:cstheme="majorHAnsi"/>
          <w:color w:val="000000" w:themeColor="text1"/>
          <w:kern w:val="0"/>
        </w:rPr>
        <w:t xml:space="preserve">s own </w:t>
      </w:r>
      <w:r w:rsidR="00721F63" w:rsidRPr="005E74F1">
        <w:rPr>
          <w:rFonts w:ascii="Book Antiqua" w:eastAsiaTheme="minorEastAsia" w:hAnsi="Book Antiqua" w:cstheme="majorHAnsi"/>
          <w:color w:val="000000" w:themeColor="text1"/>
          <w:kern w:val="0"/>
        </w:rPr>
        <w:t xml:space="preserve">cells </w:t>
      </w:r>
      <w:r w:rsidR="00E70C23" w:rsidRPr="005E74F1">
        <w:rPr>
          <w:rFonts w:ascii="Book Antiqua" w:eastAsiaTheme="minorEastAsia" w:hAnsi="Book Antiqua" w:cstheme="majorHAnsi"/>
          <w:color w:val="000000" w:themeColor="text1"/>
          <w:kern w:val="0"/>
        </w:rPr>
        <w:t>by</w:t>
      </w:r>
      <w:r w:rsidR="00721F63" w:rsidRPr="005E74F1">
        <w:rPr>
          <w:rFonts w:ascii="Book Antiqua" w:eastAsiaTheme="minorEastAsia" w:hAnsi="Book Antiqua" w:cstheme="majorHAnsi"/>
          <w:color w:val="000000" w:themeColor="text1"/>
          <w:kern w:val="0"/>
        </w:rPr>
        <w:t xml:space="preserve"> introduc</w:t>
      </w:r>
      <w:r w:rsidR="00E70C23" w:rsidRPr="005E74F1">
        <w:rPr>
          <w:rFonts w:ascii="Book Antiqua" w:eastAsiaTheme="minorEastAsia" w:hAnsi="Book Antiqua" w:cstheme="majorHAnsi"/>
          <w:color w:val="000000" w:themeColor="text1"/>
          <w:kern w:val="0"/>
        </w:rPr>
        <w:t>ing several transcription</w:t>
      </w:r>
      <w:r w:rsidR="00721F63" w:rsidRPr="005E74F1">
        <w:rPr>
          <w:rFonts w:ascii="Book Antiqua" w:eastAsiaTheme="minorEastAsia" w:hAnsi="Book Antiqua" w:cstheme="majorHAnsi"/>
          <w:color w:val="000000" w:themeColor="text1"/>
          <w:kern w:val="0"/>
        </w:rPr>
        <w:t xml:space="preserve"> factors</w:t>
      </w:r>
      <w:r w:rsidR="00EB3C63" w:rsidRPr="005E74F1">
        <w:rPr>
          <w:rFonts w:ascii="Book Antiqua" w:eastAsiaTheme="minorEastAsia" w:hAnsi="Book Antiqua" w:cstheme="majorHAnsi"/>
          <w:color w:val="000000" w:themeColor="text1"/>
          <w:kern w:val="0"/>
        </w:rPr>
        <w:fldChar w:fldCharType="begin">
          <w:fldData xml:space="preserve">PEVuZE5vdGU+PENpdGU+PEF1dGhvcj5UYWthaGFzaGk8L0F1dGhvcj48WWVhcj4yMDA2PC9ZZWFy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2My03NjwvcGFnZXM+PHZvbHVtZT4xMjY8L3ZvbHVtZT48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</w:fldData>
        </w:fldChar>
      </w:r>
      <w:r w:rsidR="00EB3C63" w:rsidRPr="005E74F1">
        <w:rPr>
          <w:rFonts w:ascii="Book Antiqua" w:eastAsiaTheme="minorEastAsia" w:hAnsi="Book Antiqua" w:cstheme="majorHAnsi"/>
          <w:color w:val="000000" w:themeColor="text1"/>
          <w:kern w:val="0"/>
        </w:rPr>
        <w:instrText xml:space="preserve"> ADDIN EN.CITE </w:instrText>
      </w:r>
      <w:r w:rsidR="00EB3C63" w:rsidRPr="005E74F1">
        <w:rPr>
          <w:rFonts w:ascii="Book Antiqua" w:eastAsiaTheme="minorEastAsia" w:hAnsi="Book Antiqua" w:cstheme="majorHAnsi"/>
          <w:color w:val="000000" w:themeColor="text1"/>
          <w:kern w:val="0"/>
        </w:rPr>
        <w:fldChar w:fldCharType="begin">
          <w:fldData xml:space="preserve">PEVuZE5vdGU+PENpdGU+PEF1dGhvcj5UYWthaGFzaGk8L0F1dGhvcj48WWVhcj4yMDA2PC9ZZWFy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2My03NjwvcGFnZXM+PHZvbHVtZT4xMjY8L3ZvbHVtZT48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</w:fldData>
        </w:fldChar>
      </w:r>
      <w:r w:rsidR="00EB3C63" w:rsidRPr="005E74F1">
        <w:rPr>
          <w:rFonts w:ascii="Book Antiqua" w:eastAsiaTheme="minorEastAsia" w:hAnsi="Book Antiqua" w:cstheme="majorHAnsi"/>
          <w:color w:val="000000" w:themeColor="text1"/>
          <w:kern w:val="0"/>
        </w:rPr>
        <w:instrText xml:space="preserve"> ADDIN EN.CITE.DATA </w:instrText>
      </w:r>
      <w:r w:rsidR="00EB3C63" w:rsidRPr="005E74F1">
        <w:rPr>
          <w:rFonts w:ascii="Book Antiqua" w:eastAsiaTheme="minorEastAsia" w:hAnsi="Book Antiqua" w:cstheme="majorHAnsi"/>
          <w:color w:val="000000" w:themeColor="text1"/>
          <w:kern w:val="0"/>
        </w:rPr>
      </w:r>
      <w:r w:rsidR="00EB3C63" w:rsidRPr="005E74F1">
        <w:rPr>
          <w:rFonts w:ascii="Book Antiqua" w:eastAsiaTheme="minorEastAsia" w:hAnsi="Book Antiqua" w:cstheme="majorHAnsi"/>
          <w:color w:val="000000" w:themeColor="text1"/>
          <w:kern w:val="0"/>
        </w:rPr>
        <w:fldChar w:fldCharType="end"/>
      </w:r>
      <w:r w:rsidR="00EB3C63" w:rsidRPr="005E74F1">
        <w:rPr>
          <w:rFonts w:ascii="Book Antiqua" w:eastAsiaTheme="minorEastAsia" w:hAnsi="Book Antiqua" w:cstheme="majorHAnsi"/>
          <w:color w:val="000000" w:themeColor="text1"/>
          <w:kern w:val="0"/>
        </w:rPr>
      </w:r>
      <w:r w:rsidR="00EB3C63" w:rsidRPr="005E74F1">
        <w:rPr>
          <w:rFonts w:ascii="Book Antiqua" w:eastAsiaTheme="minorEastAsia" w:hAnsi="Book Antiqua" w:cstheme="majorHAnsi"/>
          <w:color w:val="000000" w:themeColor="text1"/>
          <w:kern w:val="0"/>
        </w:rPr>
        <w:fldChar w:fldCharType="separate"/>
      </w:r>
      <w:r w:rsidR="00EB3C63" w:rsidRPr="005E74F1">
        <w:rPr>
          <w:rFonts w:ascii="Book Antiqua" w:eastAsiaTheme="minorEastAsia" w:hAnsi="Book Antiqua" w:cstheme="majorHAnsi"/>
          <w:noProof/>
          <w:color w:val="000000" w:themeColor="text1"/>
          <w:kern w:val="0"/>
          <w:vertAlign w:val="superscript"/>
        </w:rPr>
        <w:t>[</w:t>
      </w:r>
      <w:hyperlink w:anchor="_ENREF_20" w:tooltip="Takahashi, 2006 #6" w:history="1">
        <w:r w:rsidR="00EB3C63" w:rsidRPr="005E74F1">
          <w:rPr>
            <w:rFonts w:ascii="Book Antiqua" w:eastAsiaTheme="minorEastAsia" w:hAnsi="Book Antiqua" w:cstheme="majorHAnsi"/>
            <w:noProof/>
            <w:color w:val="000000" w:themeColor="text1"/>
            <w:kern w:val="0"/>
            <w:vertAlign w:val="superscript"/>
          </w:rPr>
          <w:t>20</w:t>
        </w:r>
      </w:hyperlink>
      <w:r w:rsidR="00EB3C63" w:rsidRPr="005E74F1">
        <w:rPr>
          <w:rFonts w:ascii="Book Antiqua" w:eastAsiaTheme="minorEastAsia" w:hAnsi="Book Antiqua" w:cstheme="majorHAnsi"/>
          <w:noProof/>
          <w:color w:val="000000" w:themeColor="text1"/>
          <w:kern w:val="0"/>
          <w:vertAlign w:val="superscript"/>
        </w:rPr>
        <w:t>]</w:t>
      </w:r>
      <w:r w:rsidR="00EB3C63" w:rsidRPr="005E74F1">
        <w:rPr>
          <w:rFonts w:ascii="Book Antiqua" w:eastAsiaTheme="minorEastAsia" w:hAnsi="Book Antiqua" w:cstheme="majorHAnsi"/>
          <w:color w:val="000000" w:themeColor="text1"/>
          <w:kern w:val="0"/>
        </w:rPr>
        <w:fldChar w:fldCharType="end"/>
      </w:r>
      <w:r w:rsidR="00ED35DC" w:rsidRPr="005E74F1">
        <w:rPr>
          <w:rFonts w:ascii="Book Antiqua" w:hAnsi="Book Antiqua" w:cstheme="majorHAnsi"/>
          <w:color w:val="000000" w:themeColor="text1"/>
        </w:rPr>
        <w:t>. They</w:t>
      </w:r>
      <w:r w:rsidR="0008375C" w:rsidRPr="005E74F1">
        <w:rPr>
          <w:rFonts w:ascii="Book Antiqua" w:eastAsiaTheme="minorEastAsia" w:hAnsi="Book Antiqua" w:cstheme="majorHAnsi"/>
          <w:color w:val="000000" w:themeColor="text1"/>
          <w:kern w:val="0"/>
        </w:rPr>
        <w:t xml:space="preserve"> are capable </w:t>
      </w:r>
      <w:r w:rsidR="00CC7B00" w:rsidRPr="005E74F1">
        <w:rPr>
          <w:rFonts w:ascii="Book Antiqua" w:eastAsiaTheme="minorEastAsia" w:hAnsi="Book Antiqua" w:cstheme="majorHAnsi"/>
          <w:color w:val="000000" w:themeColor="text1"/>
          <w:kern w:val="0"/>
        </w:rPr>
        <w:t xml:space="preserve">of </w:t>
      </w:r>
      <w:r w:rsidR="00400B64" w:rsidRPr="005E74F1">
        <w:rPr>
          <w:rFonts w:ascii="Book Antiqua" w:eastAsiaTheme="minorEastAsia" w:hAnsi="Book Antiqua" w:cstheme="majorHAnsi"/>
          <w:color w:val="000000" w:themeColor="text1"/>
          <w:kern w:val="0"/>
        </w:rPr>
        <w:t>differentiat</w:t>
      </w:r>
      <w:r w:rsidR="00CC7B00" w:rsidRPr="005E74F1">
        <w:rPr>
          <w:rFonts w:ascii="Book Antiqua" w:eastAsiaTheme="minorEastAsia" w:hAnsi="Book Antiqua" w:cstheme="majorHAnsi"/>
          <w:color w:val="000000" w:themeColor="text1"/>
          <w:kern w:val="0"/>
        </w:rPr>
        <w:t>ing</w:t>
      </w:r>
      <w:r w:rsidR="00400B64" w:rsidRPr="005E74F1">
        <w:rPr>
          <w:rFonts w:ascii="Book Antiqua" w:eastAsiaTheme="minorEastAsia" w:hAnsi="Book Antiqua" w:cstheme="majorHAnsi"/>
          <w:color w:val="000000" w:themeColor="text1"/>
          <w:kern w:val="0"/>
        </w:rPr>
        <w:t xml:space="preserve"> into </w:t>
      </w:r>
      <w:r w:rsidR="00EA1C97" w:rsidRPr="005E74F1">
        <w:rPr>
          <w:rFonts w:ascii="Book Antiqua" w:eastAsiaTheme="minorEastAsia" w:hAnsi="Book Antiqua" w:cstheme="majorHAnsi"/>
          <w:color w:val="000000" w:themeColor="text1"/>
          <w:kern w:val="0"/>
        </w:rPr>
        <w:t xml:space="preserve">cells from all </w:t>
      </w:r>
      <w:r w:rsidR="00E70C23" w:rsidRPr="005E74F1">
        <w:rPr>
          <w:rFonts w:ascii="Book Antiqua" w:eastAsiaTheme="minorEastAsia" w:hAnsi="Book Antiqua" w:cstheme="majorHAnsi"/>
          <w:color w:val="000000" w:themeColor="text1"/>
          <w:kern w:val="0"/>
        </w:rPr>
        <w:t>three germ layer</w:t>
      </w:r>
      <w:r w:rsidR="00EA1C97" w:rsidRPr="005E74F1">
        <w:rPr>
          <w:rFonts w:ascii="Book Antiqua" w:eastAsiaTheme="minorEastAsia" w:hAnsi="Book Antiqua" w:cstheme="majorHAnsi"/>
          <w:color w:val="000000" w:themeColor="text1"/>
          <w:kern w:val="0"/>
        </w:rPr>
        <w:t>s,</w:t>
      </w:r>
      <w:r w:rsidR="00E70C23" w:rsidRPr="005E74F1">
        <w:rPr>
          <w:rFonts w:ascii="Book Antiqua" w:eastAsiaTheme="minorEastAsia" w:hAnsi="Book Antiqua" w:cstheme="majorHAnsi"/>
          <w:color w:val="000000" w:themeColor="text1"/>
          <w:kern w:val="0"/>
        </w:rPr>
        <w:t xml:space="preserve"> </w:t>
      </w:r>
      <w:r w:rsidR="00ED35DC" w:rsidRPr="005E74F1">
        <w:rPr>
          <w:rFonts w:ascii="Book Antiqua" w:eastAsiaTheme="minorEastAsia" w:hAnsi="Book Antiqua" w:cstheme="majorHAnsi"/>
          <w:color w:val="000000" w:themeColor="text1"/>
          <w:kern w:val="0"/>
        </w:rPr>
        <w:t xml:space="preserve">including </w:t>
      </w:r>
      <w:r w:rsidR="00400B64" w:rsidRPr="005E74F1">
        <w:rPr>
          <w:rFonts w:ascii="Book Antiqua" w:eastAsiaTheme="minorEastAsia" w:hAnsi="Book Antiqua" w:cstheme="majorHAnsi"/>
          <w:color w:val="000000" w:themeColor="text1"/>
          <w:kern w:val="0"/>
        </w:rPr>
        <w:t>neural cells</w:t>
      </w:r>
      <w:r w:rsidR="00EB3C63" w:rsidRPr="005E74F1">
        <w:rPr>
          <w:rFonts w:ascii="Book Antiqua" w:eastAsiaTheme="minorEastAsia" w:hAnsi="Book Antiqua" w:cstheme="majorHAnsi"/>
          <w:color w:val="000000" w:themeColor="text1"/>
          <w:kern w:val="0"/>
        </w:rPr>
        <w:fldChar w:fldCharType="begin"/>
      </w:r>
      <w:r w:rsidR="00EB3C63" w:rsidRPr="005E74F1">
        <w:rPr>
          <w:rFonts w:ascii="Book Antiqua" w:eastAsiaTheme="minorEastAsia" w:hAnsi="Book Antiqua" w:cstheme="majorHAnsi"/>
          <w:color w:val="000000" w:themeColor="text1"/>
          <w:kern w:val="0"/>
        </w:rPr>
        <w:instrText xml:space="preserve"> ADDIN EN.CITE &lt;EndNote&gt;&lt;Cite&gt;&lt;Author&gt;JT&lt;/Author&gt;&lt;Year&gt;2008&lt;/Year&gt;&lt;RecNum&gt;13&lt;/RecNum&gt;&lt;DisplayText&gt;&lt;style face="superscript"&gt;[21]&lt;/style&gt;&lt;/DisplayText&gt;&lt;record&gt;&lt;rec-number&gt;13&lt;/rec-number&gt;&lt;foreign-keys&gt;&lt;key app="EN" db-id="t2p25z9axvas5eevzzz5pfey5r0wwza2p2e5"&gt;13&lt;/key&gt;&lt;/foreign-keys&gt;&lt;ref-type name="Journal Article"&gt;17&lt;/ref-type&gt;&lt;contributors&gt;&lt;authors&gt;&lt;author&gt;Dimos JT&lt;/author&gt;&lt;author&gt;Rodolfa KT &lt;/author&gt;&lt;author&gt;Niakan, Kathy K.&lt;/author&gt;&lt;author&gt;Weisenthal, Laurin M.&lt;/author&gt;&lt;author&gt; Mitsumoto, Hiroshi&lt;/author&gt;&lt;author&gt;Chung, Wendy&lt;/author&gt;&lt;author&gt;Croft, Gist F.&lt;/author&gt;&lt;author&gt;Saphier, Genevieve&lt;/author&gt;&lt;author&gt;Leibel, Rudy&lt;/author&gt;&lt;author&gt;Goland, Robin&lt;/author&gt;&lt;author&gt;Wichterle, Hynek&lt;/author&gt;&lt;author&gt;Henderson, Christopher E.&lt;/author&gt;&lt;author&gt;Eggan, Kevin&lt;/author&gt;&lt;/authors&gt;&lt;/contributors&gt;&lt;titles&gt;&lt;title&gt;- Induced pluripotent stem cells generated from patients with ALS can be differentiated into motor neurons&lt;/title&gt;&lt;secondary-title&gt;Science&lt;/secondary-title&gt;&lt;/titles&gt;&lt;periodical&gt;&lt;full-title&gt;Science&lt;/full-title&gt;&lt;/periodical&gt;&lt;pages&gt;1218-21&lt;/pages&gt;&lt;volume&gt;321&lt;/volume&gt;&lt;number&gt;5893&lt;/number&gt;&lt;dates&gt;&lt;year&gt;2008&lt;/year&gt;&lt;/dates&gt;&lt;urls&gt;&lt;/urls&gt;&lt;language&gt;- eng&lt;/language&gt;&lt;/record&gt;&lt;/Cite&gt;&lt;/EndNote&gt;</w:instrText>
      </w:r>
      <w:r w:rsidR="00EB3C63" w:rsidRPr="005E74F1">
        <w:rPr>
          <w:rFonts w:ascii="Book Antiqua" w:eastAsiaTheme="minorEastAsia" w:hAnsi="Book Antiqua" w:cstheme="majorHAnsi"/>
          <w:color w:val="000000" w:themeColor="text1"/>
          <w:kern w:val="0"/>
        </w:rPr>
        <w:fldChar w:fldCharType="separate"/>
      </w:r>
      <w:r w:rsidR="00EB3C63" w:rsidRPr="005E74F1">
        <w:rPr>
          <w:rFonts w:ascii="Book Antiqua" w:eastAsiaTheme="minorEastAsia" w:hAnsi="Book Antiqua" w:cstheme="majorHAnsi"/>
          <w:noProof/>
          <w:color w:val="000000" w:themeColor="text1"/>
          <w:kern w:val="0"/>
          <w:vertAlign w:val="superscript"/>
        </w:rPr>
        <w:t>[</w:t>
      </w:r>
      <w:hyperlink w:anchor="_ENREF_21" w:tooltip="JT, 2008 #13" w:history="1">
        <w:r w:rsidR="00EB3C63" w:rsidRPr="005E74F1">
          <w:rPr>
            <w:rFonts w:ascii="Book Antiqua" w:eastAsiaTheme="minorEastAsia" w:hAnsi="Book Antiqua" w:cstheme="majorHAnsi"/>
            <w:noProof/>
            <w:color w:val="000000" w:themeColor="text1"/>
            <w:kern w:val="0"/>
            <w:vertAlign w:val="superscript"/>
          </w:rPr>
          <w:t>21</w:t>
        </w:r>
      </w:hyperlink>
      <w:r w:rsidR="005E74F1">
        <w:rPr>
          <w:rFonts w:ascii="Book Antiqua" w:eastAsia="SimSun" w:hAnsi="Book Antiqua" w:cstheme="majorHAnsi" w:hint="eastAsia"/>
          <w:noProof/>
          <w:color w:val="000000" w:themeColor="text1"/>
          <w:kern w:val="0"/>
          <w:vertAlign w:val="superscript"/>
          <w:lang w:eastAsia="zh-CN"/>
        </w:rPr>
        <w:t>-23</w:t>
      </w:r>
      <w:r w:rsidR="00EB3C63" w:rsidRPr="005E74F1">
        <w:rPr>
          <w:rFonts w:ascii="Book Antiqua" w:eastAsiaTheme="minorEastAsia" w:hAnsi="Book Antiqua" w:cstheme="majorHAnsi"/>
          <w:noProof/>
          <w:color w:val="000000" w:themeColor="text1"/>
          <w:kern w:val="0"/>
          <w:vertAlign w:val="superscript"/>
        </w:rPr>
        <w:t>]</w:t>
      </w:r>
      <w:r w:rsidR="00EB3C63" w:rsidRPr="005E74F1">
        <w:rPr>
          <w:rFonts w:ascii="Book Antiqua" w:eastAsiaTheme="minorEastAsia" w:hAnsi="Book Antiqua" w:cstheme="majorHAnsi"/>
          <w:color w:val="000000" w:themeColor="text1"/>
          <w:kern w:val="0"/>
        </w:rPr>
        <w:fldChar w:fldCharType="end"/>
      </w:r>
      <w:r w:rsidR="00400B64" w:rsidRPr="005E74F1">
        <w:rPr>
          <w:rFonts w:ascii="Book Antiqua" w:eastAsiaTheme="minorEastAsia" w:hAnsi="Book Antiqua" w:cstheme="majorHAnsi"/>
          <w:color w:val="000000" w:themeColor="text1"/>
          <w:kern w:val="0"/>
        </w:rPr>
        <w:t>, osteogenic cells</w:t>
      </w:r>
      <w:r w:rsidR="00EB3C63" w:rsidRPr="005E74F1">
        <w:rPr>
          <w:rFonts w:ascii="Book Antiqua" w:eastAsiaTheme="minorEastAsia" w:hAnsi="Book Antiqua" w:cstheme="majorHAnsi"/>
          <w:color w:val="000000" w:themeColor="text1"/>
          <w:kern w:val="0"/>
        </w:rPr>
        <w:fldChar w:fldCharType="begin"/>
      </w:r>
      <w:r w:rsidR="00EB3C63" w:rsidRPr="005E74F1">
        <w:rPr>
          <w:rFonts w:ascii="Book Antiqua" w:eastAsiaTheme="minorEastAsia" w:hAnsi="Book Antiqua" w:cstheme="majorHAnsi"/>
          <w:color w:val="000000" w:themeColor="text1"/>
          <w:kern w:val="0"/>
        </w:rPr>
        <w:instrText xml:space="preserve"> ADDIN EN.CITE &lt;EndNote&gt;&lt;Cite&gt;&lt;Author&gt;E&lt;/Author&gt;&lt;Year&gt;2009&lt;/Year&gt;&lt;RecNum&gt;17&lt;/RecNum&gt;&lt;DisplayText&gt;&lt;style face="superscript"&gt;[24]&lt;/style&gt;&lt;/DisplayText&gt;&lt;record&gt;&lt;rec-number&gt;17&lt;/rec-number&gt;&lt;foreign-keys&gt;&lt;key app="EN" db-id="t2p25z9axvas5eevzzz5pfey5r0wwza2p2e5"&gt;17&lt;/key&gt;&lt;/foreign-keys&gt;&lt;ref-type name="Journal Article"&gt;17&lt;/ref-type&gt;&lt;contributors&gt;&lt;authors&gt;&lt;author&gt;Karner E&lt;/author&gt;&lt;author&gt;Unger C&lt;/author&gt;&lt;author&gt;Cerny Radim&lt;/author&gt;&lt;author&gt;Ahrlund-Richter  Lars&lt;/author&gt;&lt;author&gt;Ganss  Bernhard&lt;/author&gt;&lt;author&gt;Dilber, M. Sirac&lt;/author&gt;&lt;author&gt;Wendel Mikael&lt;/author&gt;&lt;/authors&gt;&lt;/contributors&gt;&lt;titles&gt;&lt;title&gt;- Differentiation of human embryonic stem cells into osteogenic or hematopoietic lineages: a dose-dependent effect of osterix over-expression&lt;/title&gt;&lt;secondary-title&gt;J Cell Physiol&lt;/secondary-title&gt;&lt;/titles&gt;&lt;periodical&gt;&lt;full-title&gt;J Cell Physiol&lt;/full-title&gt;&lt;/periodical&gt;&lt;pages&gt;323-33&lt;/pages&gt;&lt;volume&gt;218&lt;/volume&gt;&lt;number&gt;2&lt;/number&gt;&lt;dates&gt;&lt;year&gt;2009&lt;/year&gt;&lt;/dates&gt;&lt;urls&gt;&lt;/urls&gt;&lt;language&gt;- eng&lt;/language&gt;&lt;/record&gt;&lt;/Cite&gt;&lt;/EndNote&gt;</w:instrText>
      </w:r>
      <w:r w:rsidR="00EB3C63" w:rsidRPr="005E74F1">
        <w:rPr>
          <w:rFonts w:ascii="Book Antiqua" w:eastAsiaTheme="minorEastAsia" w:hAnsi="Book Antiqua" w:cstheme="majorHAnsi"/>
          <w:color w:val="000000" w:themeColor="text1"/>
          <w:kern w:val="0"/>
        </w:rPr>
        <w:fldChar w:fldCharType="separate"/>
      </w:r>
      <w:r w:rsidR="00EB3C63" w:rsidRPr="005E74F1">
        <w:rPr>
          <w:rFonts w:ascii="Book Antiqua" w:eastAsiaTheme="minorEastAsia" w:hAnsi="Book Antiqua" w:cstheme="majorHAnsi"/>
          <w:noProof/>
          <w:color w:val="000000" w:themeColor="text1"/>
          <w:kern w:val="0"/>
          <w:vertAlign w:val="superscript"/>
        </w:rPr>
        <w:t>[</w:t>
      </w:r>
      <w:hyperlink w:anchor="_ENREF_24" w:tooltip="E, 2009 #17" w:history="1">
        <w:r w:rsidR="00EB3C63" w:rsidRPr="005E74F1">
          <w:rPr>
            <w:rFonts w:ascii="Book Antiqua" w:eastAsiaTheme="minorEastAsia" w:hAnsi="Book Antiqua" w:cstheme="majorHAnsi"/>
            <w:noProof/>
            <w:color w:val="000000" w:themeColor="text1"/>
            <w:kern w:val="0"/>
            <w:vertAlign w:val="superscript"/>
          </w:rPr>
          <w:t>24</w:t>
        </w:r>
      </w:hyperlink>
      <w:r w:rsidR="00EB3C63" w:rsidRPr="005E74F1">
        <w:rPr>
          <w:rFonts w:ascii="Book Antiqua" w:eastAsiaTheme="minorEastAsia" w:hAnsi="Book Antiqua" w:cstheme="majorHAnsi"/>
          <w:noProof/>
          <w:color w:val="000000" w:themeColor="text1"/>
          <w:kern w:val="0"/>
          <w:vertAlign w:val="superscript"/>
        </w:rPr>
        <w:t>]</w:t>
      </w:r>
      <w:r w:rsidR="00EB3C63" w:rsidRPr="005E74F1">
        <w:rPr>
          <w:rFonts w:ascii="Book Antiqua" w:eastAsiaTheme="minorEastAsia" w:hAnsi="Book Antiqua" w:cstheme="majorHAnsi"/>
          <w:color w:val="000000" w:themeColor="text1"/>
          <w:kern w:val="0"/>
        </w:rPr>
        <w:fldChar w:fldCharType="end"/>
      </w:r>
      <w:r w:rsidR="00B05E91" w:rsidRPr="005E74F1">
        <w:rPr>
          <w:rFonts w:ascii="Book Antiqua" w:eastAsiaTheme="minorEastAsia" w:hAnsi="Book Antiqua" w:cstheme="majorHAnsi"/>
          <w:bCs/>
          <w:color w:val="000000" w:themeColor="text1"/>
          <w:kern w:val="0"/>
        </w:rPr>
        <w:t>,</w:t>
      </w:r>
      <w:r w:rsidR="00400B64" w:rsidRPr="005E74F1">
        <w:rPr>
          <w:rFonts w:ascii="Book Antiqua" w:eastAsiaTheme="minorEastAsia" w:hAnsi="Book Antiqua" w:cstheme="majorHAnsi"/>
          <w:bCs/>
          <w:color w:val="000000" w:themeColor="text1"/>
          <w:kern w:val="0"/>
        </w:rPr>
        <w:t xml:space="preserve"> cardiac cell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J&lt;/Author&gt;&lt;Year&gt;2009&lt;/Year&gt;&lt;RecNum&gt;18&lt;/RecNum&gt;&lt;DisplayText&gt;&lt;style face="superscript"&gt;[25]&lt;/style&gt;&lt;/DisplayText&gt;&lt;record&gt;&lt;rec-number&gt;18&lt;/rec-number&gt;&lt;foreign-keys&gt;&lt;key app="EN" db-id="t2p25z9axvas5eevzzz5pfey5r0wwza2p2e5"&gt;18&lt;/key&gt;&lt;/foreign-keys&gt;&lt;ref-type name="Journal Article"&gt;17&lt;/ref-type&gt;&lt;contributors&gt;&lt;authors&gt;&lt;author&gt;Zhang J&lt;/author&gt;&lt;author&gt;Wilson GF&lt;/author&gt;&lt;author&gt;Soerens, Andrew G.&lt;/author&gt;&lt;author&gt;Koonce, Chad H.&lt;/author&gt;&lt;author&gt;Yu, Junying&lt;/author&gt;&lt;author&gt;Palecek, Sean P.&lt;/author&gt;&lt;author&gt;Thomson, James A.&lt;/author&gt;&lt;author&gt;Kamp, Timothy J.&lt;/author&gt;&lt;/authors&gt;&lt;/contributors&gt;&lt;titles&gt;&lt;title&gt;- Functional cardiomyocytes derived from human induced pluripotent stem cells&lt;/title&gt;&lt;secondary-title&gt;Circ Res&lt;/secondary-title&gt;&lt;/titles&gt;&lt;periodical&gt;&lt;full-title&gt;Circ Res&lt;/full-title&gt;&lt;/periodical&gt;&lt;pages&gt;12&lt;/pages&gt;&lt;volume&gt;104&lt;/volume&gt;&lt;number&gt;4&lt;/number&gt;&lt;dates&gt;&lt;year&gt;2009&lt;/year&gt;&lt;/dates&gt;&lt;urls&gt;&lt;/urls&gt;&lt;language&gt;- 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25" w:tooltip="J, 2009 #18" w:history="1">
        <w:r w:rsidR="00EB3C63" w:rsidRPr="005E74F1">
          <w:rPr>
            <w:rFonts w:ascii="Book Antiqua" w:eastAsiaTheme="minorEastAsia" w:hAnsi="Book Antiqua" w:cstheme="majorHAnsi"/>
            <w:bCs/>
            <w:noProof/>
            <w:color w:val="000000" w:themeColor="text1"/>
            <w:kern w:val="0"/>
            <w:vertAlign w:val="superscript"/>
          </w:rPr>
          <w:t>25</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0964AB" w:rsidRPr="005E74F1">
        <w:rPr>
          <w:rFonts w:ascii="Book Antiqua" w:eastAsiaTheme="minorEastAsia" w:hAnsi="Book Antiqua" w:cstheme="majorHAnsi"/>
          <w:bCs/>
          <w:color w:val="000000" w:themeColor="text1"/>
          <w:kern w:val="0"/>
        </w:rPr>
        <w:t xml:space="preserve"> </w:t>
      </w:r>
      <w:r w:rsidR="00AF4C44" w:rsidRPr="005E74F1">
        <w:rPr>
          <w:rFonts w:ascii="Book Antiqua" w:eastAsiaTheme="minorEastAsia" w:hAnsi="Book Antiqua" w:cstheme="majorHAnsi"/>
          <w:bCs/>
          <w:color w:val="000000" w:themeColor="text1"/>
          <w:kern w:val="0"/>
        </w:rPr>
        <w:t>,</w:t>
      </w:r>
      <w:r w:rsidR="00400B64" w:rsidRPr="005E74F1">
        <w:rPr>
          <w:rFonts w:ascii="Book Antiqua" w:eastAsiaTheme="minorEastAsia" w:hAnsi="Book Antiqua" w:cstheme="majorHAnsi"/>
          <w:bCs/>
          <w:color w:val="000000" w:themeColor="text1"/>
          <w:kern w:val="0"/>
        </w:rPr>
        <w:t xml:space="preserve"> adipogenic cell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D&lt;/Author&gt;&lt;Year&gt;2009&lt;/Year&gt;&lt;RecNum&gt;19&lt;/RecNum&gt;&lt;DisplayText&gt;&lt;style face="superscript"&gt;[26]&lt;/style&gt;&lt;/DisplayText&gt;&lt;record&gt;&lt;rec-number&gt;19&lt;/rec-number&gt;&lt;foreign-keys&gt;&lt;key app="EN" db-id="t2p25z9axvas5eevzzz5pfey5r0wwza2p2e5"&gt;19&lt;/key&gt;&lt;/foreign-keys&gt;&lt;ref-type name="Journal Article"&gt;17&lt;/ref-type&gt;&lt;contributors&gt;&lt;authors&gt;&lt;author&gt;Taura D&lt;/author&gt;&lt;author&gt;Noguchi M Fau - Sone, Masakatsu&lt;/author&gt;&lt;author&gt;Sone M Fau - Hosoda, Kiminori&lt;/author&gt;&lt;author&gt;Hosoda K Fau - Mori, Eisaku&lt;/author&gt;&lt;author&gt;Mori E Fau - Okada, Yohei&lt;/author&gt;&lt;author&gt;Okada Y Fau - Takahashi, Kazutoshi&lt;/author&gt;&lt;author&gt;Takahashi K Fau - Homma, Koichiro&lt;/author&gt;&lt;author&gt;Homma K Fau - Oyamada, Naofumi&lt;/author&gt;&lt;author&gt;Oyamada N Fau - Inuzuka, Megumi&lt;/author&gt;&lt;author&gt;Inuzuka M Fau - Sonoyama, Takuhiro&lt;/author&gt;&lt;author&gt;Sonoyama T Fau - Ebihara, Ken&lt;/author&gt;&lt;author&gt;Ebihara K Fau - Tamura, Naohisa&lt;/author&gt;&lt;author&gt;Tamura N Fau - Itoh, Hiroshi&lt;/author&gt;&lt;author&gt;Itoh H Fau - Suemori, Hirofumi&lt;/author&gt;&lt;author&gt;Suemori H Fau - Nakatsuji, Norio&lt;/author&gt;&lt;author&gt;Nakatsuji N Fau - Okano, Hideyuki&lt;/author&gt;&lt;author&gt;Okano H Fau - Yamanaka, Shinya&lt;/author&gt;&lt;author&gt;Yamanaka S Fau - Nakao, Kazuwa&lt;/author&gt;&lt;author&gt;Nakao K&lt;/author&gt;&lt;/authors&gt;&lt;/contributors&gt;&lt;titles&gt;&lt;title&gt;- Adipogenic differentiation of human induced pluripotent stem cells: comparison with that of human embryonic stem cells&lt;/title&gt;&lt;secondary-title&gt;FEBS Lett&lt;/secondary-title&gt;&lt;/titles&gt;&lt;periodical&gt;&lt;full-title&gt;FEBS Lett&lt;/full-title&gt;&lt;/periodical&gt;&lt;pages&gt;1029-33&lt;/pages&gt;&lt;volume&gt;583&lt;/volume&gt;&lt;number&gt;6&lt;/number&gt;&lt;dates&gt;&lt;year&gt;2009&lt;/year&gt;&lt;/dates&gt;&lt;urls&gt;&lt;/urls&gt;&lt;language&gt;- 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26" w:tooltip="D, 2009 #19" w:history="1">
        <w:r w:rsidR="00EB3C63" w:rsidRPr="005E74F1">
          <w:rPr>
            <w:rFonts w:ascii="Book Antiqua" w:eastAsiaTheme="minorEastAsia" w:hAnsi="Book Antiqua" w:cstheme="majorHAnsi"/>
            <w:bCs/>
            <w:noProof/>
            <w:color w:val="000000" w:themeColor="text1"/>
            <w:kern w:val="0"/>
            <w:vertAlign w:val="superscript"/>
          </w:rPr>
          <w:t>26</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400B64" w:rsidRPr="005E74F1">
        <w:rPr>
          <w:rFonts w:ascii="Book Antiqua" w:eastAsiaTheme="minorEastAsia" w:hAnsi="Book Antiqua" w:cstheme="majorHAnsi"/>
          <w:bCs/>
          <w:color w:val="000000" w:themeColor="text1"/>
          <w:kern w:val="0"/>
        </w:rPr>
        <w:t>, pancreatic cell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K&lt;/Author&gt;&lt;Year&gt;2008&lt;/Year&gt;&lt;RecNum&gt;20&lt;/RecNum&gt;&lt;DisplayText&gt;&lt;style face="superscript"&gt;[27]&lt;/style&gt;&lt;/DisplayText&gt;&lt;record&gt;&lt;rec-number&gt;20&lt;/rec-number&gt;&lt;foreign-keys&gt;&lt;key app="EN" db-id="t2p25z9axvas5eevzzz5pfey5r0wwza2p2e5"&gt;20&lt;/key&gt;&lt;/foreign-keys&gt;&lt;ref-type name="Journal Article"&gt;17&lt;/ref-type&gt;&lt;contributors&gt;&lt;authors&gt;&lt;author&gt;Tateishi K&lt;/author&gt;&lt;author&gt;He J&lt;/author&gt;&lt;author&gt;Taranova, Olena&lt;/author&gt;&lt;author&gt;Liang, Gaoyang&lt;/author&gt;&lt;author&gt;D&amp;apos;Alessio, Ana C.&lt;/author&gt;&lt;author&gt;Zhang, Yi&lt;/author&gt;&lt;/authors&gt;&lt;/contributors&gt;&lt;titles&gt;&lt;title&gt;- Generation of insulin-secreting islet-like clusters from human skin fibroblasts&lt;/title&gt;&lt;secondary-title&gt;J Biol Chem&lt;/secondary-title&gt;&lt;/titles&gt;&lt;periodical&gt;&lt;full-title&gt;J Biol Chem&lt;/full-title&gt;&lt;/periodical&gt;&lt;pages&gt;31601-7&lt;/pages&gt;&lt;volume&gt;283&lt;/volume&gt;&lt;number&gt;46&lt;/number&gt;&lt;dates&gt;&lt;year&gt;2008&lt;/year&gt;&lt;/dates&gt;&lt;urls&gt;&lt;/urls&gt;&lt;language&gt;- 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27" w:tooltip="K, 2008 #20" w:history="1">
        <w:r w:rsidR="00EB3C63" w:rsidRPr="005E74F1">
          <w:rPr>
            <w:rFonts w:ascii="Book Antiqua" w:eastAsiaTheme="minorEastAsia" w:hAnsi="Book Antiqua" w:cstheme="majorHAnsi"/>
            <w:bCs/>
            <w:noProof/>
            <w:color w:val="000000" w:themeColor="text1"/>
            <w:kern w:val="0"/>
            <w:vertAlign w:val="superscript"/>
          </w:rPr>
          <w:t>27</w:t>
        </w:r>
      </w:hyperlink>
      <w:r w:rsidR="005E74F1">
        <w:rPr>
          <w:rFonts w:ascii="Book Antiqua" w:eastAsia="SimSun" w:hAnsi="Book Antiqua" w:cstheme="majorHAnsi" w:hint="eastAsia"/>
          <w:bCs/>
          <w:noProof/>
          <w:color w:val="000000" w:themeColor="text1"/>
          <w:kern w:val="0"/>
          <w:vertAlign w:val="superscript"/>
          <w:lang w:eastAsia="zh-CN"/>
        </w:rPr>
        <w:t>,28</w:t>
      </w:r>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400B64" w:rsidRPr="005E74F1">
        <w:rPr>
          <w:rFonts w:ascii="Book Antiqua" w:eastAsiaTheme="minorEastAsia" w:hAnsi="Book Antiqua" w:cstheme="majorHAnsi"/>
          <w:bCs/>
          <w:color w:val="000000" w:themeColor="text1"/>
          <w:kern w:val="0"/>
        </w:rPr>
        <w:t>, vascular cell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D&lt;/Author&gt;&lt;Year&gt;2009&lt;/Year&gt;&lt;RecNum&gt;22&lt;/RecNum&gt;&lt;DisplayText&gt;&lt;style face="superscript"&gt;[29]&lt;/style&gt;&lt;/DisplayText&gt;&lt;record&gt;&lt;rec-number&gt;22&lt;/rec-number&gt;&lt;foreign-keys&gt;&lt;key app="EN" db-id="t2p25z9axvas5eevzzz5pfey5r0wwza2p2e5"&gt;22&lt;/key&gt;&lt;/foreign-keys&gt;&lt;ref-type name="Journal Article"&gt;17&lt;/ref-type&gt;&lt;contributors&gt;&lt;authors&gt;&lt;author&gt;Taura D&lt;/author&gt;&lt;author&gt;Sone M Fau - Homma, Koichiro&lt;/author&gt;&lt;author&gt;Homma K Fau - Oyamada, Naofumi&lt;/author&gt;&lt;author&gt;Oyamada N Fau - Takahashi, Kazutoshi&lt;/author&gt;&lt;author&gt;Takahashi K Fau - Tamura, Naohisa&lt;/author&gt;&lt;author&gt;Tamura N Fau - Yamanaka, Shinya&lt;/author&gt;&lt;author&gt;Yamanaka S Fau - Nakao, Kazuwa&lt;/author&gt;&lt;author&gt;Nakao K&lt;/author&gt;&lt;/authors&gt;&lt;/contributors&gt;&lt;titles&gt;&lt;title&gt;- Induction and isolation of vascular cells from human induced pluripotent stem cells--brief report&lt;/title&gt;&lt;secondary-title&gt;Arterioscler Thromb Vasc Biol&lt;/secondary-title&gt;&lt;/titles&gt;&lt;periodical&gt;&lt;full-title&gt;Arterioscler Thromb Vasc Biol&lt;/full-title&gt;&lt;/periodical&gt;&lt;pages&gt;1100-3&lt;/pages&gt;&lt;volume&gt;29&lt;/volume&gt;&lt;number&gt;7&lt;/number&gt;&lt;dates&gt;&lt;year&gt;2009&lt;/year&gt;&lt;/dates&gt;&lt;urls&gt;&lt;/urls&gt;&lt;language&gt;- 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29" w:tooltip="D, 2009 #22" w:history="1">
        <w:r w:rsidR="00EB3C63" w:rsidRPr="005E74F1">
          <w:rPr>
            <w:rFonts w:ascii="Book Antiqua" w:eastAsiaTheme="minorEastAsia" w:hAnsi="Book Antiqua" w:cstheme="majorHAnsi"/>
            <w:bCs/>
            <w:noProof/>
            <w:color w:val="000000" w:themeColor="text1"/>
            <w:kern w:val="0"/>
            <w:vertAlign w:val="superscript"/>
          </w:rPr>
          <w:t>29</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400B64" w:rsidRPr="005E74F1">
        <w:rPr>
          <w:rFonts w:ascii="Book Antiqua" w:eastAsiaTheme="minorEastAsia" w:hAnsi="Book Antiqua" w:cstheme="majorHAnsi"/>
          <w:bCs/>
          <w:color w:val="000000" w:themeColor="text1"/>
          <w:kern w:val="0"/>
        </w:rPr>
        <w:t>, hematopoietic</w:t>
      </w:r>
      <w:r w:rsidR="00CC7B00" w:rsidRPr="005E74F1">
        <w:rPr>
          <w:rFonts w:ascii="Book Antiqua" w:eastAsiaTheme="minorEastAsia" w:hAnsi="Book Antiqua" w:cstheme="majorHAnsi"/>
          <w:bCs/>
          <w:color w:val="000000" w:themeColor="text1"/>
          <w:kern w:val="0"/>
        </w:rPr>
        <w:t xml:space="preserve"> cell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KD&lt;/Author&gt;&lt;Year&gt;2009&lt;/Year&gt;&lt;RecNum&gt;23&lt;/RecNum&gt;&lt;DisplayText&gt;&lt;style face="superscript"&gt;[30]&lt;/style&gt;&lt;/DisplayText&gt;&lt;record&gt;&lt;rec-number&gt;23&lt;/rec-number&gt;&lt;foreign-keys&gt;&lt;key app="EN" db-id="t2p25z9axvas5eevzzz5pfey5r0wwza2p2e5"&gt;23&lt;/key&gt;&lt;/foreign-keys&gt;&lt;ref-type name="Journal Article"&gt;17&lt;/ref-type&gt;&lt;contributors&gt;&lt;authors&gt;&lt;author&gt;Choi KD&lt;/author&gt;&lt;author&gt;Yu J Fau - Smuga-Otto, Kim&lt;/author&gt;&lt;author&gt;Smuga-Otto K Fau - Salvagiotto, Giorgia&lt;/author&gt;&lt;author&gt;Salvagiotto G Fau - Rehrauer, William&lt;/author&gt;&lt;author&gt;Rehrauer W Fau - Vodyanik, Maxim&lt;/author&gt;&lt;author&gt;Vodyanik M Fau - Thomson, James&lt;/author&gt;&lt;author&gt;Thomson J Fau - Slukvin, Igor&lt;/author&gt;&lt;author&gt;Slukvin I&lt;/author&gt;&lt;/authors&gt;&lt;/contributors&gt;&lt;titles&gt;&lt;title&gt;- Hematopoietic and endothelial differentiation of human induced pluripotent stem cells&lt;/title&gt;&lt;secondary-title&gt;Stem Cells&lt;/secondary-title&gt;&lt;/titles&gt;&lt;periodical&gt;&lt;full-title&gt;Stem Cells&lt;/full-title&gt;&lt;/periodical&gt;&lt;pages&gt;559-67&lt;/pages&gt;&lt;volume&gt;27&lt;/volume&gt;&lt;number&gt;3&lt;/number&gt;&lt;dates&gt;&lt;year&gt;2009&lt;/year&gt;&lt;/dates&gt;&lt;urls&gt;&lt;/urls&gt;&lt;language&gt;- 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30" w:tooltip="KD, 2009 #23" w:history="1">
        <w:r w:rsidR="00EB3C63" w:rsidRPr="005E74F1">
          <w:rPr>
            <w:rFonts w:ascii="Book Antiqua" w:eastAsiaTheme="minorEastAsia" w:hAnsi="Book Antiqua" w:cstheme="majorHAnsi"/>
            <w:bCs/>
            <w:noProof/>
            <w:color w:val="000000" w:themeColor="text1"/>
            <w:kern w:val="0"/>
            <w:vertAlign w:val="superscript"/>
          </w:rPr>
          <w:t>30</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400B64" w:rsidRPr="005E74F1">
        <w:rPr>
          <w:rFonts w:ascii="Book Antiqua" w:eastAsiaTheme="minorEastAsia" w:hAnsi="Book Antiqua" w:cstheme="majorHAnsi"/>
          <w:bCs/>
          <w:color w:val="000000" w:themeColor="text1"/>
          <w:kern w:val="0"/>
        </w:rPr>
        <w:t>, endotheli</w:t>
      </w:r>
      <w:r w:rsidR="00721452" w:rsidRPr="005E74F1">
        <w:rPr>
          <w:rFonts w:ascii="Book Antiqua" w:eastAsiaTheme="minorEastAsia" w:hAnsi="Book Antiqua" w:cstheme="majorHAnsi"/>
          <w:bCs/>
          <w:color w:val="000000" w:themeColor="text1"/>
          <w:kern w:val="0"/>
        </w:rPr>
        <w:t>al cells</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KD&lt;/Author&gt;&lt;Year&gt;2009&lt;/Year&gt;&lt;RecNum&gt;23&lt;/RecNum&gt;&lt;DisplayText&gt;&lt;style face="superscript"&gt;[30]&lt;/style&gt;&lt;/DisplayText&gt;&lt;record&gt;&lt;rec-number&gt;23&lt;/rec-number&gt;&lt;foreign-keys&gt;&lt;key app="EN" db-id="t2p25z9axvas5eevzzz5pfey5r0wwza2p2e5"&gt;23&lt;/key&gt;&lt;/foreign-keys&gt;&lt;ref-type name="Journal Article"&gt;17&lt;/ref-type&gt;&lt;contributors&gt;&lt;authors&gt;&lt;author&gt;Choi KD&lt;/author&gt;&lt;author&gt;Yu J Fau - Smuga-Otto, Kim&lt;/author&gt;&lt;author&gt;Smuga-Otto K Fau - Salvagiotto, Giorgia&lt;/author&gt;&lt;author&gt;Salvagiotto G Fau - Rehrauer, William&lt;/author&gt;&lt;author&gt;Rehrauer W Fau - Vodyanik, Maxim&lt;/author&gt;&lt;author&gt;Vodyanik M Fau - Thomson, James&lt;/author&gt;&lt;author&gt;Thomson J Fau - Slukvin, Igor&lt;/author&gt;&lt;author&gt;Slukvin I&lt;/author&gt;&lt;/authors&gt;&lt;/contributors&gt;&lt;titles&gt;&lt;title&gt;- Hematopoietic and endothelial differentiation of human induced pluripotent stem cells&lt;/title&gt;&lt;secondary-title&gt;Stem Cells&lt;/secondary-title&gt;&lt;/titles&gt;&lt;periodical&gt;&lt;full-title&gt;Stem Cells&lt;/full-title&gt;&lt;/periodical&gt;&lt;pages&gt;559-67&lt;/pages&gt;&lt;volume&gt;27&lt;/volume&gt;&lt;number&gt;3&lt;/number&gt;&lt;dates&gt;&lt;year&gt;2009&lt;/year&gt;&lt;/dates&gt;&lt;urls&gt;&lt;/urls&gt;&lt;language&gt;- 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30" w:tooltip="KD, 2009 #23" w:history="1">
        <w:r w:rsidR="00EB3C63" w:rsidRPr="005E74F1">
          <w:rPr>
            <w:rFonts w:ascii="Book Antiqua" w:hAnsi="Book Antiqua" w:cstheme="majorHAnsi"/>
            <w:noProof/>
            <w:color w:val="000000" w:themeColor="text1"/>
            <w:vertAlign w:val="superscript"/>
          </w:rPr>
          <w:t>30</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ED35DC" w:rsidRPr="005E74F1">
        <w:rPr>
          <w:rFonts w:ascii="Book Antiqua" w:hAnsi="Book Antiqua" w:cstheme="majorHAnsi"/>
          <w:color w:val="000000" w:themeColor="text1"/>
        </w:rPr>
        <w:t>,</w:t>
      </w:r>
      <w:r w:rsidR="00721452" w:rsidRPr="005E74F1">
        <w:rPr>
          <w:rFonts w:ascii="Book Antiqua" w:eastAsiaTheme="minorEastAsia" w:hAnsi="Book Antiqua" w:cstheme="majorHAnsi"/>
          <w:bCs/>
          <w:color w:val="000000" w:themeColor="text1"/>
          <w:kern w:val="0"/>
        </w:rPr>
        <w:t xml:space="preserve"> and hepatocyte</w:t>
      </w:r>
      <w:r w:rsidR="00CC7B00" w:rsidRPr="005E74F1">
        <w:rPr>
          <w:rFonts w:ascii="Book Antiqua" w:eastAsiaTheme="minorEastAsia" w:hAnsi="Book Antiqua" w:cstheme="majorHAnsi"/>
          <w:bCs/>
          <w:color w:val="000000" w:themeColor="text1"/>
          <w:kern w:val="0"/>
        </w:rPr>
        <w:t>s</w:t>
      </w:r>
      <w:r w:rsidR="00EB3C63" w:rsidRPr="005E74F1">
        <w:rPr>
          <w:rFonts w:ascii="Book Antiqua" w:eastAsiaTheme="minorEastAsia" w:hAnsi="Book Antiqua" w:cstheme="majorHAnsi"/>
          <w:bCs/>
          <w:color w:val="000000" w:themeColor="text1"/>
          <w:kern w:val="0"/>
        </w:rPr>
        <w:fldChar w:fldCharType="begin">
          <w:fldData xml:space="preserve">PEVuZE5vdGU+PENpdGU+PEF1dGhvcj5Tb25nPC9BdXRob3I+PFllYXI+MjAwOTwvWWVhcj48UmVj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IzMy00MjwvcGFnZXM+PHZvbHVtZT4xOTwvdm9sdW1l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</w:fldData>
        </w:fldChar>
      </w:r>
      <w:r w:rsidR="00EB3C63" w:rsidRPr="005E74F1">
        <w:rPr>
          <w:rFonts w:ascii="Book Antiqua" w:eastAsiaTheme="minorEastAsia" w:hAnsi="Book Antiqua" w:cstheme="majorHAnsi"/>
          <w:bCs/>
          <w:color w:val="000000" w:themeColor="text1"/>
          <w:kern w:val="0"/>
        </w:rPr>
        <w:instrText xml:space="preserve"> ADDIN EN.CITE </w:instrText>
      </w:r>
      <w:r w:rsidR="00EB3C63" w:rsidRPr="005E74F1">
        <w:rPr>
          <w:rFonts w:ascii="Book Antiqua" w:eastAsiaTheme="minorEastAsia" w:hAnsi="Book Antiqua" w:cstheme="majorHAnsi"/>
          <w:bCs/>
          <w:color w:val="000000" w:themeColor="text1"/>
          <w:kern w:val="0"/>
        </w:rPr>
        <w:fldChar w:fldCharType="begin">
          <w:fldData xml:space="preserve">PEVuZE5vdGU+PENpdGU+PEF1dGhvcj5Tb25nPC9BdXRob3I+PFllYXI+MjAwOTwvWWVhcj48UmVj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IzMy00MjwvcGFnZXM+PHZvbHVtZT4xOTwvdm9sdW1l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</w:fldData>
        </w:fldChar>
      </w:r>
      <w:r w:rsidR="00EB3C63" w:rsidRPr="005E74F1">
        <w:rPr>
          <w:rFonts w:ascii="Book Antiqua" w:eastAsiaTheme="minorEastAsia" w:hAnsi="Book Antiqua" w:cstheme="majorHAnsi"/>
          <w:bCs/>
          <w:color w:val="000000" w:themeColor="text1"/>
          <w:kern w:val="0"/>
        </w:rPr>
        <w:instrText xml:space="preserve"> ADDIN EN.CITE.DATA </w:instrText>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end"/>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31" w:tooltip="Song, 2009 #1" w:history="1">
        <w:r w:rsidR="00EB3C63" w:rsidRPr="005E74F1">
          <w:rPr>
            <w:rFonts w:ascii="Book Antiqua" w:eastAsiaTheme="minorEastAsia" w:hAnsi="Book Antiqua" w:cstheme="majorHAnsi"/>
            <w:bCs/>
            <w:noProof/>
            <w:color w:val="000000" w:themeColor="text1"/>
            <w:kern w:val="0"/>
            <w:vertAlign w:val="superscript"/>
          </w:rPr>
          <w:t>31</w:t>
        </w:r>
      </w:hyperlink>
      <w:r w:rsidR="005E74F1">
        <w:rPr>
          <w:rFonts w:ascii="Book Antiqua" w:eastAsia="SimSun" w:hAnsi="Book Antiqua" w:cstheme="majorHAnsi" w:hint="eastAsia"/>
          <w:bCs/>
          <w:noProof/>
          <w:color w:val="000000" w:themeColor="text1"/>
          <w:kern w:val="0"/>
          <w:vertAlign w:val="superscript"/>
          <w:lang w:eastAsia="zh-CN"/>
        </w:rPr>
        <w:t>,32</w:t>
      </w:r>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4C1DE9" w:rsidRPr="005E74F1">
        <w:rPr>
          <w:rFonts w:ascii="Book Antiqua" w:eastAsiaTheme="minorEastAsia" w:hAnsi="Book Antiqua" w:cstheme="majorHAnsi"/>
          <w:bCs/>
          <w:color w:val="000000" w:themeColor="text1"/>
          <w:kern w:val="0"/>
        </w:rPr>
        <w:t>.</w:t>
      </w:r>
      <w:r w:rsidR="00EA1C97" w:rsidRPr="005E74F1">
        <w:rPr>
          <w:rFonts w:ascii="Book Antiqua" w:eastAsiaTheme="minorEastAsia" w:hAnsi="Book Antiqua" w:cstheme="majorHAnsi"/>
          <w:bCs/>
          <w:color w:val="000000" w:themeColor="text1"/>
          <w:kern w:val="0"/>
        </w:rPr>
        <w:t xml:space="preserve"> </w:t>
      </w:r>
      <w:r w:rsidR="00B87487" w:rsidRPr="005E74F1">
        <w:rPr>
          <w:rFonts w:ascii="Book Antiqua" w:eastAsiaTheme="minorEastAsia" w:hAnsi="Book Antiqua" w:cstheme="majorHAnsi"/>
          <w:bCs/>
          <w:color w:val="000000" w:themeColor="text1"/>
          <w:kern w:val="0"/>
        </w:rPr>
        <w:t>hPSC-derived hepatic cells</w:t>
      </w:r>
      <w:r w:rsidR="00EA1C97" w:rsidRPr="005E74F1">
        <w:rPr>
          <w:rFonts w:ascii="Book Antiqua" w:eastAsiaTheme="minorEastAsia" w:hAnsi="Book Antiqua" w:cstheme="majorHAnsi"/>
          <w:bCs/>
          <w:color w:val="000000" w:themeColor="text1"/>
          <w:kern w:val="0"/>
        </w:rPr>
        <w:t xml:space="preserve"> have been shown to express hepatocyte marker genes and proteins</w:t>
      </w:r>
      <w:r w:rsidR="00EB3C63" w:rsidRPr="005E74F1">
        <w:rPr>
          <w:rFonts w:ascii="Book Antiqua" w:eastAsiaTheme="minorEastAsia" w:hAnsi="Book Antiqua" w:cstheme="majorHAnsi"/>
          <w:bCs/>
          <w:color w:val="000000" w:themeColor="text1"/>
          <w:kern w:val="0"/>
        </w:rPr>
        <w:fldChar w:fldCharType="begin"/>
      </w:r>
      <w:r w:rsidR="00EB3C63" w:rsidRPr="005E74F1">
        <w:rPr>
          <w:rFonts w:ascii="Book Antiqua" w:eastAsiaTheme="minorEastAsia" w:hAnsi="Book Antiqua" w:cstheme="majorHAnsi"/>
          <w:bCs/>
          <w:color w:val="000000" w:themeColor="text1"/>
          <w:kern w:val="0"/>
        </w:rPr>
        <w:instrText xml:space="preserve"> ADDIN EN.CITE &lt;EndNote&gt;&lt;Cite&gt;&lt;Author&gt;Si-Tayeb&lt;/Author&gt;&lt;Year&gt;2010&lt;/Year&gt;&lt;RecNum&gt;3&lt;/RecNum&gt;&lt;DisplayText&gt;&lt;style face="superscript"&gt;[33]&lt;/style&gt;&lt;/DisplayText&gt;&lt;record&gt;&lt;rec-number&gt;3&lt;/rec-number&gt;&lt;foreign-keys&gt;&lt;key app="EN" db-id="t2p25z9axvas5eevzzz5pfey5r0wwza2p2e5"&gt;3&lt;/key&gt;&lt;/foreign-keys&gt;&lt;ref-type name="Journal Article"&gt;17&lt;/ref-type&gt;&lt;contributors&gt;&lt;authors&gt;&lt;author&gt;Si-Tayeb, K.&lt;/author&gt;&lt;author&gt;Noto, F. K.&lt;/author&gt;&lt;author&gt;Nagaoka, M.&lt;/author&gt;&lt;author&gt;Li, J.&lt;/author&gt;&lt;author&gt;Battle, M. A.&lt;/author&gt;&lt;author&gt;Duris, C.&lt;/author&gt;&lt;author&gt;North, P. E.&lt;/author&gt;&lt;author&gt;Dalton, S.&lt;/author&gt;&lt;author&gt;Duncan, S. A.&lt;/author&gt;&lt;/authors&gt;&lt;/contributors&gt;&lt;auth-address&gt;Department of Cell Biology, Division of Pediatric Pathology, Medical College of Wisconsin, Milwaukee, WI 53226, USA.&lt;/auth-address&gt;&lt;titles&gt;&lt;title&gt;Highly efficient generation of human hepatocyte-like cells from induced pluripotent stem cell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97-305&lt;/pages&gt;&lt;volume&gt;51&lt;/volume&gt;&lt;number&gt;1&lt;/number&gt;&lt;edition&gt;2009/12/10&lt;/edition&gt;&lt;keywords&gt;&lt;keyword&gt;Animals&lt;/keyword&gt;&lt;keyword&gt;Cell Differentiation/ physiology&lt;/keyword&gt;&lt;keyword&gt;Hepatocytes/ transplantation&lt;/keyword&gt;&lt;keyword&gt;Humans&lt;/keyword&gt;&lt;keyword&gt;Induced Pluripotent Stem Cells/ physiology&lt;/keyword&gt;&lt;keyword&gt;Mice&lt;/keyword&gt;&lt;/keywords&gt;&lt;dates&gt;&lt;year&gt;2010&lt;/year&gt;&lt;pub-dates&gt;&lt;date&gt;Jan&lt;/date&gt;&lt;/pub-dates&gt;&lt;/dates&gt;&lt;isbn&gt;1527-3350 (Electronic)&amp;#xD;0270-9139 (Linking)&lt;/isbn&gt;&lt;accession-num&gt;19998274&lt;/accession-num&gt;&lt;urls&gt;&lt;/urls&gt;&lt;custom2&gt;2946078&lt;/custom2&gt;&lt;electronic-resource-num&gt;10.1002/hep.23354&lt;/electronic-resource-num&gt;&lt;remote-database-provider&gt;NLM&lt;/remote-database-provider&gt;&lt;language&gt;eng&lt;/language&gt;&lt;/record&gt;&lt;/Cite&gt;&lt;/EndNote&gt;</w:instrText>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33" w:tooltip="Si-Tayeb, 2010 #3" w:history="1">
        <w:r w:rsidR="00EB3C63" w:rsidRPr="005E74F1">
          <w:rPr>
            <w:rFonts w:ascii="Book Antiqua" w:eastAsiaTheme="minorEastAsia" w:hAnsi="Book Antiqua" w:cstheme="majorHAnsi"/>
            <w:bCs/>
            <w:noProof/>
            <w:color w:val="000000" w:themeColor="text1"/>
            <w:kern w:val="0"/>
            <w:vertAlign w:val="superscript"/>
          </w:rPr>
          <w:t>33</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EA1C97" w:rsidRPr="005E74F1">
        <w:rPr>
          <w:rFonts w:ascii="Book Antiqua" w:eastAsiaTheme="minorEastAsia" w:hAnsi="Book Antiqua" w:cstheme="majorHAnsi"/>
          <w:bCs/>
          <w:color w:val="000000" w:themeColor="text1"/>
          <w:kern w:val="0"/>
        </w:rPr>
        <w:t>. They also demonstrate hepatic functions including albumin secretion, urea sy</w:t>
      </w:r>
      <w:r w:rsidR="003D71B7" w:rsidRPr="005E74F1">
        <w:rPr>
          <w:rFonts w:ascii="Book Antiqua" w:eastAsiaTheme="minorEastAsia" w:hAnsi="Book Antiqua" w:cstheme="majorHAnsi"/>
          <w:bCs/>
          <w:color w:val="000000" w:themeColor="text1"/>
          <w:kern w:val="0"/>
        </w:rPr>
        <w:t>nthesis, cytochrome P450 enzyme</w:t>
      </w:r>
      <w:r w:rsidR="00EA1C97" w:rsidRPr="005E74F1">
        <w:rPr>
          <w:rFonts w:ascii="Book Antiqua" w:eastAsiaTheme="minorEastAsia" w:hAnsi="Book Antiqua" w:cstheme="majorHAnsi"/>
          <w:bCs/>
          <w:color w:val="000000" w:themeColor="text1"/>
          <w:kern w:val="0"/>
        </w:rPr>
        <w:t xml:space="preserve"> induction</w:t>
      </w:r>
      <w:r w:rsidR="00EB3C63" w:rsidRPr="005E74F1">
        <w:rPr>
          <w:rFonts w:ascii="Book Antiqua" w:eastAsiaTheme="minorEastAsia" w:hAnsi="Book Antiqua" w:cstheme="majorHAnsi"/>
          <w:bCs/>
          <w:color w:val="000000" w:themeColor="text1"/>
          <w:kern w:val="0"/>
        </w:rPr>
        <w:fldChar w:fldCharType="begin">
          <w:fldData xml:space="preserve">PEVuZE5vdGU+PENpdGU+PEF1dGhvcj5Tb25nPC9BdXRob3I+PFllYXI+MjAwOTwvWWVhcj48UmVj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IzMy00MjwvcGFnZXM+PHZvbHVtZT4xOTwvdm9sdW1l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</w:fldData>
        </w:fldChar>
      </w:r>
      <w:r w:rsidR="00EB3C63" w:rsidRPr="005E74F1">
        <w:rPr>
          <w:rFonts w:ascii="Book Antiqua" w:eastAsiaTheme="minorEastAsia" w:hAnsi="Book Antiqua" w:cstheme="majorHAnsi"/>
          <w:bCs/>
          <w:color w:val="000000" w:themeColor="text1"/>
          <w:kern w:val="0"/>
        </w:rPr>
        <w:instrText xml:space="preserve"> ADDIN EN.CITE </w:instrText>
      </w:r>
      <w:r w:rsidR="00EB3C63" w:rsidRPr="005E74F1">
        <w:rPr>
          <w:rFonts w:ascii="Book Antiqua" w:eastAsiaTheme="minorEastAsia" w:hAnsi="Book Antiqua" w:cstheme="majorHAnsi"/>
          <w:bCs/>
          <w:color w:val="000000" w:themeColor="text1"/>
          <w:kern w:val="0"/>
        </w:rPr>
        <w:fldChar w:fldCharType="begin">
          <w:fldData xml:space="preserve">PEVuZE5vdGU+PENpdGU+PEF1dGhvcj5Tb25nPC9BdXRob3I+PFllYXI+MjAwOTwvWWVhcj48UmVj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IzMy00MjwvcGFnZXM+PHZvbHVtZT4xOTwvdm9sdW1l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</w:fldData>
        </w:fldChar>
      </w:r>
      <w:r w:rsidR="00EB3C63" w:rsidRPr="005E74F1">
        <w:rPr>
          <w:rFonts w:ascii="Book Antiqua" w:eastAsiaTheme="minorEastAsia" w:hAnsi="Book Antiqua" w:cstheme="majorHAnsi"/>
          <w:bCs/>
          <w:color w:val="000000" w:themeColor="text1"/>
          <w:kern w:val="0"/>
        </w:rPr>
        <w:instrText xml:space="preserve"> ADDIN EN.CITE.DATA </w:instrText>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end"/>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31" w:tooltip="Song, 2009 #1" w:history="1">
        <w:r w:rsidR="00EB3C63" w:rsidRPr="005E74F1">
          <w:rPr>
            <w:rFonts w:ascii="Book Antiqua" w:eastAsiaTheme="minorEastAsia" w:hAnsi="Book Antiqua" w:cstheme="majorHAnsi"/>
            <w:bCs/>
            <w:noProof/>
            <w:color w:val="000000" w:themeColor="text1"/>
            <w:kern w:val="0"/>
            <w:vertAlign w:val="superscript"/>
          </w:rPr>
          <w:t>31</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EA1C97" w:rsidRPr="005E74F1">
        <w:rPr>
          <w:rFonts w:ascii="Book Antiqua" w:eastAsiaTheme="minorEastAsia" w:hAnsi="Book Antiqua" w:cstheme="majorHAnsi"/>
          <w:bCs/>
          <w:color w:val="000000" w:themeColor="text1"/>
          <w:kern w:val="0"/>
        </w:rPr>
        <w:t xml:space="preserve">, and </w:t>
      </w:r>
      <w:r w:rsidR="007C2D2A" w:rsidRPr="005E74F1">
        <w:rPr>
          <w:rFonts w:ascii="Book Antiqua" w:eastAsiaTheme="minorEastAsia" w:hAnsi="Book Antiqua" w:cstheme="majorHAnsi"/>
          <w:bCs/>
          <w:color w:val="000000" w:themeColor="text1"/>
          <w:kern w:val="0"/>
        </w:rPr>
        <w:t>glycogen storage</w:t>
      </w:r>
      <w:r w:rsidR="00EB3C63" w:rsidRPr="005E74F1">
        <w:rPr>
          <w:rFonts w:ascii="Book Antiqua" w:eastAsiaTheme="minorEastAsia" w:hAnsi="Book Antiqua" w:cstheme="majorHAnsi"/>
          <w:bCs/>
          <w:color w:val="000000" w:themeColor="text1"/>
          <w:kern w:val="0"/>
        </w:rPr>
        <w:fldChar w:fldCharType="begin">
          <w:fldData xml:space="preserve">PEVuZE5vdGU+PENpdGU+PEF1dGhvcj5SYXNoaWQ8L0F1dGhvcj48WWVhcj4yMDEwPC9ZZWFyPjxS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EyNy0zNjwvcGFnZXM+PHZvbHVt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==
</w:fldData>
        </w:fldChar>
      </w:r>
      <w:r w:rsidR="00EB3C63" w:rsidRPr="005E74F1">
        <w:rPr>
          <w:rFonts w:ascii="Book Antiqua" w:eastAsiaTheme="minorEastAsia" w:hAnsi="Book Antiqua" w:cstheme="majorHAnsi"/>
          <w:bCs/>
          <w:color w:val="000000" w:themeColor="text1"/>
          <w:kern w:val="0"/>
        </w:rPr>
        <w:instrText xml:space="preserve"> ADDIN EN.CITE </w:instrText>
      </w:r>
      <w:r w:rsidR="00EB3C63" w:rsidRPr="005E74F1">
        <w:rPr>
          <w:rFonts w:ascii="Book Antiqua" w:eastAsiaTheme="minorEastAsia" w:hAnsi="Book Antiqua" w:cstheme="majorHAnsi"/>
          <w:bCs/>
          <w:color w:val="000000" w:themeColor="text1"/>
          <w:kern w:val="0"/>
        </w:rPr>
        <w:fldChar w:fldCharType="begin">
          <w:fldData xml:space="preserve">PEVuZE5vdGU+PENpdGU+PEF1dGhvcj5SYXNoaWQ8L0F1dGhvcj48WWVhcj4yMDEwPC9ZZWFyPjxS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EyNy0zNjwvcGFnZXM+PHZvbHVt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==
</w:fldData>
        </w:fldChar>
      </w:r>
      <w:r w:rsidR="00EB3C63" w:rsidRPr="005E74F1">
        <w:rPr>
          <w:rFonts w:ascii="Book Antiqua" w:eastAsiaTheme="minorEastAsia" w:hAnsi="Book Antiqua" w:cstheme="majorHAnsi"/>
          <w:bCs/>
          <w:color w:val="000000" w:themeColor="text1"/>
          <w:kern w:val="0"/>
        </w:rPr>
        <w:instrText xml:space="preserve"> ADDIN EN.CITE.DATA </w:instrText>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end"/>
      </w:r>
      <w:r w:rsidR="00EB3C63" w:rsidRPr="005E74F1">
        <w:rPr>
          <w:rFonts w:ascii="Book Antiqua" w:eastAsiaTheme="minorEastAsia" w:hAnsi="Book Antiqua" w:cstheme="majorHAnsi"/>
          <w:bCs/>
          <w:color w:val="000000" w:themeColor="text1"/>
          <w:kern w:val="0"/>
        </w:rPr>
      </w:r>
      <w:r w:rsidR="00EB3C63" w:rsidRPr="005E74F1">
        <w:rPr>
          <w:rFonts w:ascii="Book Antiqua" w:eastAsiaTheme="minorEastAsia" w:hAnsi="Book Antiqua" w:cstheme="majorHAnsi"/>
          <w:bCs/>
          <w:color w:val="000000" w:themeColor="text1"/>
          <w:kern w:val="0"/>
        </w:rPr>
        <w:fldChar w:fldCharType="separate"/>
      </w:r>
      <w:r w:rsidR="00EB3C63" w:rsidRPr="005E74F1">
        <w:rPr>
          <w:rFonts w:ascii="Book Antiqua" w:eastAsiaTheme="minorEastAsia" w:hAnsi="Book Antiqua" w:cstheme="majorHAnsi"/>
          <w:bCs/>
          <w:noProof/>
          <w:color w:val="000000" w:themeColor="text1"/>
          <w:kern w:val="0"/>
          <w:vertAlign w:val="superscript"/>
        </w:rPr>
        <w:t>[</w:t>
      </w:r>
      <w:hyperlink w:anchor="_ENREF_34" w:tooltip="Rashid, 2010 #8" w:history="1">
        <w:r w:rsidR="00EB3C63" w:rsidRPr="005E74F1">
          <w:rPr>
            <w:rFonts w:ascii="Book Antiqua" w:eastAsiaTheme="minorEastAsia" w:hAnsi="Book Antiqua" w:cstheme="majorHAnsi"/>
            <w:bCs/>
            <w:noProof/>
            <w:color w:val="000000" w:themeColor="text1"/>
            <w:kern w:val="0"/>
            <w:vertAlign w:val="superscript"/>
          </w:rPr>
          <w:t>34</w:t>
        </w:r>
      </w:hyperlink>
      <w:r w:rsidR="00EB3C63" w:rsidRPr="005E74F1">
        <w:rPr>
          <w:rFonts w:ascii="Book Antiqua" w:eastAsiaTheme="minorEastAsia" w:hAnsi="Book Antiqua" w:cstheme="majorHAnsi"/>
          <w:bCs/>
          <w:noProof/>
          <w:color w:val="000000" w:themeColor="text1"/>
          <w:kern w:val="0"/>
          <w:vertAlign w:val="superscript"/>
        </w:rPr>
        <w:t>]</w:t>
      </w:r>
      <w:r w:rsidR="00EB3C63" w:rsidRPr="005E74F1">
        <w:rPr>
          <w:rFonts w:ascii="Book Antiqua" w:eastAsiaTheme="minorEastAsia" w:hAnsi="Book Antiqua" w:cstheme="majorHAnsi"/>
          <w:bCs/>
          <w:color w:val="000000" w:themeColor="text1"/>
          <w:kern w:val="0"/>
        </w:rPr>
        <w:fldChar w:fldCharType="end"/>
      </w:r>
      <w:r w:rsidR="00EA1C97" w:rsidRPr="005E74F1">
        <w:rPr>
          <w:rFonts w:ascii="Book Antiqua" w:eastAsia="MS PGothic" w:hAnsi="Book Antiqua" w:cstheme="majorHAnsi"/>
          <w:color w:val="000000" w:themeColor="text1"/>
        </w:rPr>
        <w:t>.</w:t>
      </w:r>
    </w:p>
    <w:p w14:paraId="30DF36DA" w14:textId="4833B924" w:rsidR="00A067C8" w:rsidRPr="005E74F1" w:rsidRDefault="0020098D" w:rsidP="005E74F1">
      <w:pPr>
        <w:widowControl/>
        <w:autoSpaceDE w:val="0"/>
        <w:autoSpaceDN w:val="0"/>
        <w:adjustRightInd w:val="0"/>
        <w:snapToGrid w:val="0"/>
        <w:spacing w:line="360" w:lineRule="auto"/>
        <w:ind w:firstLineChars="98" w:firstLine="238"/>
        <w:rPr>
          <w:rFonts w:ascii="Book Antiqua" w:eastAsia="SimSun" w:hAnsi="Book Antiqua" w:cstheme="majorHAnsi"/>
          <w:color w:val="000000" w:themeColor="text1"/>
          <w:kern w:val="0"/>
          <w:lang w:eastAsia="zh-CN"/>
        </w:rPr>
      </w:pPr>
      <w:r w:rsidRPr="005E74F1">
        <w:rPr>
          <w:rFonts w:ascii="Book Antiqua" w:eastAsia="MS PGothic" w:hAnsi="Book Antiqua" w:cstheme="majorHAnsi"/>
          <w:color w:val="000000" w:themeColor="text1"/>
        </w:rPr>
        <w:t xml:space="preserve">hPSC-derived </w:t>
      </w:r>
      <w:r w:rsidR="00B87487" w:rsidRPr="005E74F1">
        <w:rPr>
          <w:rFonts w:ascii="Book Antiqua" w:eastAsia="MS PGothic" w:hAnsi="Book Antiqua" w:cstheme="majorHAnsi"/>
          <w:color w:val="000000" w:themeColor="text1"/>
        </w:rPr>
        <w:t xml:space="preserve">hepatic cells </w:t>
      </w:r>
      <w:r w:rsidRPr="005E74F1">
        <w:rPr>
          <w:rFonts w:ascii="Book Antiqua" w:eastAsia="MS PGothic" w:hAnsi="Book Antiqua" w:cstheme="majorHAnsi"/>
          <w:color w:val="000000" w:themeColor="text1"/>
        </w:rPr>
        <w:t xml:space="preserve">possess minimal risk when used in a bioartificial liver system, but are unsuitable for other applications due to their risk of tumorigenicity. </w:t>
      </w:r>
      <w:r w:rsidR="000F2A75" w:rsidRPr="005E74F1">
        <w:rPr>
          <w:rFonts w:ascii="Book Antiqua" w:eastAsia="MS PGothic" w:hAnsi="Book Antiqua" w:cstheme="majorHAnsi"/>
          <w:color w:val="000000" w:themeColor="text1"/>
        </w:rPr>
        <w:t xml:space="preserve">The </w:t>
      </w:r>
      <w:r w:rsidR="00FC4CBE" w:rsidRPr="005E74F1">
        <w:rPr>
          <w:rFonts w:ascii="Book Antiqua" w:eastAsia="MS PGothic" w:hAnsi="Book Antiqua" w:cstheme="majorHAnsi"/>
          <w:color w:val="000000" w:themeColor="text1"/>
        </w:rPr>
        <w:t xml:space="preserve">genetic instability </w:t>
      </w:r>
      <w:r w:rsidR="000F2A75" w:rsidRPr="005E74F1">
        <w:rPr>
          <w:rFonts w:ascii="Book Antiqua" w:eastAsia="MS PGothic" w:hAnsi="Book Antiqua" w:cstheme="majorHAnsi"/>
          <w:color w:val="000000" w:themeColor="text1"/>
        </w:rPr>
        <w:t>of hPSC</w:t>
      </w:r>
      <w:r w:rsidR="00125C20" w:rsidRPr="005E74F1">
        <w:rPr>
          <w:rFonts w:ascii="Book Antiqua" w:eastAsia="MS PGothic" w:hAnsi="Book Antiqua" w:cstheme="majorHAnsi"/>
          <w:color w:val="000000" w:themeColor="text1"/>
        </w:rPr>
        <w:t>s</w:t>
      </w:r>
      <w:r w:rsidR="000F2A75" w:rsidRPr="005E74F1">
        <w:rPr>
          <w:rFonts w:ascii="Book Antiqua" w:eastAsia="MS PGothic" w:hAnsi="Book Antiqua" w:cstheme="majorHAnsi"/>
          <w:color w:val="000000" w:themeColor="text1"/>
        </w:rPr>
        <w:t xml:space="preserve"> </w:t>
      </w:r>
      <w:r w:rsidR="0082671A" w:rsidRPr="005E74F1">
        <w:rPr>
          <w:rFonts w:ascii="Book Antiqua" w:eastAsia="MS PGothic" w:hAnsi="Book Antiqua" w:cstheme="majorHAnsi"/>
          <w:color w:val="000000" w:themeColor="text1"/>
        </w:rPr>
        <w:t xml:space="preserve">results in </w:t>
      </w:r>
      <w:r w:rsidR="00125C20" w:rsidRPr="005E74F1">
        <w:rPr>
          <w:rFonts w:ascii="Book Antiqua" w:eastAsia="MS PGothic" w:hAnsi="Book Antiqua" w:cstheme="majorHAnsi"/>
          <w:color w:val="000000" w:themeColor="text1"/>
        </w:rPr>
        <w:t xml:space="preserve">an underlying </w:t>
      </w:r>
      <w:r w:rsidR="000F2A75" w:rsidRPr="005E74F1">
        <w:rPr>
          <w:rFonts w:ascii="Book Antiqua" w:eastAsia="MS PGothic" w:hAnsi="Book Antiqua" w:cstheme="majorHAnsi"/>
          <w:color w:val="000000" w:themeColor="text1"/>
        </w:rPr>
        <w:t>uncertainty of transplanting large quantit</w:t>
      </w:r>
      <w:r w:rsidR="00125C20" w:rsidRPr="005E74F1">
        <w:rPr>
          <w:rFonts w:ascii="Book Antiqua" w:eastAsia="MS PGothic" w:hAnsi="Book Antiqua" w:cstheme="majorHAnsi"/>
          <w:color w:val="000000" w:themeColor="text1"/>
        </w:rPr>
        <w:t>ies</w:t>
      </w:r>
      <w:r w:rsidR="000F2A75" w:rsidRPr="005E74F1">
        <w:rPr>
          <w:rFonts w:ascii="Book Antiqua" w:eastAsia="MS PGothic" w:hAnsi="Book Antiqua" w:cstheme="majorHAnsi"/>
          <w:color w:val="000000" w:themeColor="text1"/>
        </w:rPr>
        <w:t xml:space="preserve"> of hPSC-derived hepatic cells </w:t>
      </w:r>
      <w:r w:rsidR="00153A35" w:rsidRPr="005E74F1">
        <w:rPr>
          <w:rFonts w:ascii="Book Antiqua" w:eastAsia="MS PGothic" w:hAnsi="Book Antiqua" w:cstheme="majorHAnsi"/>
          <w:color w:val="000000" w:themeColor="text1"/>
        </w:rPr>
        <w:t xml:space="preserve">directly </w:t>
      </w:r>
      <w:r w:rsidR="000F2A75" w:rsidRPr="005E74F1">
        <w:rPr>
          <w:rFonts w:ascii="Book Antiqua" w:eastAsia="MS PGothic" w:hAnsi="Book Antiqua" w:cstheme="majorHAnsi"/>
          <w:color w:val="000000" w:themeColor="text1"/>
        </w:rPr>
        <w:t xml:space="preserve">into </w:t>
      </w:r>
      <w:r w:rsidR="00153A35" w:rsidRPr="005E74F1">
        <w:rPr>
          <w:rFonts w:ascii="Book Antiqua" w:eastAsia="MS PGothic" w:hAnsi="Book Antiqua" w:cstheme="majorHAnsi"/>
          <w:color w:val="000000" w:themeColor="text1"/>
        </w:rPr>
        <w:t xml:space="preserve">a </w:t>
      </w:r>
      <w:r w:rsidR="000F2A75" w:rsidRPr="005E74F1">
        <w:rPr>
          <w:rFonts w:ascii="Book Antiqua" w:eastAsia="MS PGothic" w:hAnsi="Book Antiqua" w:cstheme="majorHAnsi"/>
          <w:color w:val="000000" w:themeColor="text1"/>
        </w:rPr>
        <w:t>patient</w:t>
      </w:r>
      <w:r w:rsidR="00EB3C63" w:rsidRPr="005E74F1">
        <w:rPr>
          <w:rFonts w:ascii="Book Antiqua" w:eastAsia="MS PGothic" w:hAnsi="Book Antiqua" w:cstheme="majorHAnsi"/>
          <w:color w:val="000000" w:themeColor="text1"/>
        </w:rPr>
        <w:fldChar w:fldCharType="begin"/>
      </w:r>
      <w:r w:rsidR="00EB3C63" w:rsidRPr="005E74F1">
        <w:rPr>
          <w:rFonts w:ascii="Book Antiqua" w:eastAsia="MS PGothic" w:hAnsi="Book Antiqua" w:cstheme="majorHAnsi"/>
          <w:color w:val="000000" w:themeColor="text1"/>
        </w:rPr>
        <w:instrText xml:space="preserve"> ADDIN EN.CITE &lt;EndNote&gt;&lt;Cite&gt;&lt;Author&gt;Peterson&lt;/Author&gt;&lt;Year&gt;2016&lt;/Year&gt;&lt;RecNum&gt;42&lt;/RecNum&gt;&lt;DisplayText&gt;&lt;style face="superscript"&gt;[35]&lt;/style&gt;&lt;/DisplayText&gt;&lt;record&gt;&lt;rec-number&gt;42&lt;/rec-number&gt;&lt;foreign-keys&gt;&lt;key app="EN" db-id="t2p25z9axvas5eevzzz5pfey5r0wwza2p2e5"&gt;42&lt;/key&gt;&lt;/foreign-keys&gt;&lt;ref-type name="Journal Article"&gt;17&lt;/ref-type&gt;&lt;contributors&gt;&lt;authors&gt;&lt;author&gt;Peterson, S. E.&lt;/author&gt;&lt;author&gt;Garitaonandia, I.&lt;/author&gt;&lt;author&gt;Loring, J. F.&lt;/author&gt;&lt;/authors&gt;&lt;/contributors&gt;&lt;auth-address&gt;Department of Chemical Physiology, The Scripps Research Institute, La Jolla, California, USA.&amp;#xD;Center for Regenerative Medicine, The Scripps Research Institute, La Jolla, California, USA.&amp;#xD;Department of Neurogenetics, International Stem Cell Corporation, Oceanside, CA, USA.&lt;/auth-address&gt;&lt;titles&gt;&lt;title&gt;The tumorigenic potential of pluripotent stem cells: What can we do to minimize it?&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pages&gt;S86-95&lt;/pages&gt;&lt;volume&gt;38 Suppl 1&lt;/volume&gt;&lt;edition&gt;2016/07/16&lt;/edition&gt;&lt;dates&gt;&lt;year&gt;2016&lt;/year&gt;&lt;pub-dates&gt;&lt;date&gt;Jul&lt;/date&gt;&lt;/pub-dates&gt;&lt;/dates&gt;&lt;isbn&gt;1521-1878 (Electronic)&amp;#xD;0265-9247 (Linking)&lt;/isbn&gt;&lt;accession-num&gt;27417126&lt;/accession-num&gt;&lt;urls&gt;&lt;/urls&gt;&lt;electronic-resource-num&gt;10.1002/bies.201670915&lt;/electronic-resource-num&gt;&lt;remote-database-provider&gt;NLM&lt;/remote-database-provider&gt;&lt;language&gt;eng&lt;/language&gt;&lt;/record&gt;&lt;/Cite&gt;&lt;/EndNote&gt;</w:instrText>
      </w:r>
      <w:r w:rsidR="00EB3C63" w:rsidRPr="005E74F1">
        <w:rPr>
          <w:rFonts w:ascii="Book Antiqua" w:eastAsia="MS PGothic" w:hAnsi="Book Antiqua" w:cstheme="majorHAnsi"/>
          <w:color w:val="000000" w:themeColor="text1"/>
        </w:rPr>
        <w:fldChar w:fldCharType="separate"/>
      </w:r>
      <w:r w:rsidR="00EB3C63" w:rsidRPr="005E74F1">
        <w:rPr>
          <w:rFonts w:ascii="Book Antiqua" w:eastAsia="MS PGothic" w:hAnsi="Book Antiqua" w:cstheme="majorHAnsi"/>
          <w:noProof/>
          <w:color w:val="000000" w:themeColor="text1"/>
          <w:vertAlign w:val="superscript"/>
        </w:rPr>
        <w:t>[</w:t>
      </w:r>
      <w:hyperlink w:anchor="_ENREF_35" w:tooltip="Peterson, 2016 #42" w:history="1">
        <w:r w:rsidR="00EB3C63" w:rsidRPr="005E74F1">
          <w:rPr>
            <w:rFonts w:ascii="Book Antiqua" w:eastAsia="MS PGothic" w:hAnsi="Book Antiqua" w:cstheme="majorHAnsi"/>
            <w:noProof/>
            <w:color w:val="000000" w:themeColor="text1"/>
            <w:vertAlign w:val="superscript"/>
          </w:rPr>
          <w:t>35</w:t>
        </w:r>
      </w:hyperlink>
      <w:r w:rsidR="00EB3C63" w:rsidRPr="005E74F1">
        <w:rPr>
          <w:rFonts w:ascii="Book Antiqua" w:eastAsia="MS PGothic" w:hAnsi="Book Antiqua" w:cstheme="majorHAnsi"/>
          <w:noProof/>
          <w:color w:val="000000" w:themeColor="text1"/>
          <w:vertAlign w:val="superscript"/>
        </w:rPr>
        <w:t>]</w:t>
      </w:r>
      <w:r w:rsidR="00EB3C63" w:rsidRPr="005E74F1">
        <w:rPr>
          <w:rFonts w:ascii="Book Antiqua" w:eastAsia="MS PGothic" w:hAnsi="Book Antiqua" w:cstheme="majorHAnsi"/>
          <w:color w:val="000000" w:themeColor="text1"/>
        </w:rPr>
        <w:fldChar w:fldCharType="end"/>
      </w:r>
      <w:r w:rsidR="000F2A75" w:rsidRPr="005E74F1">
        <w:rPr>
          <w:rFonts w:ascii="Book Antiqua" w:eastAsia="MS PGothic" w:hAnsi="Book Antiqua" w:cstheme="majorHAnsi"/>
          <w:color w:val="000000" w:themeColor="text1"/>
        </w:rPr>
        <w:t>.</w:t>
      </w:r>
      <w:r w:rsidR="00153A35" w:rsidRPr="005E74F1">
        <w:rPr>
          <w:rFonts w:ascii="Book Antiqua" w:eastAsia="MS PGothic" w:hAnsi="Book Antiqua" w:cstheme="majorHAnsi"/>
          <w:color w:val="000000" w:themeColor="text1"/>
        </w:rPr>
        <w:t xml:space="preserve"> </w:t>
      </w:r>
      <w:r w:rsidRPr="005E74F1">
        <w:rPr>
          <w:rFonts w:ascii="Book Antiqua" w:eastAsia="MS PGothic" w:hAnsi="Book Antiqua" w:cstheme="majorHAnsi"/>
          <w:color w:val="000000" w:themeColor="text1"/>
        </w:rPr>
        <w:t>On the other hand, the risk of tumorigenic</w:t>
      </w:r>
      <w:r w:rsidR="00FC4CBE" w:rsidRPr="005E74F1">
        <w:rPr>
          <w:rFonts w:ascii="Book Antiqua" w:eastAsia="MS PGothic" w:hAnsi="Book Antiqua" w:cstheme="majorHAnsi"/>
          <w:color w:val="000000" w:themeColor="text1"/>
        </w:rPr>
        <w:t>i</w:t>
      </w:r>
      <w:r w:rsidRPr="005E74F1">
        <w:rPr>
          <w:rFonts w:ascii="Book Antiqua" w:eastAsia="MS PGothic" w:hAnsi="Book Antiqua" w:cstheme="majorHAnsi"/>
          <w:color w:val="000000" w:themeColor="text1"/>
        </w:rPr>
        <w:t xml:space="preserve">ty is minimized in a bioartificial liver system, as the hPSC-derived hepatic cells would be isolated from the patient’s blood stream by multiple layers of filter membranes (Figure 1). </w:t>
      </w:r>
      <w:r w:rsidRPr="005E74F1">
        <w:rPr>
          <w:rFonts w:ascii="Book Antiqua" w:eastAsia="Times New Roman" w:hAnsi="Book Antiqua" w:cstheme="majorHAnsi"/>
          <w:color w:val="000000" w:themeColor="text1"/>
        </w:rPr>
        <w:t xml:space="preserve">Therefore, while hPSC-derived </w:t>
      </w:r>
      <w:r w:rsidR="00E13655" w:rsidRPr="005E74F1">
        <w:rPr>
          <w:rFonts w:ascii="Book Antiqua" w:eastAsia="Times New Roman" w:hAnsi="Book Antiqua" w:cstheme="majorHAnsi"/>
          <w:color w:val="000000" w:themeColor="text1"/>
        </w:rPr>
        <w:t xml:space="preserve">hepatic cells </w:t>
      </w:r>
      <w:r w:rsidRPr="005E74F1">
        <w:rPr>
          <w:rFonts w:ascii="Book Antiqua" w:eastAsia="Times New Roman" w:hAnsi="Book Antiqua" w:cstheme="majorHAnsi"/>
          <w:color w:val="000000" w:themeColor="text1"/>
        </w:rPr>
        <w:t>may not be ideal for cell transplantation, they are viable candidate</w:t>
      </w:r>
      <w:r w:rsidR="00AA5712" w:rsidRPr="005E74F1">
        <w:rPr>
          <w:rFonts w:ascii="Book Antiqua" w:eastAsia="Times New Roman" w:hAnsi="Book Antiqua" w:cstheme="majorHAnsi"/>
          <w:color w:val="000000" w:themeColor="text1"/>
        </w:rPr>
        <w:t>s</w:t>
      </w:r>
      <w:r w:rsidRPr="005E74F1">
        <w:rPr>
          <w:rFonts w:ascii="Book Antiqua" w:eastAsia="Times New Roman" w:hAnsi="Book Antiqua" w:cstheme="majorHAnsi"/>
          <w:color w:val="000000" w:themeColor="text1"/>
        </w:rPr>
        <w:t xml:space="preserve"> fo</w:t>
      </w:r>
      <w:r w:rsidR="005E74F1">
        <w:rPr>
          <w:rFonts w:ascii="Book Antiqua" w:eastAsia="Times New Roman" w:hAnsi="Book Antiqua" w:cstheme="majorHAnsi"/>
          <w:color w:val="000000" w:themeColor="text1"/>
        </w:rPr>
        <w:t>r a bioartificial liver system.</w:t>
      </w:r>
    </w:p>
    <w:p w14:paraId="7E4822E2" w14:textId="77777777" w:rsidR="00A067C8" w:rsidRPr="005E74F1" w:rsidRDefault="00A067C8" w:rsidP="005E74F1">
      <w:pPr>
        <w:widowControl/>
        <w:autoSpaceDE w:val="0"/>
        <w:autoSpaceDN w:val="0"/>
        <w:adjustRightInd w:val="0"/>
        <w:snapToGrid w:val="0"/>
        <w:spacing w:line="360" w:lineRule="auto"/>
        <w:ind w:firstLine="296"/>
        <w:rPr>
          <w:rFonts w:ascii="Book Antiqua" w:eastAsiaTheme="minorEastAsia" w:hAnsi="Book Antiqua" w:cstheme="majorHAnsi"/>
          <w:bCs/>
          <w:color w:val="000000" w:themeColor="text1"/>
          <w:kern w:val="0"/>
        </w:rPr>
      </w:pPr>
    </w:p>
    <w:p w14:paraId="7FE012DE" w14:textId="6F070836" w:rsidR="005A5E83" w:rsidRPr="005E74F1" w:rsidRDefault="00854D24" w:rsidP="005E74F1">
      <w:pPr>
        <w:snapToGrid w:val="0"/>
        <w:spacing w:line="360" w:lineRule="auto"/>
        <w:rPr>
          <w:rFonts w:ascii="Book Antiqua" w:hAnsi="Book Antiqua" w:cstheme="majorHAnsi"/>
          <w:b/>
          <w:caps/>
          <w:color w:val="000000" w:themeColor="text1"/>
        </w:rPr>
      </w:pPr>
      <w:r w:rsidRPr="005E74F1">
        <w:rPr>
          <w:rFonts w:ascii="Book Antiqua" w:hAnsi="Book Antiqua" w:cstheme="majorHAnsi"/>
          <w:b/>
          <w:caps/>
          <w:color w:val="000000" w:themeColor="text1"/>
        </w:rPr>
        <w:t>Successes and challenges of developing clinical BAL systems</w:t>
      </w:r>
      <w:r w:rsidR="00055E26" w:rsidRPr="005E74F1">
        <w:rPr>
          <w:rFonts w:ascii="Book Antiqua" w:hAnsi="Book Antiqua" w:cstheme="majorHAnsi"/>
          <w:b/>
          <w:caps/>
          <w:color w:val="000000" w:themeColor="text1"/>
        </w:rPr>
        <w:t xml:space="preserve"> </w:t>
      </w:r>
    </w:p>
    <w:p w14:paraId="5808A81A" w14:textId="168E9E06" w:rsidR="00A66953" w:rsidRPr="005E74F1" w:rsidRDefault="00055E26" w:rsidP="005E74F1">
      <w:pPr>
        <w:snapToGrid w:val="0"/>
        <w:spacing w:line="360" w:lineRule="auto"/>
        <w:rPr>
          <w:rFonts w:ascii="Book Antiqua" w:eastAsiaTheme="minorEastAsia" w:hAnsi="Book Antiqua" w:cstheme="majorHAnsi"/>
          <w:color w:val="000000" w:themeColor="text1"/>
          <w:kern w:val="0"/>
        </w:rPr>
      </w:pPr>
      <w:r w:rsidRPr="005E74F1">
        <w:rPr>
          <w:rFonts w:ascii="Book Antiqua" w:hAnsi="Book Antiqua" w:cstheme="majorHAnsi"/>
          <w:color w:val="000000" w:themeColor="text1"/>
        </w:rPr>
        <w:t>Several BALs have been evaluated in clinical trials</w:t>
      </w:r>
      <w:r w:rsidR="00A10BBD" w:rsidRPr="005E74F1">
        <w:rPr>
          <w:rFonts w:ascii="Book Antiqua" w:hAnsi="Book Antiqua" w:cstheme="majorHAnsi"/>
          <w:color w:val="000000" w:themeColor="text1"/>
        </w:rPr>
        <w:t xml:space="preserve">, as previously explored in van </w:t>
      </w:r>
      <w:r w:rsidR="00A10BBD" w:rsidRPr="005E74F1">
        <w:rPr>
          <w:rFonts w:ascii="Book Antiqua" w:hAnsi="Book Antiqua" w:cstheme="majorHAnsi"/>
          <w:color w:val="000000" w:themeColor="text1"/>
        </w:rPr>
        <w:lastRenderedPageBreak/>
        <w:t xml:space="preserve">de Kerkhove </w:t>
      </w:r>
      <w:r w:rsidR="00A10BBD" w:rsidRPr="005E74F1">
        <w:rPr>
          <w:rFonts w:ascii="Book Antiqua" w:hAnsi="Book Antiqua" w:cstheme="majorHAnsi"/>
          <w:i/>
          <w:color w:val="000000" w:themeColor="text1"/>
        </w:rPr>
        <w:t>et al</w:t>
      </w:r>
      <w:r w:rsidR="005E74F1" w:rsidRPr="005E74F1">
        <w:rPr>
          <w:rFonts w:ascii="Book Antiqua" w:eastAsia="SimSun" w:hAnsi="Book Antiqua" w:cstheme="majorHAnsi" w:hint="eastAsia"/>
          <w:color w:val="000000" w:themeColor="text1"/>
          <w:vertAlign w:val="superscript"/>
          <w:lang w:eastAsia="zh-CN"/>
        </w:rPr>
        <w:t>[13,14]</w:t>
      </w:r>
      <w:r w:rsidR="0099041E" w:rsidRPr="005E74F1">
        <w:rPr>
          <w:rFonts w:ascii="Book Antiqua" w:hAnsi="Book Antiqua" w:cstheme="majorHAnsi"/>
          <w:color w:val="000000" w:themeColor="text1"/>
        </w:rPr>
        <w:t xml:space="preserve"> (Table</w:t>
      </w:r>
      <w:r w:rsidR="0032794A" w:rsidRPr="005E74F1">
        <w:rPr>
          <w:rFonts w:ascii="Book Antiqua" w:hAnsi="Book Antiqua" w:cstheme="majorHAnsi"/>
          <w:color w:val="000000" w:themeColor="text1"/>
        </w:rPr>
        <w:t xml:space="preserve"> </w:t>
      </w:r>
      <w:r w:rsidR="00E91E49" w:rsidRPr="005E74F1">
        <w:rPr>
          <w:rFonts w:ascii="Book Antiqua" w:hAnsi="Book Antiqua" w:cstheme="majorHAnsi"/>
          <w:color w:val="000000" w:themeColor="text1"/>
        </w:rPr>
        <w:t>2</w:t>
      </w:r>
      <w:r w:rsidR="0099041E" w:rsidRPr="005E74F1">
        <w:rPr>
          <w:rFonts w:ascii="Book Antiqua" w:hAnsi="Book Antiqua" w:cstheme="majorHAnsi"/>
          <w:color w:val="000000" w:themeColor="text1"/>
        </w:rPr>
        <w:t>)</w:t>
      </w:r>
      <w:r w:rsidR="00EB3C63" w:rsidRPr="005E74F1">
        <w:rPr>
          <w:rFonts w:ascii="Book Antiqua" w:hAnsi="Book Antiqua" w:cstheme="majorHAnsi"/>
          <w:color w:val="000000" w:themeColor="text1"/>
        </w:rPr>
        <w:fldChar w:fldCharType="begin">
          <w:fldData xml:space="preserve">PEVuZE5vdGU+PENpdGU+PEF1dGhvcj5EZW1ldHJpb3U8L0F1dGhvcj48WWVhcj4yMDA0PC9ZZWFy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2NjAtNzsg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NjAtNjwvcGFnZXM+PHZvbHVtZT4yPC92b2x1bWU+PG51bWJlcj4zPC9u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</w:fldData>
        </w:fldChar>
      </w:r>
      <w:r w:rsidR="00EB3C63" w:rsidRPr="005E74F1">
        <w:rPr>
          <w:rFonts w:ascii="Book Antiqua" w:hAnsi="Book Antiqua" w:cstheme="majorHAnsi"/>
          <w:color w:val="000000" w:themeColor="text1"/>
        </w:rPr>
        <w:instrText xml:space="preserve"> ADDIN EN.CITE </w:instrText>
      </w:r>
      <w:r w:rsidR="00EB3C63" w:rsidRPr="005E74F1">
        <w:rPr>
          <w:rFonts w:ascii="Book Antiqua" w:hAnsi="Book Antiqua" w:cstheme="majorHAnsi"/>
          <w:color w:val="000000" w:themeColor="text1"/>
        </w:rPr>
        <w:fldChar w:fldCharType="begin">
          <w:fldData xml:space="preserve">PEVuZE5vdGU+PENpdGU+PEF1dGhvcj5EZW1ldHJpb3U8L0F1dGhvcj48WWVhcj4yMDA0PC9ZZWFy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2NjAtNzsg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yNjAtNjwvcGFnZXM+PHZvbHVtZT4yPC92b2x1bWU+PG51bWJlcj4zPC9u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</w:fldData>
        </w:fldChar>
      </w:r>
      <w:r w:rsidR="00EB3C63" w:rsidRPr="005E74F1">
        <w:rPr>
          <w:rFonts w:ascii="Book Antiqua" w:hAnsi="Book Antiqua" w:cstheme="majorHAnsi"/>
          <w:color w:val="000000" w:themeColor="text1"/>
        </w:rPr>
        <w:instrText xml:space="preserve"> ADDIN EN.CITE.DATA </w:instrText>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end"/>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6" w:tooltip="Mazariegos, 2002 #34" w:history="1">
        <w:r w:rsidR="00EB3C63" w:rsidRPr="005E74F1">
          <w:rPr>
            <w:rFonts w:ascii="Book Antiqua" w:hAnsi="Book Antiqua" w:cstheme="majorHAnsi"/>
            <w:noProof/>
            <w:color w:val="000000" w:themeColor="text1"/>
            <w:vertAlign w:val="superscript"/>
          </w:rPr>
          <w:t>6-10</w:t>
        </w:r>
      </w:hyperlink>
      <w:r w:rsidR="005E74F1">
        <w:rPr>
          <w:rFonts w:ascii="Book Antiqua" w:hAnsi="Book Antiqua" w:cstheme="majorHAnsi"/>
          <w:noProof/>
          <w:color w:val="000000" w:themeColor="text1"/>
          <w:vertAlign w:val="superscript"/>
        </w:rPr>
        <w:t>,</w:t>
      </w:r>
      <w:hyperlink w:anchor="_ENREF_13" w:tooltip="van de Kerkhove, 2002 #33" w:history="1">
        <w:r w:rsidR="00EB3C63" w:rsidRPr="005E74F1">
          <w:rPr>
            <w:rFonts w:ascii="Book Antiqua" w:hAnsi="Book Antiqua" w:cstheme="majorHAnsi"/>
            <w:noProof/>
            <w:color w:val="000000" w:themeColor="text1"/>
            <w:vertAlign w:val="superscript"/>
          </w:rPr>
          <w:t>13</w:t>
        </w:r>
      </w:hyperlink>
      <w:r w:rsidR="005E74F1">
        <w:rPr>
          <w:rFonts w:ascii="Book Antiqua" w:hAnsi="Book Antiqua" w:cstheme="majorHAnsi"/>
          <w:noProof/>
          <w:color w:val="000000" w:themeColor="text1"/>
          <w:vertAlign w:val="superscript"/>
        </w:rPr>
        <w:t>,</w:t>
      </w:r>
      <w:hyperlink w:anchor="_ENREF_14" w:tooltip="van de Kerkhove, 2003 #32" w:history="1">
        <w:r w:rsidR="00EB3C63" w:rsidRPr="005E74F1">
          <w:rPr>
            <w:rFonts w:ascii="Book Antiqua" w:hAnsi="Book Antiqua" w:cstheme="majorHAnsi"/>
            <w:noProof/>
            <w:color w:val="000000" w:themeColor="text1"/>
            <w:vertAlign w:val="superscript"/>
          </w:rPr>
          <w:t>14</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Pr="005E74F1">
        <w:rPr>
          <w:rFonts w:ascii="Book Antiqua" w:hAnsi="Book Antiqua" w:cstheme="majorHAnsi"/>
          <w:color w:val="000000" w:themeColor="text1"/>
        </w:rPr>
        <w:t xml:space="preserve">. </w:t>
      </w:r>
      <w:r w:rsidR="00B944FC" w:rsidRPr="005E74F1">
        <w:rPr>
          <w:rFonts w:ascii="Book Antiqua" w:hAnsi="Book Antiqua" w:cstheme="majorHAnsi"/>
          <w:color w:val="000000" w:themeColor="text1"/>
        </w:rPr>
        <w:t>T</w:t>
      </w:r>
      <w:r w:rsidRPr="005E74F1">
        <w:rPr>
          <w:rFonts w:ascii="Book Antiqua" w:hAnsi="Book Antiqua" w:cstheme="majorHAnsi"/>
          <w:color w:val="000000" w:themeColor="text1"/>
        </w:rPr>
        <w:t>he</w:t>
      </w:r>
      <w:r w:rsidR="00927764" w:rsidRPr="005E74F1">
        <w:rPr>
          <w:rFonts w:ascii="Book Antiqua" w:hAnsi="Book Antiqua" w:cstheme="majorHAnsi"/>
          <w:color w:val="000000" w:themeColor="text1"/>
        </w:rPr>
        <w:t xml:space="preserve"> </w:t>
      </w:r>
      <w:r w:rsidR="00BF7A69" w:rsidRPr="005E74F1">
        <w:rPr>
          <w:rFonts w:ascii="Book Antiqua" w:hAnsi="Book Antiqua" w:cstheme="majorHAnsi"/>
          <w:color w:val="000000" w:themeColor="text1"/>
        </w:rPr>
        <w:t>E</w:t>
      </w:r>
      <w:r w:rsidRPr="005E74F1">
        <w:rPr>
          <w:rFonts w:ascii="Book Antiqua" w:hAnsi="Book Antiqua" w:cstheme="majorHAnsi"/>
          <w:color w:val="000000" w:themeColor="text1"/>
        </w:rPr>
        <w:t>xtracorporeal</w:t>
      </w:r>
      <w:r w:rsidR="00927764" w:rsidRPr="005E74F1">
        <w:rPr>
          <w:rFonts w:ascii="Book Antiqua" w:hAnsi="Book Antiqua" w:cstheme="majorHAnsi"/>
          <w:color w:val="000000" w:themeColor="text1"/>
        </w:rPr>
        <w:t xml:space="preserve"> </w:t>
      </w:r>
      <w:r w:rsidR="00BF7A69" w:rsidRPr="005E74F1">
        <w:rPr>
          <w:rFonts w:ascii="Book Antiqua" w:hAnsi="Book Antiqua" w:cstheme="majorHAnsi"/>
          <w:color w:val="000000" w:themeColor="text1"/>
        </w:rPr>
        <w:t>L</w:t>
      </w:r>
      <w:r w:rsidRPr="005E74F1">
        <w:rPr>
          <w:rFonts w:ascii="Book Antiqua" w:hAnsi="Book Antiqua" w:cstheme="majorHAnsi"/>
          <w:color w:val="000000" w:themeColor="text1"/>
        </w:rPr>
        <w:t>iver</w:t>
      </w:r>
      <w:r w:rsidR="0099041E" w:rsidRPr="005E74F1">
        <w:rPr>
          <w:rFonts w:ascii="Book Antiqua" w:hAnsi="Book Antiqua" w:cstheme="majorHAnsi"/>
          <w:color w:val="000000" w:themeColor="text1"/>
        </w:rPr>
        <w:t xml:space="preserve"> </w:t>
      </w:r>
      <w:r w:rsidR="00BF7A69" w:rsidRPr="005E74F1">
        <w:rPr>
          <w:rFonts w:ascii="Book Antiqua" w:hAnsi="Book Antiqua" w:cstheme="majorHAnsi"/>
          <w:color w:val="000000" w:themeColor="text1"/>
        </w:rPr>
        <w:t>A</w:t>
      </w:r>
      <w:r w:rsidRPr="005E74F1">
        <w:rPr>
          <w:rFonts w:ascii="Book Antiqua" w:hAnsi="Book Antiqua" w:cstheme="majorHAnsi"/>
          <w:color w:val="000000" w:themeColor="text1"/>
        </w:rPr>
        <w:t>ssist</w:t>
      </w:r>
      <w:r w:rsidR="00927764" w:rsidRPr="005E74F1">
        <w:rPr>
          <w:rFonts w:ascii="Book Antiqua" w:hAnsi="Book Antiqua" w:cstheme="majorHAnsi"/>
          <w:color w:val="000000" w:themeColor="text1"/>
        </w:rPr>
        <w:t xml:space="preserve"> </w:t>
      </w:r>
      <w:r w:rsidR="00BF7A69" w:rsidRPr="005E74F1">
        <w:rPr>
          <w:rFonts w:ascii="Book Antiqua" w:hAnsi="Book Antiqua" w:cstheme="majorHAnsi"/>
          <w:color w:val="000000" w:themeColor="text1"/>
        </w:rPr>
        <w:t>D</w:t>
      </w:r>
      <w:r w:rsidRPr="005E74F1">
        <w:rPr>
          <w:rFonts w:ascii="Book Antiqua" w:hAnsi="Book Antiqua" w:cstheme="majorHAnsi"/>
          <w:color w:val="000000" w:themeColor="text1"/>
        </w:rPr>
        <w:t>evice</w:t>
      </w:r>
      <w:r w:rsidR="000C2EF0"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ELAD) utilize</w:t>
      </w:r>
      <w:r w:rsidR="00BF7A69" w:rsidRPr="005E74F1">
        <w:rPr>
          <w:rFonts w:ascii="Book Antiqua" w:hAnsi="Book Antiqua" w:cstheme="majorHAnsi"/>
          <w:color w:val="000000" w:themeColor="text1"/>
        </w:rPr>
        <w:t>s</w:t>
      </w:r>
      <w:r w:rsidRPr="005E74F1">
        <w:rPr>
          <w:rFonts w:ascii="Book Antiqua" w:hAnsi="Book Antiqua" w:cstheme="majorHAnsi"/>
          <w:color w:val="000000" w:themeColor="text1"/>
        </w:rPr>
        <w:t xml:space="preserve"> the</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human</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hepatoblastoma</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cell</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line</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HepG2</w:t>
      </w:r>
      <w:r w:rsidR="00C86090" w:rsidRPr="005E74F1">
        <w:rPr>
          <w:rFonts w:ascii="Book Antiqua" w:hAnsi="Book Antiqua" w:cstheme="majorHAnsi"/>
          <w:color w:val="000000" w:themeColor="text1"/>
        </w:rPr>
        <w:t>/</w:t>
      </w:r>
      <w:r w:rsidRPr="005E74F1">
        <w:rPr>
          <w:rFonts w:ascii="Book Antiqua" w:hAnsi="Book Antiqua" w:cstheme="majorHAnsi"/>
          <w:color w:val="000000" w:themeColor="text1"/>
        </w:rPr>
        <w:t>C3</w:t>
      </w:r>
      <w:r w:rsidR="00F76975" w:rsidRPr="005E74F1">
        <w:rPr>
          <w:rFonts w:ascii="Book Antiqua" w:hAnsi="Book Antiqua" w:cstheme="majorHAnsi"/>
          <w:color w:val="000000" w:themeColor="text1"/>
        </w:rPr>
        <w:t>A</w:t>
      </w:r>
      <w:r w:rsidR="00927764" w:rsidRPr="005E74F1">
        <w:rPr>
          <w:rFonts w:ascii="Book Antiqua" w:hAnsi="Book Antiqua" w:cstheme="majorHAnsi"/>
          <w:color w:val="000000" w:themeColor="text1"/>
        </w:rPr>
        <w:t xml:space="preserve"> </w:t>
      </w:r>
      <w:r w:rsidR="00426D00" w:rsidRPr="005E74F1">
        <w:rPr>
          <w:rFonts w:ascii="Book Antiqua" w:hAnsi="Book Antiqua" w:cstheme="majorHAnsi"/>
          <w:color w:val="000000" w:themeColor="text1"/>
        </w:rPr>
        <w:t xml:space="preserve">(100 g) </w:t>
      </w:r>
      <w:r w:rsidRPr="005E74F1">
        <w:rPr>
          <w:rFonts w:ascii="Book Antiqua" w:hAnsi="Book Antiqua" w:cstheme="majorHAnsi"/>
          <w:color w:val="000000" w:themeColor="text1"/>
        </w:rPr>
        <w:t>in</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hollow fi</w:t>
      </w:r>
      <w:r w:rsidR="000C2EF0" w:rsidRPr="005E74F1">
        <w:rPr>
          <w:rFonts w:ascii="Book Antiqua" w:hAnsi="Book Antiqua" w:cstheme="majorHAnsi"/>
          <w:color w:val="000000" w:themeColor="text1"/>
        </w:rPr>
        <w:t xml:space="preserve">ber-based dialysis </w:t>
      </w:r>
      <w:r w:rsidRPr="005E74F1">
        <w:rPr>
          <w:rFonts w:ascii="Book Antiqua" w:hAnsi="Book Antiqua" w:cstheme="majorHAnsi"/>
          <w:color w:val="000000" w:themeColor="text1"/>
        </w:rPr>
        <w:t>cartridges.</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A</w:t>
      </w:r>
      <w:r w:rsidR="00927764" w:rsidRPr="005E74F1">
        <w:rPr>
          <w:rFonts w:ascii="Book Antiqua" w:hAnsi="Book Antiqua" w:cstheme="majorHAnsi"/>
          <w:color w:val="000000" w:themeColor="text1"/>
        </w:rPr>
        <w:t xml:space="preserve"> </w:t>
      </w:r>
      <w:r w:rsidR="00921A2C" w:rsidRPr="005E74F1">
        <w:rPr>
          <w:rFonts w:ascii="Book Antiqua" w:hAnsi="Book Antiqua" w:cstheme="majorHAnsi"/>
          <w:color w:val="000000" w:themeColor="text1"/>
        </w:rPr>
        <w:t>phase III</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trial</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treated</w:t>
      </w:r>
      <w:r w:rsidR="00927764" w:rsidRPr="005E74F1">
        <w:rPr>
          <w:rFonts w:ascii="Book Antiqua" w:hAnsi="Book Antiqua" w:cstheme="majorHAnsi"/>
          <w:color w:val="000000" w:themeColor="text1"/>
        </w:rPr>
        <w:t xml:space="preserve"> </w:t>
      </w:r>
      <w:r w:rsidR="00921A2C" w:rsidRPr="005E74F1">
        <w:rPr>
          <w:rFonts w:ascii="Book Antiqua" w:hAnsi="Book Antiqua" w:cstheme="majorHAnsi"/>
          <w:color w:val="000000" w:themeColor="text1"/>
        </w:rPr>
        <w:t>96</w:t>
      </w:r>
      <w:r w:rsidRPr="005E74F1">
        <w:rPr>
          <w:rFonts w:ascii="Book Antiqua" w:hAnsi="Book Antiqua" w:cstheme="majorHAnsi"/>
          <w:color w:val="000000" w:themeColor="text1"/>
        </w:rPr>
        <w:t xml:space="preserve"> patients with</w:t>
      </w:r>
      <w:r w:rsidR="00927764" w:rsidRPr="005E74F1">
        <w:rPr>
          <w:rFonts w:ascii="Book Antiqua" w:hAnsi="Book Antiqua" w:cstheme="majorHAnsi"/>
          <w:color w:val="000000" w:themeColor="text1"/>
        </w:rPr>
        <w:t xml:space="preserve"> </w:t>
      </w:r>
      <w:r w:rsidR="00921A2C" w:rsidRPr="005E74F1">
        <w:rPr>
          <w:rFonts w:ascii="Book Antiqua" w:eastAsia="MS PGothic" w:hAnsi="Book Antiqua" w:cstheme="majorHAnsi"/>
          <w:color w:val="000000" w:themeColor="text1"/>
        </w:rPr>
        <w:t>alcohol-</w:t>
      </w:r>
      <w:r w:rsidR="000C2EF0" w:rsidRPr="005E74F1">
        <w:rPr>
          <w:rFonts w:ascii="Book Antiqua" w:eastAsia="MS PGothic" w:hAnsi="Book Antiqua" w:cstheme="majorHAnsi"/>
          <w:color w:val="000000" w:themeColor="text1"/>
        </w:rPr>
        <w:t>i</w:t>
      </w:r>
      <w:r w:rsidR="00921A2C" w:rsidRPr="005E74F1">
        <w:rPr>
          <w:rFonts w:ascii="Book Antiqua" w:eastAsia="MS PGothic" w:hAnsi="Book Antiqua" w:cstheme="majorHAnsi"/>
          <w:color w:val="000000" w:themeColor="text1"/>
        </w:rPr>
        <w:t xml:space="preserve">nduced </w:t>
      </w:r>
      <w:r w:rsidR="000C2EF0" w:rsidRPr="005E74F1">
        <w:rPr>
          <w:rFonts w:ascii="Book Antiqua" w:eastAsia="MS PGothic" w:hAnsi="Book Antiqua" w:cstheme="majorHAnsi"/>
          <w:color w:val="000000" w:themeColor="text1"/>
        </w:rPr>
        <w:t>l</w:t>
      </w:r>
      <w:r w:rsidR="00921A2C" w:rsidRPr="005E74F1">
        <w:rPr>
          <w:rFonts w:ascii="Book Antiqua" w:eastAsia="MS PGothic" w:hAnsi="Book Antiqua" w:cstheme="majorHAnsi"/>
          <w:color w:val="000000" w:themeColor="text1"/>
        </w:rPr>
        <w:t xml:space="preserve">iver </w:t>
      </w:r>
      <w:r w:rsidR="000C2EF0" w:rsidRPr="005E74F1">
        <w:rPr>
          <w:rFonts w:ascii="Book Antiqua" w:eastAsia="MS PGothic" w:hAnsi="Book Antiqua" w:cstheme="majorHAnsi"/>
          <w:color w:val="000000" w:themeColor="text1"/>
        </w:rPr>
        <w:t>d</w:t>
      </w:r>
      <w:r w:rsidR="00921A2C" w:rsidRPr="005E74F1">
        <w:rPr>
          <w:rFonts w:ascii="Book Antiqua" w:eastAsia="MS PGothic" w:hAnsi="Book Antiqua" w:cstheme="majorHAnsi"/>
          <w:color w:val="000000" w:themeColor="text1"/>
        </w:rPr>
        <w:t>ecompensation</w:t>
      </w:r>
      <w:r w:rsidRPr="005E74F1">
        <w:rPr>
          <w:rFonts w:ascii="Book Antiqua" w:hAnsi="Book Antiqua" w:cstheme="majorHAnsi"/>
          <w:color w:val="000000" w:themeColor="text1"/>
        </w:rPr>
        <w:t>.</w:t>
      </w:r>
      <w:r w:rsidR="00927764" w:rsidRPr="005E74F1">
        <w:rPr>
          <w:rFonts w:ascii="Book Antiqua" w:hAnsi="Book Antiqua" w:cstheme="majorHAnsi"/>
          <w:color w:val="000000" w:themeColor="text1"/>
        </w:rPr>
        <w:t xml:space="preserve"> </w:t>
      </w:r>
      <w:r w:rsidR="0018579B" w:rsidRPr="005E74F1">
        <w:rPr>
          <w:rFonts w:ascii="Book Antiqua" w:eastAsia="Times New Roman" w:hAnsi="Book Antiqua" w:cstheme="majorHAnsi"/>
          <w:color w:val="000000" w:themeColor="text1"/>
        </w:rPr>
        <w:t>In subjects age &lt;</w:t>
      </w:r>
      <w:r w:rsidR="00C178B0" w:rsidRPr="005E74F1">
        <w:rPr>
          <w:rFonts w:ascii="Book Antiqua" w:eastAsia="SimSun" w:hAnsi="Book Antiqua" w:cstheme="majorHAnsi"/>
          <w:color w:val="000000" w:themeColor="text1"/>
          <w:lang w:eastAsia="zh-CN"/>
        </w:rPr>
        <w:t xml:space="preserve"> </w:t>
      </w:r>
      <w:r w:rsidR="0018579B" w:rsidRPr="005E74F1">
        <w:rPr>
          <w:rFonts w:ascii="Book Antiqua" w:eastAsia="Times New Roman" w:hAnsi="Book Antiqua" w:cstheme="majorHAnsi"/>
          <w:color w:val="000000" w:themeColor="text1"/>
        </w:rPr>
        <w:t>50 years, creatinine &lt;</w:t>
      </w:r>
      <w:r w:rsidR="00C178B0" w:rsidRPr="005E74F1">
        <w:rPr>
          <w:rFonts w:ascii="Book Antiqua" w:eastAsia="SimSun" w:hAnsi="Book Antiqua" w:cstheme="majorHAnsi"/>
          <w:color w:val="000000" w:themeColor="text1"/>
          <w:lang w:eastAsia="zh-CN"/>
        </w:rPr>
        <w:t xml:space="preserve"> </w:t>
      </w:r>
      <w:r w:rsidR="0018579B" w:rsidRPr="005E74F1">
        <w:rPr>
          <w:rFonts w:ascii="Book Antiqua" w:eastAsia="Times New Roman" w:hAnsi="Book Antiqua" w:cstheme="majorHAnsi"/>
          <w:color w:val="000000" w:themeColor="text1"/>
        </w:rPr>
        <w:t>1.3</w:t>
      </w:r>
      <w:r w:rsidR="005E74F1">
        <w:rPr>
          <w:rFonts w:ascii="Book Antiqua" w:eastAsia="SimSun" w:hAnsi="Book Antiqua" w:cstheme="majorHAnsi" w:hint="eastAsia"/>
          <w:color w:val="000000" w:themeColor="text1"/>
          <w:lang w:eastAsia="zh-CN"/>
        </w:rPr>
        <w:t xml:space="preserve"> </w:t>
      </w:r>
      <w:r w:rsidR="0018579B" w:rsidRPr="005E74F1">
        <w:rPr>
          <w:rFonts w:ascii="Book Antiqua" w:eastAsia="Times New Roman" w:hAnsi="Book Antiqua" w:cstheme="majorHAnsi"/>
          <w:color w:val="000000" w:themeColor="text1"/>
        </w:rPr>
        <w:t>mg/dL, bilirubin ≥</w:t>
      </w:r>
      <w:r w:rsidR="005E74F1">
        <w:rPr>
          <w:rFonts w:ascii="Book Antiqua" w:eastAsia="SimSun" w:hAnsi="Book Antiqua" w:cstheme="majorHAnsi" w:hint="eastAsia"/>
          <w:color w:val="000000" w:themeColor="text1"/>
          <w:lang w:eastAsia="zh-CN"/>
        </w:rPr>
        <w:t xml:space="preserve"> </w:t>
      </w:r>
      <w:r w:rsidR="0018579B" w:rsidRPr="005E74F1">
        <w:rPr>
          <w:rFonts w:ascii="Book Antiqua" w:eastAsia="Times New Roman" w:hAnsi="Book Antiqua" w:cstheme="majorHAnsi"/>
          <w:color w:val="000000" w:themeColor="text1"/>
        </w:rPr>
        <w:t xml:space="preserve">16 and </w:t>
      </w:r>
      <w:r w:rsidR="005F6B54" w:rsidRPr="005E74F1">
        <w:rPr>
          <w:rFonts w:ascii="Book Antiqua" w:eastAsia="Times New Roman" w:hAnsi="Book Antiqua" w:cstheme="majorHAnsi"/>
          <w:color w:val="000000" w:themeColor="text1"/>
        </w:rPr>
        <w:t xml:space="preserve">international normalized ratio (INR) </w:t>
      </w:r>
      <w:r w:rsidR="0018579B" w:rsidRPr="005E74F1">
        <w:rPr>
          <w:rFonts w:ascii="Book Antiqua" w:eastAsia="Times New Roman" w:hAnsi="Book Antiqua" w:cstheme="majorHAnsi"/>
          <w:color w:val="000000" w:themeColor="text1"/>
        </w:rPr>
        <w:t>≤</w:t>
      </w:r>
      <w:r w:rsidR="005E74F1">
        <w:rPr>
          <w:rFonts w:ascii="Book Antiqua" w:eastAsia="SimSun" w:hAnsi="Book Antiqua" w:cstheme="majorHAnsi" w:hint="eastAsia"/>
          <w:color w:val="000000" w:themeColor="text1"/>
          <w:lang w:eastAsia="zh-CN"/>
        </w:rPr>
        <w:t xml:space="preserve"> </w:t>
      </w:r>
      <w:r w:rsidR="0018579B" w:rsidRPr="005E74F1">
        <w:rPr>
          <w:rFonts w:ascii="Book Antiqua" w:eastAsia="Times New Roman" w:hAnsi="Book Antiqua" w:cstheme="majorHAnsi"/>
          <w:color w:val="000000" w:themeColor="text1"/>
        </w:rPr>
        <w:t>2.5, the 91-d</w:t>
      </w:r>
      <w:r w:rsidR="005E74F1">
        <w:rPr>
          <w:rFonts w:ascii="Book Antiqua" w:eastAsia="SimSun" w:hAnsi="Book Antiqua" w:cstheme="majorHAnsi" w:hint="eastAsia"/>
          <w:color w:val="000000" w:themeColor="text1"/>
          <w:lang w:eastAsia="zh-CN"/>
        </w:rPr>
        <w:t xml:space="preserve"> </w:t>
      </w:r>
      <w:r w:rsidR="0018579B" w:rsidRPr="005E74F1">
        <w:rPr>
          <w:rFonts w:ascii="Book Antiqua" w:eastAsia="Times New Roman" w:hAnsi="Book Antiqua" w:cstheme="majorHAnsi"/>
          <w:color w:val="000000" w:themeColor="text1"/>
        </w:rPr>
        <w:t>survival rates were 93.9% for ELAD-treated subjects and 68.4% for control subjects (</w:t>
      </w:r>
      <w:r w:rsidR="0018579B" w:rsidRPr="005E74F1">
        <w:rPr>
          <w:rFonts w:ascii="Book Antiqua" w:eastAsia="Times New Roman" w:hAnsi="Book Antiqua" w:cstheme="majorHAnsi"/>
          <w:i/>
          <w:color w:val="000000" w:themeColor="text1"/>
        </w:rPr>
        <w:t>P</w:t>
      </w:r>
      <w:r w:rsidR="0018579B" w:rsidRPr="005E74F1">
        <w:rPr>
          <w:rFonts w:ascii="Book Antiqua" w:eastAsia="Times New Roman" w:hAnsi="Book Antiqua" w:cstheme="majorHAnsi"/>
          <w:color w:val="000000" w:themeColor="text1"/>
        </w:rPr>
        <w:t xml:space="preserve"> = 0.006)</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Reich&lt;/Author&gt;&lt;Year&gt;2015&lt;/Year&gt;&lt;RecNum&gt;24&lt;/RecNum&gt;&lt;DisplayText&gt;&lt;style face="superscript"&gt;[10]&lt;/style&gt;&lt;/DisplayText&gt;&lt;record&gt;&lt;rec-number&gt;24&lt;/rec-number&gt;&lt;foreign-keys&gt;&lt;key app="EN" db-id="t2p25z9axvas5eevzzz5pfey5r0wwza2p2e5"&gt;24&lt;/key&gt;&lt;/foreign-keys&gt;&lt;ref-type name="Journal Article"&gt;17&lt;/ref-type&gt;&lt;contributors&gt;&lt;authors&gt;&lt;author&gt;David J. Reich&lt;/author&gt;&lt;/authors&gt;&lt;/contributors&gt;&lt;titles&gt;&lt;title&gt;The effect of extracorporporeal C3A Cellular Therapy in Severe Alcoholic Hepatitis - The VTI-208 ELAD Trial&lt;/title&gt;&lt;/titles&gt;&lt;dates&gt;&lt;year&gt;2015&lt;/year&gt;&lt;/dates&gt;&lt;urls&gt;&lt;/urls&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10" w:tooltip="Reich, 2015 #24" w:history="1">
        <w:r w:rsidR="00EB3C63" w:rsidRPr="005E74F1">
          <w:rPr>
            <w:rFonts w:ascii="Book Antiqua" w:hAnsi="Book Antiqua" w:cstheme="majorHAnsi"/>
            <w:noProof/>
            <w:color w:val="000000" w:themeColor="text1"/>
            <w:vertAlign w:val="superscript"/>
          </w:rPr>
          <w:t>10</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Pr="005E74F1">
        <w:rPr>
          <w:rFonts w:ascii="Book Antiqua" w:hAnsi="Book Antiqua" w:cstheme="majorHAnsi"/>
          <w:color w:val="000000" w:themeColor="text1"/>
        </w:rPr>
        <w:t>.</w:t>
      </w:r>
      <w:r w:rsidR="00927764" w:rsidRPr="005E74F1">
        <w:rPr>
          <w:rFonts w:ascii="Book Antiqua" w:hAnsi="Book Antiqua" w:cstheme="majorHAnsi"/>
          <w:color w:val="000000" w:themeColor="text1"/>
        </w:rPr>
        <w:t xml:space="preserve"> </w:t>
      </w:r>
      <w:r w:rsidR="000964AB" w:rsidRPr="005E74F1">
        <w:rPr>
          <w:rFonts w:ascii="Book Antiqua" w:hAnsi="Book Antiqua" w:cstheme="majorHAnsi"/>
          <w:color w:val="000000" w:themeColor="text1"/>
        </w:rPr>
        <w:t xml:space="preserve">A </w:t>
      </w:r>
      <w:r w:rsidR="00B944FC" w:rsidRPr="005E74F1">
        <w:rPr>
          <w:rFonts w:ascii="Book Antiqua" w:hAnsi="Book Antiqua" w:cstheme="majorHAnsi"/>
          <w:color w:val="000000" w:themeColor="text1"/>
        </w:rPr>
        <w:t xml:space="preserve">second BAL design, </w:t>
      </w:r>
      <w:r w:rsidR="00B944FC" w:rsidRPr="005E74F1">
        <w:rPr>
          <w:rFonts w:ascii="Book Antiqua" w:eastAsiaTheme="minorEastAsia" w:hAnsi="Book Antiqua" w:cstheme="majorHAnsi"/>
          <w:color w:val="000000" w:themeColor="text1"/>
          <w:kern w:val="0"/>
        </w:rPr>
        <w:t>the Modular Extracorporeal Liver</w:t>
      </w:r>
      <w:r w:rsidR="00426D00" w:rsidRPr="005E74F1">
        <w:rPr>
          <w:rFonts w:ascii="Book Antiqua" w:eastAsiaTheme="minorEastAsia" w:hAnsi="Book Antiqua" w:cstheme="majorHAnsi"/>
          <w:color w:val="000000" w:themeColor="text1"/>
          <w:kern w:val="0"/>
        </w:rPr>
        <w:t xml:space="preserve"> </w:t>
      </w:r>
      <w:r w:rsidR="00B944FC" w:rsidRPr="005E74F1">
        <w:rPr>
          <w:rFonts w:ascii="Book Antiqua" w:eastAsiaTheme="minorEastAsia" w:hAnsi="Book Antiqua" w:cstheme="majorHAnsi"/>
          <w:color w:val="000000" w:themeColor="text1"/>
          <w:kern w:val="0"/>
        </w:rPr>
        <w:t>Support (MELS) system</w:t>
      </w:r>
      <w:r w:rsidR="00CC297B" w:rsidRPr="005E74F1">
        <w:rPr>
          <w:rFonts w:ascii="Book Antiqua" w:eastAsiaTheme="minorEastAsia" w:hAnsi="Book Antiqua" w:cstheme="majorHAnsi"/>
          <w:color w:val="000000" w:themeColor="text1"/>
          <w:kern w:val="0"/>
        </w:rPr>
        <w:t>,</w:t>
      </w:r>
      <w:r w:rsidR="00B944FC" w:rsidRPr="005E74F1">
        <w:rPr>
          <w:rFonts w:ascii="Book Antiqua" w:eastAsiaTheme="minorEastAsia" w:hAnsi="Book Antiqua" w:cstheme="majorHAnsi"/>
          <w:color w:val="000000" w:themeColor="text1"/>
          <w:kern w:val="0"/>
        </w:rPr>
        <w:t xml:space="preserve"> </w:t>
      </w:r>
      <w:r w:rsidR="00191FD3" w:rsidRPr="005E74F1">
        <w:rPr>
          <w:rFonts w:ascii="Book Antiqua" w:eastAsiaTheme="minorEastAsia" w:hAnsi="Book Antiqua" w:cstheme="majorHAnsi"/>
          <w:color w:val="000000" w:themeColor="text1"/>
          <w:kern w:val="0"/>
        </w:rPr>
        <w:t xml:space="preserve">consists of interwoven hollow fiber membranes, creating a </w:t>
      </w:r>
      <w:r w:rsidR="00CC297B" w:rsidRPr="005E74F1">
        <w:rPr>
          <w:rFonts w:ascii="Book Antiqua" w:eastAsiaTheme="minorEastAsia" w:hAnsi="Book Antiqua" w:cstheme="majorHAnsi"/>
          <w:color w:val="000000" w:themeColor="text1"/>
          <w:kern w:val="0"/>
        </w:rPr>
        <w:t>three</w:t>
      </w:r>
      <w:r w:rsidR="00191FD3" w:rsidRPr="005E74F1">
        <w:rPr>
          <w:rFonts w:ascii="Book Antiqua" w:eastAsiaTheme="minorEastAsia" w:hAnsi="Book Antiqua" w:cstheme="majorHAnsi"/>
          <w:color w:val="000000" w:themeColor="text1"/>
          <w:kern w:val="0"/>
        </w:rPr>
        <w:t>-dimensional framework</w:t>
      </w:r>
      <w:r w:rsidR="00191FD3" w:rsidRPr="005E74F1">
        <w:rPr>
          <w:rFonts w:ascii="Book Antiqua" w:hAnsi="Book Antiqua" w:cstheme="majorHAnsi"/>
          <w:color w:val="000000" w:themeColor="text1"/>
        </w:rPr>
        <w:t xml:space="preserve"> utiliz</w:t>
      </w:r>
      <w:r w:rsidR="00CC297B" w:rsidRPr="005E74F1">
        <w:rPr>
          <w:rFonts w:ascii="Book Antiqua" w:hAnsi="Book Antiqua" w:cstheme="majorHAnsi"/>
          <w:color w:val="000000" w:themeColor="text1"/>
        </w:rPr>
        <w:t>ing</w:t>
      </w:r>
      <w:r w:rsidR="00191FD3" w:rsidRPr="005E74F1">
        <w:rPr>
          <w:rFonts w:ascii="Book Antiqua" w:hAnsi="Book Antiqua" w:cstheme="majorHAnsi"/>
          <w:color w:val="000000" w:themeColor="text1"/>
        </w:rPr>
        <w:t xml:space="preserve"> primary human hepatocyte</w:t>
      </w:r>
      <w:r w:rsidR="000C2EF0" w:rsidRPr="005E74F1">
        <w:rPr>
          <w:rFonts w:ascii="Book Antiqua" w:hAnsi="Book Antiqua" w:cstheme="majorHAnsi"/>
          <w:color w:val="000000" w:themeColor="text1"/>
        </w:rPr>
        <w:t>s</w:t>
      </w:r>
      <w:r w:rsidR="006F158D" w:rsidRPr="005E74F1">
        <w:rPr>
          <w:rFonts w:ascii="Book Antiqua" w:eastAsia="MS PGothic" w:hAnsi="Book Antiqua" w:cstheme="majorHAnsi"/>
          <w:color w:val="000000" w:themeColor="text1"/>
        </w:rPr>
        <w:t xml:space="preserve">. </w:t>
      </w:r>
      <w:r w:rsidR="00C71FD6" w:rsidRPr="005E74F1">
        <w:rPr>
          <w:rFonts w:ascii="Book Antiqua" w:eastAsia="MS PGothic" w:hAnsi="Book Antiqua" w:cstheme="majorHAnsi"/>
          <w:color w:val="000000" w:themeColor="text1"/>
        </w:rPr>
        <w:t xml:space="preserve">In one trial, </w:t>
      </w:r>
      <w:r w:rsidR="003D231F" w:rsidRPr="005E74F1">
        <w:rPr>
          <w:rFonts w:ascii="Book Antiqua" w:eastAsia="MS PGothic" w:hAnsi="Book Antiqua" w:cstheme="majorHAnsi"/>
          <w:color w:val="000000" w:themeColor="text1"/>
        </w:rPr>
        <w:t xml:space="preserve">eight </w:t>
      </w:r>
      <w:r w:rsidR="00C71FD6" w:rsidRPr="005E74F1">
        <w:rPr>
          <w:rFonts w:ascii="Book Antiqua" w:eastAsia="MS PGothic" w:hAnsi="Book Antiqua" w:cstheme="majorHAnsi"/>
          <w:color w:val="000000" w:themeColor="text1"/>
        </w:rPr>
        <w:t xml:space="preserve">patients </w:t>
      </w:r>
      <w:r w:rsidR="00BF7A69" w:rsidRPr="005E74F1">
        <w:rPr>
          <w:rFonts w:ascii="Book Antiqua" w:eastAsia="MS PGothic" w:hAnsi="Book Antiqua" w:cstheme="majorHAnsi"/>
          <w:color w:val="000000" w:themeColor="text1"/>
        </w:rPr>
        <w:t>(</w:t>
      </w:r>
      <w:r w:rsidR="00C71FD6" w:rsidRPr="005E74F1">
        <w:rPr>
          <w:rFonts w:ascii="Book Antiqua" w:eastAsiaTheme="minorEastAsia" w:hAnsi="Book Antiqua" w:cstheme="majorHAnsi"/>
          <w:color w:val="000000" w:themeColor="text1"/>
          <w:kern w:val="0"/>
        </w:rPr>
        <w:t>t</w:t>
      </w:r>
      <w:r w:rsidR="0058527F" w:rsidRPr="005E74F1">
        <w:rPr>
          <w:rFonts w:ascii="Book Antiqua" w:eastAsiaTheme="minorEastAsia" w:hAnsi="Book Antiqua" w:cstheme="majorHAnsi"/>
          <w:color w:val="000000" w:themeColor="text1"/>
          <w:kern w:val="0"/>
        </w:rPr>
        <w:t xml:space="preserve">wo with </w:t>
      </w:r>
      <w:r w:rsidR="005F6B54" w:rsidRPr="005E74F1">
        <w:rPr>
          <w:rFonts w:ascii="Book Antiqua" w:eastAsiaTheme="minorEastAsia" w:hAnsi="Book Antiqua" w:cstheme="majorHAnsi"/>
          <w:color w:val="000000" w:themeColor="text1"/>
          <w:kern w:val="0"/>
        </w:rPr>
        <w:t>acute liver failure</w:t>
      </w:r>
      <w:r w:rsidR="0058527F" w:rsidRPr="005E74F1">
        <w:rPr>
          <w:rFonts w:ascii="Book Antiqua" w:eastAsiaTheme="minorEastAsia" w:hAnsi="Book Antiqua" w:cstheme="majorHAnsi"/>
          <w:color w:val="000000" w:themeColor="text1"/>
          <w:kern w:val="0"/>
        </w:rPr>
        <w:t xml:space="preserve">, </w:t>
      </w:r>
      <w:r w:rsidR="003D231F" w:rsidRPr="005E74F1">
        <w:rPr>
          <w:rFonts w:ascii="Book Antiqua" w:eastAsiaTheme="minorEastAsia" w:hAnsi="Book Antiqua" w:cstheme="majorHAnsi"/>
          <w:color w:val="000000" w:themeColor="text1"/>
          <w:kern w:val="0"/>
        </w:rPr>
        <w:t xml:space="preserve">four </w:t>
      </w:r>
      <w:r w:rsidR="0058527F" w:rsidRPr="005E74F1">
        <w:rPr>
          <w:rFonts w:ascii="Book Antiqua" w:eastAsiaTheme="minorEastAsia" w:hAnsi="Book Antiqua" w:cstheme="majorHAnsi"/>
          <w:color w:val="000000" w:themeColor="text1"/>
          <w:kern w:val="0"/>
        </w:rPr>
        <w:t xml:space="preserve">with acute-on-chronic liver failure, and </w:t>
      </w:r>
      <w:r w:rsidR="00C71FD6" w:rsidRPr="005E74F1">
        <w:rPr>
          <w:rFonts w:ascii="Book Antiqua" w:eastAsiaTheme="minorEastAsia" w:hAnsi="Book Antiqua" w:cstheme="majorHAnsi"/>
          <w:color w:val="000000" w:themeColor="text1"/>
          <w:kern w:val="0"/>
        </w:rPr>
        <w:t>two</w:t>
      </w:r>
      <w:r w:rsidR="0058527F" w:rsidRPr="005E74F1">
        <w:rPr>
          <w:rFonts w:ascii="Book Antiqua" w:eastAsiaTheme="minorEastAsia" w:hAnsi="Book Antiqua" w:cstheme="majorHAnsi"/>
          <w:color w:val="000000" w:themeColor="text1"/>
          <w:kern w:val="0"/>
        </w:rPr>
        <w:t xml:space="preserve"> with </w:t>
      </w:r>
      <w:r w:rsidR="000C2EF0" w:rsidRPr="005E74F1">
        <w:rPr>
          <w:rFonts w:ascii="Book Antiqua" w:eastAsiaTheme="minorEastAsia" w:hAnsi="Book Antiqua" w:cstheme="majorHAnsi"/>
          <w:color w:val="000000" w:themeColor="text1"/>
          <w:kern w:val="0"/>
        </w:rPr>
        <w:t>primary nonfunction</w:t>
      </w:r>
      <w:r w:rsidR="00BF7A69" w:rsidRPr="005E74F1">
        <w:rPr>
          <w:rFonts w:ascii="Book Antiqua" w:eastAsiaTheme="minorEastAsia" w:hAnsi="Book Antiqua" w:cstheme="majorHAnsi"/>
          <w:color w:val="000000" w:themeColor="text1"/>
          <w:kern w:val="0"/>
        </w:rPr>
        <w:t>)</w:t>
      </w:r>
      <w:r w:rsidR="00C86090" w:rsidRPr="005E74F1">
        <w:rPr>
          <w:rFonts w:ascii="Book Antiqua" w:eastAsiaTheme="minorEastAsia" w:hAnsi="Book Antiqua" w:cstheme="majorHAnsi"/>
          <w:color w:val="000000" w:themeColor="text1"/>
          <w:kern w:val="0"/>
        </w:rPr>
        <w:t xml:space="preserve"> </w:t>
      </w:r>
      <w:r w:rsidR="0058527F" w:rsidRPr="005E74F1">
        <w:rPr>
          <w:rFonts w:ascii="Book Antiqua" w:eastAsiaTheme="minorEastAsia" w:hAnsi="Book Antiqua" w:cstheme="majorHAnsi"/>
          <w:color w:val="000000" w:themeColor="text1"/>
          <w:kern w:val="0"/>
        </w:rPr>
        <w:t xml:space="preserve">were successfully bridged to </w:t>
      </w:r>
      <w:r w:rsidR="000C2EF0" w:rsidRPr="005E74F1">
        <w:rPr>
          <w:rFonts w:ascii="Book Antiqua" w:eastAsiaTheme="minorEastAsia" w:hAnsi="Book Antiqua" w:cstheme="majorHAnsi"/>
          <w:color w:val="000000" w:themeColor="text1"/>
          <w:kern w:val="0"/>
        </w:rPr>
        <w:t>liver transplantation</w:t>
      </w:r>
      <w:r w:rsidR="00EB3C63" w:rsidRPr="005E74F1">
        <w:rPr>
          <w:rFonts w:ascii="Book Antiqua" w:hAnsi="Book Antiqua" w:cstheme="majorHAnsi"/>
          <w:color w:val="000000" w:themeColor="text1"/>
        </w:rPr>
        <w:fldChar w:fldCharType="begin">
          <w:fldData xml:space="preserve">PEVuZE5vdGU+PENpdGU+PEF1dGhvcj5TYXVlcjwvQXV0aG9yPjxZZWFyPjIwMDI8L1llYXI+PFJl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</w:fldData>
        </w:fldChar>
      </w:r>
      <w:r w:rsidR="00EB3C63" w:rsidRPr="005E74F1">
        <w:rPr>
          <w:rFonts w:ascii="Book Antiqua" w:hAnsi="Book Antiqua" w:cstheme="majorHAnsi"/>
          <w:color w:val="000000" w:themeColor="text1"/>
        </w:rPr>
        <w:instrText xml:space="preserve"> ADDIN EN.CITE </w:instrText>
      </w:r>
      <w:r w:rsidR="00EB3C63" w:rsidRPr="005E74F1">
        <w:rPr>
          <w:rFonts w:ascii="Book Antiqua" w:hAnsi="Book Antiqua" w:cstheme="majorHAnsi"/>
          <w:color w:val="000000" w:themeColor="text1"/>
        </w:rPr>
        <w:fldChar w:fldCharType="begin">
          <w:fldData xml:space="preserve">PEVuZE5vdGU+PENpdGU+PEF1dGhvcj5TYXVlcjwvQXV0aG9yPjxZZWFyPjIwMDI8L1llYXI+PFJl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</w:fldData>
        </w:fldChar>
      </w:r>
      <w:r w:rsidR="00EB3C63" w:rsidRPr="005E74F1">
        <w:rPr>
          <w:rFonts w:ascii="Book Antiqua" w:hAnsi="Book Antiqua" w:cstheme="majorHAnsi"/>
          <w:color w:val="000000" w:themeColor="text1"/>
        </w:rPr>
        <w:instrText xml:space="preserve"> ADDIN EN.CITE.DATA </w:instrText>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end"/>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8" w:tooltip="Sauer, 2002 #30" w:history="1">
        <w:r w:rsidR="00EB3C63" w:rsidRPr="005E74F1">
          <w:rPr>
            <w:rFonts w:ascii="Book Antiqua" w:hAnsi="Book Antiqua" w:cstheme="majorHAnsi"/>
            <w:noProof/>
            <w:color w:val="000000" w:themeColor="text1"/>
            <w:vertAlign w:val="superscript"/>
          </w:rPr>
          <w:t>8</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58527F" w:rsidRPr="005E74F1">
        <w:rPr>
          <w:rFonts w:ascii="Book Antiqua" w:eastAsiaTheme="minorEastAsia" w:hAnsi="Book Antiqua" w:cstheme="majorHAnsi"/>
          <w:color w:val="000000" w:themeColor="text1"/>
          <w:kern w:val="0"/>
        </w:rPr>
        <w:t xml:space="preserve">. </w:t>
      </w:r>
      <w:r w:rsidRPr="005E74F1">
        <w:rPr>
          <w:rFonts w:ascii="Book Antiqua" w:hAnsi="Book Antiqua" w:cstheme="majorHAnsi"/>
          <w:color w:val="000000" w:themeColor="text1"/>
        </w:rPr>
        <w:t>Several</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other</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trials</w:t>
      </w:r>
      <w:r w:rsidR="00927764"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have</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y</w:t>
      </w:r>
      <w:r w:rsidR="0099041E" w:rsidRPr="005E74F1">
        <w:rPr>
          <w:rFonts w:ascii="Book Antiqua" w:hAnsi="Book Antiqua" w:cstheme="majorHAnsi"/>
          <w:color w:val="000000" w:themeColor="text1"/>
        </w:rPr>
        <w:t>ielded s</w:t>
      </w:r>
      <w:r w:rsidRPr="005E74F1">
        <w:rPr>
          <w:rFonts w:ascii="Book Antiqua" w:hAnsi="Book Antiqua" w:cstheme="majorHAnsi"/>
          <w:color w:val="000000" w:themeColor="text1"/>
        </w:rPr>
        <w:t>imilar</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results</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regarding</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degree</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of</w:t>
      </w:r>
      <w:r w:rsidR="0099041E"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effectiveness.</w:t>
      </w:r>
    </w:p>
    <w:p w14:paraId="033EA053" w14:textId="34CAC3FE" w:rsidR="005A5E83" w:rsidRPr="005E74F1" w:rsidRDefault="00854D24" w:rsidP="005E74F1">
      <w:pPr>
        <w:snapToGrid w:val="0"/>
        <w:spacing w:line="360" w:lineRule="auto"/>
        <w:ind w:firstLineChars="98" w:firstLine="238"/>
        <w:rPr>
          <w:rFonts w:ascii="Book Antiqua" w:eastAsia="SimSun" w:hAnsi="Book Antiqua" w:cstheme="majorHAnsi"/>
          <w:color w:val="000000" w:themeColor="text1"/>
          <w:kern w:val="0"/>
          <w:lang w:eastAsia="zh-CN"/>
        </w:rPr>
      </w:pPr>
      <w:r w:rsidRPr="005E74F1">
        <w:rPr>
          <w:rFonts w:ascii="Book Antiqua" w:eastAsiaTheme="minorEastAsia" w:hAnsi="Book Antiqua" w:cstheme="majorHAnsi"/>
          <w:color w:val="000000" w:themeColor="text1"/>
          <w:kern w:val="0"/>
        </w:rPr>
        <w:t>Despite the effectiveness of BAL systems in clinical trials</w:t>
      </w:r>
      <w:r w:rsidR="007524E7" w:rsidRPr="005E74F1">
        <w:rPr>
          <w:rFonts w:ascii="Book Antiqua" w:eastAsiaTheme="minorEastAsia" w:hAnsi="Book Antiqua" w:cstheme="majorHAnsi"/>
          <w:color w:val="000000" w:themeColor="text1"/>
          <w:kern w:val="0"/>
        </w:rPr>
        <w:t xml:space="preserve">, </w:t>
      </w:r>
      <w:r w:rsidRPr="005E74F1">
        <w:rPr>
          <w:rFonts w:ascii="Book Antiqua" w:eastAsiaTheme="minorEastAsia" w:hAnsi="Book Antiqua" w:cstheme="majorHAnsi"/>
          <w:color w:val="000000" w:themeColor="text1"/>
          <w:kern w:val="0"/>
        </w:rPr>
        <w:t>their</w:t>
      </w:r>
      <w:r w:rsidR="00535089" w:rsidRPr="005E74F1">
        <w:rPr>
          <w:rFonts w:ascii="Book Antiqua" w:eastAsiaTheme="minorEastAsia" w:hAnsi="Book Antiqua" w:cstheme="majorHAnsi"/>
          <w:color w:val="000000" w:themeColor="text1"/>
          <w:kern w:val="0"/>
        </w:rPr>
        <w:t xml:space="preserve"> </w:t>
      </w:r>
      <w:r w:rsidRPr="005E74F1">
        <w:rPr>
          <w:rFonts w:ascii="Book Antiqua" w:eastAsiaTheme="minorEastAsia" w:hAnsi="Book Antiqua" w:cstheme="majorHAnsi"/>
          <w:color w:val="000000" w:themeColor="text1"/>
          <w:kern w:val="0"/>
        </w:rPr>
        <w:t>translation</w:t>
      </w:r>
      <w:r w:rsidR="00916E39" w:rsidRPr="005E74F1">
        <w:rPr>
          <w:rFonts w:ascii="Book Antiqua" w:eastAsiaTheme="minorEastAsia" w:hAnsi="Book Antiqua" w:cstheme="majorHAnsi"/>
          <w:color w:val="000000" w:themeColor="text1"/>
          <w:kern w:val="0"/>
        </w:rPr>
        <w:t xml:space="preserve"> </w:t>
      </w:r>
      <w:r w:rsidR="007524E7" w:rsidRPr="005E74F1">
        <w:rPr>
          <w:rFonts w:ascii="Book Antiqua" w:eastAsiaTheme="minorEastAsia" w:hAnsi="Book Antiqua" w:cstheme="majorHAnsi"/>
          <w:color w:val="000000" w:themeColor="text1"/>
          <w:kern w:val="0"/>
        </w:rPr>
        <w:t xml:space="preserve">from the laboratory bench to the patient’s bedside </w:t>
      </w:r>
      <w:r w:rsidR="00916E39" w:rsidRPr="005E74F1">
        <w:rPr>
          <w:rFonts w:ascii="Book Antiqua" w:eastAsiaTheme="minorEastAsia" w:hAnsi="Book Antiqua" w:cstheme="majorHAnsi"/>
          <w:color w:val="000000" w:themeColor="text1"/>
          <w:kern w:val="0"/>
        </w:rPr>
        <w:t xml:space="preserve">has been </w:t>
      </w:r>
      <w:r w:rsidR="007524E7" w:rsidRPr="005E74F1">
        <w:rPr>
          <w:rFonts w:ascii="Book Antiqua" w:eastAsiaTheme="minorEastAsia" w:hAnsi="Book Antiqua" w:cstheme="majorHAnsi"/>
          <w:color w:val="000000" w:themeColor="text1"/>
          <w:kern w:val="0"/>
        </w:rPr>
        <w:t>hindered by three obstacles</w:t>
      </w:r>
      <w:r w:rsidR="00916E39" w:rsidRPr="005E74F1">
        <w:rPr>
          <w:rFonts w:ascii="Book Antiqua" w:eastAsiaTheme="minorEastAsia" w:hAnsi="Book Antiqua" w:cstheme="majorHAnsi"/>
          <w:color w:val="000000" w:themeColor="text1"/>
          <w:kern w:val="0"/>
        </w:rPr>
        <w:t xml:space="preserve">. Firstly, it is necessary to </w:t>
      </w:r>
      <w:r w:rsidR="007524E7" w:rsidRPr="005E74F1">
        <w:rPr>
          <w:rFonts w:ascii="Book Antiqua" w:eastAsiaTheme="minorEastAsia" w:hAnsi="Book Antiqua" w:cstheme="majorHAnsi"/>
          <w:color w:val="000000" w:themeColor="text1"/>
          <w:kern w:val="0"/>
        </w:rPr>
        <w:t>prepar</w:t>
      </w:r>
      <w:r w:rsidR="00916E39" w:rsidRPr="005E74F1">
        <w:rPr>
          <w:rFonts w:ascii="Book Antiqua" w:eastAsiaTheme="minorEastAsia" w:hAnsi="Book Antiqua" w:cstheme="majorHAnsi"/>
          <w:color w:val="000000" w:themeColor="text1"/>
          <w:kern w:val="0"/>
        </w:rPr>
        <w:t>e</w:t>
      </w:r>
      <w:r w:rsidR="007524E7" w:rsidRPr="005E74F1">
        <w:rPr>
          <w:rFonts w:ascii="Book Antiqua" w:eastAsiaTheme="minorEastAsia" w:hAnsi="Book Antiqua" w:cstheme="majorHAnsi"/>
          <w:color w:val="000000" w:themeColor="text1"/>
          <w:kern w:val="0"/>
        </w:rPr>
        <w:t xml:space="preserve"> </w:t>
      </w:r>
      <w:r w:rsidR="00916E39" w:rsidRPr="005E74F1">
        <w:rPr>
          <w:rFonts w:ascii="Book Antiqua" w:eastAsiaTheme="minorEastAsia" w:hAnsi="Book Antiqua" w:cstheme="majorHAnsi"/>
          <w:color w:val="000000" w:themeColor="text1"/>
          <w:kern w:val="0"/>
        </w:rPr>
        <w:t xml:space="preserve">a </w:t>
      </w:r>
      <w:r w:rsidR="007524E7" w:rsidRPr="005E74F1">
        <w:rPr>
          <w:rFonts w:ascii="Book Antiqua" w:eastAsiaTheme="minorEastAsia" w:hAnsi="Book Antiqua" w:cstheme="majorHAnsi"/>
          <w:color w:val="000000" w:themeColor="text1"/>
          <w:kern w:val="0"/>
        </w:rPr>
        <w:t xml:space="preserve">sufficient quantity of </w:t>
      </w:r>
      <w:r w:rsidR="000E478F" w:rsidRPr="005E74F1">
        <w:rPr>
          <w:rFonts w:ascii="Book Antiqua" w:eastAsiaTheme="minorEastAsia" w:hAnsi="Book Antiqua" w:cstheme="majorHAnsi"/>
          <w:color w:val="000000" w:themeColor="text1"/>
          <w:kern w:val="0"/>
        </w:rPr>
        <w:t>h</w:t>
      </w:r>
      <w:r w:rsidR="007524E7" w:rsidRPr="005E74F1">
        <w:rPr>
          <w:rFonts w:ascii="Book Antiqua" w:eastAsiaTheme="minorEastAsia" w:hAnsi="Book Antiqua" w:cstheme="majorHAnsi"/>
          <w:color w:val="000000" w:themeColor="text1"/>
          <w:kern w:val="0"/>
        </w:rPr>
        <w:t>PS</w:t>
      </w:r>
      <w:r w:rsidR="000E478F" w:rsidRPr="005E74F1">
        <w:rPr>
          <w:rFonts w:ascii="Book Antiqua" w:eastAsiaTheme="minorEastAsia" w:hAnsi="Book Antiqua" w:cstheme="majorHAnsi"/>
          <w:color w:val="000000" w:themeColor="text1"/>
          <w:kern w:val="0"/>
        </w:rPr>
        <w:t>C</w:t>
      </w:r>
      <w:r w:rsidR="00535089" w:rsidRPr="005E74F1">
        <w:rPr>
          <w:rFonts w:ascii="Book Antiqua" w:eastAsiaTheme="minorEastAsia" w:hAnsi="Book Antiqua" w:cstheme="majorHAnsi"/>
          <w:color w:val="000000" w:themeColor="text1"/>
          <w:kern w:val="0"/>
        </w:rPr>
        <w:t>-derived hepatic cells</w:t>
      </w:r>
      <w:r w:rsidR="000E478F" w:rsidRPr="005E74F1">
        <w:rPr>
          <w:rFonts w:ascii="Book Antiqua" w:eastAsiaTheme="minorEastAsia" w:hAnsi="Book Antiqua" w:cstheme="majorHAnsi"/>
          <w:color w:val="000000" w:themeColor="text1"/>
          <w:kern w:val="0"/>
        </w:rPr>
        <w:t xml:space="preserve"> </w:t>
      </w:r>
      <w:r w:rsidR="00916E39" w:rsidRPr="005E74F1">
        <w:rPr>
          <w:rFonts w:ascii="Book Antiqua" w:eastAsiaTheme="minorEastAsia" w:hAnsi="Book Antiqua" w:cstheme="majorHAnsi"/>
          <w:color w:val="000000" w:themeColor="text1"/>
          <w:kern w:val="0"/>
        </w:rPr>
        <w:t>for clinical applications.</w:t>
      </w:r>
      <w:r w:rsidR="009D7BCF" w:rsidRPr="005E74F1">
        <w:rPr>
          <w:rFonts w:ascii="Book Antiqua" w:eastAsiaTheme="minorEastAsia" w:hAnsi="Book Antiqua" w:cstheme="majorHAnsi"/>
          <w:color w:val="000000" w:themeColor="text1"/>
          <w:kern w:val="0"/>
        </w:rPr>
        <w:t xml:space="preserve"> It has been </w:t>
      </w:r>
      <w:r w:rsidR="003F58F1" w:rsidRPr="005E74F1">
        <w:rPr>
          <w:rFonts w:ascii="Book Antiqua" w:eastAsiaTheme="minorEastAsia" w:hAnsi="Book Antiqua" w:cstheme="majorHAnsi"/>
          <w:color w:val="000000" w:themeColor="text1"/>
          <w:kern w:val="0"/>
        </w:rPr>
        <w:t xml:space="preserve">widely </w:t>
      </w:r>
      <w:r w:rsidR="009D7BCF" w:rsidRPr="005E74F1">
        <w:rPr>
          <w:rFonts w:ascii="Book Antiqua" w:eastAsiaTheme="minorEastAsia" w:hAnsi="Book Antiqua" w:cstheme="majorHAnsi"/>
          <w:color w:val="000000" w:themeColor="text1"/>
          <w:kern w:val="0"/>
        </w:rPr>
        <w:t xml:space="preserve">suggested that </w:t>
      </w:r>
      <w:r w:rsidR="003F58F1" w:rsidRPr="005E74F1">
        <w:rPr>
          <w:rFonts w:ascii="Book Antiqua" w:eastAsiaTheme="minorEastAsia" w:hAnsi="Book Antiqua" w:cstheme="majorHAnsi"/>
          <w:color w:val="000000" w:themeColor="text1"/>
          <w:kern w:val="0"/>
        </w:rPr>
        <w:t xml:space="preserve">approximately </w:t>
      </w:r>
      <w:r w:rsidR="003366EC" w:rsidRPr="005E74F1">
        <w:rPr>
          <w:rFonts w:ascii="Book Antiqua" w:eastAsiaTheme="minorEastAsia" w:hAnsi="Book Antiqua" w:cstheme="majorHAnsi"/>
          <w:color w:val="000000" w:themeColor="text1"/>
          <w:kern w:val="0"/>
        </w:rPr>
        <w:t xml:space="preserve">30% of the total liver volume is required for survival. Considering that the average </w:t>
      </w:r>
      <w:r w:rsidR="00EC0B49" w:rsidRPr="005E74F1">
        <w:rPr>
          <w:rFonts w:ascii="Book Antiqua" w:eastAsiaTheme="minorEastAsia" w:hAnsi="Book Antiqua" w:cstheme="majorHAnsi"/>
          <w:color w:val="000000" w:themeColor="text1"/>
          <w:kern w:val="0"/>
        </w:rPr>
        <w:t xml:space="preserve">mass of a human liver is </w:t>
      </w:r>
      <w:r w:rsidR="003366EC" w:rsidRPr="005E74F1">
        <w:rPr>
          <w:rFonts w:ascii="Book Antiqua" w:eastAsiaTheme="minorEastAsia" w:hAnsi="Book Antiqua" w:cstheme="majorHAnsi"/>
          <w:color w:val="000000" w:themeColor="text1"/>
          <w:kern w:val="0"/>
        </w:rPr>
        <w:t xml:space="preserve">1.5 kg, and that 100 million hepatocytes </w:t>
      </w:r>
      <w:r w:rsidR="00EC0B49" w:rsidRPr="005E74F1">
        <w:rPr>
          <w:rFonts w:ascii="Book Antiqua" w:eastAsiaTheme="minorEastAsia" w:hAnsi="Book Antiqua" w:cstheme="majorHAnsi"/>
          <w:color w:val="000000" w:themeColor="text1"/>
          <w:kern w:val="0"/>
        </w:rPr>
        <w:t xml:space="preserve">are </w:t>
      </w:r>
      <w:r w:rsidR="003366EC" w:rsidRPr="005E74F1">
        <w:rPr>
          <w:rFonts w:ascii="Book Antiqua" w:eastAsiaTheme="minorEastAsia" w:hAnsi="Book Antiqua" w:cstheme="majorHAnsi"/>
          <w:color w:val="000000" w:themeColor="text1"/>
          <w:kern w:val="0"/>
        </w:rPr>
        <w:t>contained in 1 g</w:t>
      </w:r>
      <w:r w:rsidR="00CD42D0" w:rsidRPr="005E74F1">
        <w:rPr>
          <w:rFonts w:ascii="Book Antiqua" w:eastAsiaTheme="minorEastAsia" w:hAnsi="Book Antiqua" w:cstheme="majorHAnsi"/>
          <w:color w:val="000000" w:themeColor="text1"/>
          <w:kern w:val="0"/>
        </w:rPr>
        <w:t xml:space="preserve"> of liver tissue, a minimum of </w:t>
      </w:r>
      <w:r w:rsidR="00193B77" w:rsidRPr="005E74F1">
        <w:rPr>
          <w:rFonts w:ascii="Book Antiqua" w:eastAsiaTheme="minorEastAsia" w:hAnsi="Book Antiqua" w:cstheme="majorHAnsi"/>
          <w:color w:val="000000" w:themeColor="text1"/>
          <w:kern w:val="0"/>
        </w:rPr>
        <w:t>45</w:t>
      </w:r>
      <w:r w:rsidR="003366EC" w:rsidRPr="005E74F1">
        <w:rPr>
          <w:rFonts w:ascii="Book Antiqua" w:eastAsiaTheme="minorEastAsia" w:hAnsi="Book Antiqua" w:cstheme="majorHAnsi"/>
          <w:color w:val="000000" w:themeColor="text1"/>
          <w:kern w:val="0"/>
        </w:rPr>
        <w:t xml:space="preserve"> billion hPSC-derived hepatic cells would be required to produce a clinical-scale bioartificial liver device</w:t>
      </w:r>
      <w:r w:rsidR="00EB3C63" w:rsidRPr="005E74F1">
        <w:rPr>
          <w:rFonts w:ascii="Book Antiqua" w:hAnsi="Book Antiqua" w:cstheme="majorHAnsi"/>
          <w:color w:val="000000" w:themeColor="text1"/>
        </w:rPr>
        <w:fldChar w:fldCharType="begin"/>
      </w:r>
      <w:r w:rsidR="00EB3C63" w:rsidRPr="005E74F1">
        <w:rPr>
          <w:rFonts w:ascii="Book Antiqua" w:hAnsi="Book Antiqua" w:cstheme="majorHAnsi"/>
          <w:color w:val="000000" w:themeColor="text1"/>
        </w:rPr>
        <w:instrText xml:space="preserve"> ADDIN EN.CITE &lt;EndNote&gt;&lt;Cite&gt;&lt;Author&gt;Bianconi&lt;/Author&gt;&lt;Year&gt;2013&lt;/Year&gt;&lt;RecNum&gt;44&lt;/RecNum&gt;&lt;DisplayText&gt;&lt;style face="superscript"&gt;[36]&lt;/style&gt;&lt;/DisplayText&gt;&lt;record&gt;&lt;rec-number&gt;44&lt;/rec-number&gt;&lt;foreign-keys&gt;&lt;key app="EN" db-id="t2p25z9axvas5eevzzz5pfey5r0wwza2p2e5"&gt;44&lt;/key&gt;&lt;/foreign-keys&gt;&lt;ref-type name="Journal Article"&gt;17&lt;/ref-type&gt;&lt;contributors&gt;&lt;authors&gt;&lt;author&gt;Bianconi, E.&lt;/author&gt;&lt;author&gt;Piovesan, A.&lt;/author&gt;&lt;author&gt;Facchin, F.&lt;/author&gt;&lt;author&gt;Beraudi, A.&lt;/author&gt;&lt;author&gt;Casadei, R.&lt;/author&gt;&lt;author&gt;Frabetti, F.&lt;/author&gt;&lt;author&gt;Vitale, L.&lt;/author&gt;&lt;author&gt;Pelleri, M. C.&lt;/author&gt;&lt;author&gt;Tassani, S.&lt;/author&gt;&lt;author&gt;Piva, F.&lt;/author&gt;&lt;author&gt;Perez-Amodio, S.&lt;/author&gt;&lt;author&gt;Strippoli, P.&lt;/author&gt;&lt;author&gt;Canaider, S.&lt;/author&gt;&lt;/authors&gt;&lt;/contributors&gt;&lt;auth-address&gt;Department of Experimental, Diagnostic and Specialty Medicine, University of Bologna , Bologna , Italy .&lt;/auth-address&gt;&lt;titles&gt;&lt;title&gt;An estimation of the number of cells in the human body&lt;/title&gt;&lt;secondary-title&gt;Ann Hum Biol&lt;/secondary-title&gt;&lt;alt-title&gt;Annals of human biology&lt;/alt-title&gt;&lt;/titles&gt;&lt;periodical&gt;&lt;full-title&gt;Ann Hum Biol&lt;/full-title&gt;&lt;abbr-1&gt;Annals of human biology&lt;/abbr-1&gt;&lt;/periodical&gt;&lt;alt-periodical&gt;&lt;full-title&gt;Ann Hum Biol&lt;/full-title&gt;&lt;abbr-1&gt;Annals of human biology&lt;/abbr-1&gt;&lt;/alt-periodical&gt;&lt;pages&gt;463-71&lt;/pages&gt;&lt;volume&gt;40&lt;/volume&gt;&lt;number&gt;6&lt;/number&gt;&lt;edition&gt;2013/07/09&lt;/edition&gt;&lt;keywords&gt;&lt;keyword&gt;Adult&lt;/keyword&gt;&lt;keyword&gt;Cell Count&lt;/keyword&gt;&lt;keyword&gt;Cell Size&lt;/keyword&gt;&lt;keyword&gt;Humans&lt;/keyword&gt;&lt;keyword&gt;Models, Biological&lt;/keyword&gt;&lt;keyword&gt;Organ Specificity&lt;/keyword&gt;&lt;/keywords&gt;&lt;dates&gt;&lt;year&gt;2013&lt;/year&gt;&lt;pub-dates&gt;&lt;date&gt;Nov-Dec&lt;/date&gt;&lt;/pub-dates&gt;&lt;/dates&gt;&lt;isbn&gt;1464-5033 (Electronic)&amp;#xD;0301-4460 (Linking)&lt;/isbn&gt;&lt;accession-num&gt;23829164&lt;/accession-num&gt;&lt;urls&gt;&lt;/urls&gt;&lt;electronic-resource-num&gt;10.3109/03014460.2013.807878&lt;/electronic-resource-num&gt;&lt;remote-database-provider&gt;NLM&lt;/remote-database-provider&gt;&lt;language&gt;eng&lt;/language&gt;&lt;/record&gt;&lt;/Cite&gt;&lt;/EndNote&gt;</w:instrText>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36" w:tooltip="Bianconi, 2013 #44" w:history="1">
        <w:r w:rsidR="00EB3C63" w:rsidRPr="005E74F1">
          <w:rPr>
            <w:rFonts w:ascii="Book Antiqua" w:hAnsi="Book Antiqua" w:cstheme="majorHAnsi"/>
            <w:noProof/>
            <w:color w:val="000000" w:themeColor="text1"/>
            <w:vertAlign w:val="superscript"/>
          </w:rPr>
          <w:t>36</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672495" w:rsidRPr="005E74F1">
        <w:rPr>
          <w:rFonts w:ascii="Book Antiqua" w:hAnsi="Book Antiqua" w:cstheme="majorHAnsi"/>
          <w:color w:val="000000" w:themeColor="text1"/>
        </w:rPr>
        <w:t xml:space="preserve"> </w:t>
      </w:r>
      <w:r w:rsidR="00535089" w:rsidRPr="005E74F1">
        <w:rPr>
          <w:rFonts w:ascii="Book Antiqua" w:hAnsi="Book Antiqua" w:cstheme="majorHAnsi"/>
          <w:color w:val="000000" w:themeColor="text1"/>
        </w:rPr>
        <w:t>(Figure 2)</w:t>
      </w:r>
      <w:r w:rsidR="003366EC" w:rsidRPr="005E74F1">
        <w:rPr>
          <w:rFonts w:ascii="Book Antiqua" w:eastAsiaTheme="minorEastAsia" w:hAnsi="Book Antiqua" w:cstheme="majorHAnsi"/>
          <w:color w:val="000000" w:themeColor="text1"/>
          <w:kern w:val="0"/>
        </w:rPr>
        <w:t>.</w:t>
      </w:r>
      <w:r w:rsidR="00916E39" w:rsidRPr="005E74F1">
        <w:rPr>
          <w:rFonts w:ascii="Book Antiqua" w:eastAsiaTheme="minorEastAsia" w:hAnsi="Book Antiqua" w:cstheme="majorHAnsi"/>
          <w:color w:val="000000" w:themeColor="text1"/>
          <w:kern w:val="0"/>
        </w:rPr>
        <w:t xml:space="preserve"> </w:t>
      </w:r>
      <w:r w:rsidR="003366EC" w:rsidRPr="005E74F1">
        <w:rPr>
          <w:rFonts w:ascii="Book Antiqua" w:hAnsi="Book Antiqua" w:cstheme="majorHAnsi"/>
          <w:color w:val="000000" w:themeColor="text1"/>
        </w:rPr>
        <w:t>Secondly, the</w:t>
      </w:r>
      <w:r w:rsidR="000E478F" w:rsidRPr="005E74F1">
        <w:rPr>
          <w:rFonts w:ascii="Book Antiqua" w:hAnsi="Book Antiqua" w:cstheme="majorHAnsi"/>
          <w:color w:val="000000" w:themeColor="text1"/>
        </w:rPr>
        <w:t xml:space="preserve"> operation cost of </w:t>
      </w:r>
      <w:r w:rsidR="00E84CBB" w:rsidRPr="005E74F1">
        <w:rPr>
          <w:rFonts w:ascii="Book Antiqua" w:hAnsi="Book Antiqua" w:cstheme="majorHAnsi"/>
          <w:color w:val="000000" w:themeColor="text1"/>
        </w:rPr>
        <w:t xml:space="preserve">a </w:t>
      </w:r>
      <w:r w:rsidR="000E478F" w:rsidRPr="005E74F1">
        <w:rPr>
          <w:rFonts w:ascii="Book Antiqua" w:hAnsi="Book Antiqua" w:cstheme="majorHAnsi"/>
          <w:color w:val="000000" w:themeColor="text1"/>
        </w:rPr>
        <w:t>bioar</w:t>
      </w:r>
      <w:r w:rsidR="003366EC" w:rsidRPr="005E74F1">
        <w:rPr>
          <w:rFonts w:ascii="Book Antiqua" w:hAnsi="Book Antiqua" w:cstheme="majorHAnsi"/>
          <w:color w:val="000000" w:themeColor="text1"/>
        </w:rPr>
        <w:t>t</w:t>
      </w:r>
      <w:r w:rsidR="000E478F" w:rsidRPr="005E74F1">
        <w:rPr>
          <w:rFonts w:ascii="Book Antiqua" w:hAnsi="Book Antiqua" w:cstheme="majorHAnsi"/>
          <w:color w:val="000000" w:themeColor="text1"/>
        </w:rPr>
        <w:t>ificial liver device</w:t>
      </w:r>
      <w:r w:rsidR="00E84CBB" w:rsidRPr="005E74F1">
        <w:rPr>
          <w:rFonts w:ascii="Book Antiqua" w:hAnsi="Book Antiqua" w:cstheme="majorHAnsi"/>
          <w:color w:val="000000" w:themeColor="text1"/>
        </w:rPr>
        <w:t xml:space="preserve"> is currently too expensive for widespread </w:t>
      </w:r>
      <w:r w:rsidRPr="005E74F1">
        <w:rPr>
          <w:rFonts w:ascii="Book Antiqua" w:hAnsi="Book Antiqua" w:cstheme="majorHAnsi"/>
          <w:color w:val="000000" w:themeColor="text1"/>
        </w:rPr>
        <w:t xml:space="preserve">clinical </w:t>
      </w:r>
      <w:r w:rsidR="00E84CBB" w:rsidRPr="005E74F1">
        <w:rPr>
          <w:rFonts w:ascii="Book Antiqua" w:hAnsi="Book Antiqua" w:cstheme="majorHAnsi"/>
          <w:color w:val="000000" w:themeColor="text1"/>
        </w:rPr>
        <w:t>use</w:t>
      </w:r>
      <w:r w:rsidR="000E478F" w:rsidRPr="005E74F1">
        <w:rPr>
          <w:rFonts w:ascii="Book Antiqua" w:hAnsi="Book Antiqua" w:cstheme="majorHAnsi"/>
          <w:color w:val="000000" w:themeColor="text1"/>
        </w:rPr>
        <w:t xml:space="preserve">. </w:t>
      </w:r>
      <w:r w:rsidR="00E84CBB" w:rsidRPr="005E74F1">
        <w:rPr>
          <w:rFonts w:ascii="Book Antiqua" w:hAnsi="Book Antiqua" w:cstheme="majorHAnsi"/>
          <w:color w:val="000000" w:themeColor="text1"/>
        </w:rPr>
        <w:t xml:space="preserve">The process of </w:t>
      </w:r>
      <w:r w:rsidR="00E84CBB" w:rsidRPr="005E74F1">
        <w:rPr>
          <w:rFonts w:ascii="Book Antiqua" w:eastAsiaTheme="minorEastAsia" w:hAnsi="Book Antiqua" w:cstheme="majorHAnsi"/>
          <w:color w:val="000000" w:themeColor="text1"/>
          <w:kern w:val="0"/>
        </w:rPr>
        <w:t>c</w:t>
      </w:r>
      <w:r w:rsidR="005F6B54" w:rsidRPr="005E74F1">
        <w:rPr>
          <w:rFonts w:ascii="Book Antiqua" w:eastAsiaTheme="minorEastAsia" w:hAnsi="Book Antiqua" w:cstheme="majorHAnsi"/>
          <w:color w:val="000000" w:themeColor="text1"/>
          <w:kern w:val="0"/>
        </w:rPr>
        <w:t xml:space="preserve">ulturing </w:t>
      </w:r>
      <w:r w:rsidR="00193B77" w:rsidRPr="005E74F1">
        <w:rPr>
          <w:rFonts w:ascii="Book Antiqua" w:eastAsiaTheme="minorEastAsia" w:hAnsi="Book Antiqua" w:cstheme="majorHAnsi"/>
          <w:color w:val="000000" w:themeColor="text1"/>
          <w:kern w:val="0"/>
        </w:rPr>
        <w:t>45</w:t>
      </w:r>
      <w:r w:rsidR="000E478F" w:rsidRPr="005E74F1">
        <w:rPr>
          <w:rFonts w:ascii="Book Antiqua" w:eastAsiaTheme="minorEastAsia" w:hAnsi="Book Antiqua" w:cstheme="majorHAnsi"/>
          <w:color w:val="000000" w:themeColor="text1"/>
          <w:kern w:val="0"/>
        </w:rPr>
        <w:t xml:space="preserve"> billion h</w:t>
      </w:r>
      <w:r w:rsidR="007524E7" w:rsidRPr="005E74F1">
        <w:rPr>
          <w:rFonts w:ascii="Book Antiqua" w:eastAsiaTheme="minorEastAsia" w:hAnsi="Book Antiqua" w:cstheme="majorHAnsi"/>
          <w:color w:val="000000" w:themeColor="text1"/>
          <w:kern w:val="0"/>
        </w:rPr>
        <w:t xml:space="preserve">PSCs </w:t>
      </w:r>
      <w:r w:rsidR="00594C88" w:rsidRPr="005E74F1">
        <w:rPr>
          <w:rFonts w:ascii="Book Antiqua" w:eastAsiaTheme="minorEastAsia" w:hAnsi="Book Antiqua" w:cstheme="majorHAnsi"/>
          <w:color w:val="000000" w:themeColor="text1"/>
          <w:kern w:val="0"/>
        </w:rPr>
        <w:t>and induc</w:t>
      </w:r>
      <w:r w:rsidR="00E84CBB" w:rsidRPr="005E74F1">
        <w:rPr>
          <w:rFonts w:ascii="Book Antiqua" w:eastAsiaTheme="minorEastAsia" w:hAnsi="Book Antiqua" w:cstheme="majorHAnsi"/>
          <w:color w:val="000000" w:themeColor="text1"/>
          <w:kern w:val="0"/>
        </w:rPr>
        <w:t>ing</w:t>
      </w:r>
      <w:r w:rsidR="00594C88" w:rsidRPr="005E74F1">
        <w:rPr>
          <w:rFonts w:ascii="Book Antiqua" w:eastAsiaTheme="minorEastAsia" w:hAnsi="Book Antiqua" w:cstheme="majorHAnsi"/>
          <w:color w:val="000000" w:themeColor="text1"/>
          <w:kern w:val="0"/>
        </w:rPr>
        <w:t xml:space="preserve"> hepatic differentiation </w:t>
      </w:r>
      <w:r w:rsidR="000E478F" w:rsidRPr="005E74F1">
        <w:rPr>
          <w:rFonts w:ascii="Book Antiqua" w:eastAsiaTheme="minorEastAsia" w:hAnsi="Book Antiqua" w:cstheme="majorHAnsi"/>
          <w:color w:val="000000" w:themeColor="text1"/>
          <w:kern w:val="0"/>
        </w:rPr>
        <w:t>consume</w:t>
      </w:r>
      <w:r w:rsidR="00E84CBB" w:rsidRPr="005E74F1">
        <w:rPr>
          <w:rFonts w:ascii="Book Antiqua" w:eastAsiaTheme="minorEastAsia" w:hAnsi="Book Antiqua" w:cstheme="majorHAnsi"/>
          <w:color w:val="000000" w:themeColor="text1"/>
          <w:kern w:val="0"/>
        </w:rPr>
        <w:t>s</w:t>
      </w:r>
      <w:r w:rsidR="007524E7" w:rsidRPr="005E74F1">
        <w:rPr>
          <w:rFonts w:ascii="Book Antiqua" w:eastAsiaTheme="minorEastAsia" w:hAnsi="Book Antiqua" w:cstheme="majorHAnsi"/>
          <w:color w:val="000000" w:themeColor="text1"/>
          <w:kern w:val="0"/>
        </w:rPr>
        <w:t xml:space="preserve"> </w:t>
      </w:r>
      <w:r w:rsidR="00594C88" w:rsidRPr="005E74F1">
        <w:rPr>
          <w:rFonts w:ascii="Book Antiqua" w:eastAsiaTheme="minorEastAsia" w:hAnsi="Book Antiqua" w:cstheme="majorHAnsi"/>
          <w:color w:val="000000" w:themeColor="text1"/>
          <w:kern w:val="0"/>
        </w:rPr>
        <w:t>large quantit</w:t>
      </w:r>
      <w:r w:rsidR="00E84CBB" w:rsidRPr="005E74F1">
        <w:rPr>
          <w:rFonts w:ascii="Book Antiqua" w:eastAsiaTheme="minorEastAsia" w:hAnsi="Book Antiqua" w:cstheme="majorHAnsi"/>
          <w:color w:val="000000" w:themeColor="text1"/>
          <w:kern w:val="0"/>
        </w:rPr>
        <w:t>ies</w:t>
      </w:r>
      <w:r w:rsidR="00594C88" w:rsidRPr="005E74F1">
        <w:rPr>
          <w:rFonts w:ascii="Book Antiqua" w:eastAsiaTheme="minorEastAsia" w:hAnsi="Book Antiqua" w:cstheme="majorHAnsi"/>
          <w:color w:val="000000" w:themeColor="text1"/>
          <w:kern w:val="0"/>
        </w:rPr>
        <w:t xml:space="preserve"> of </w:t>
      </w:r>
      <w:r w:rsidR="007524E7" w:rsidRPr="005E74F1">
        <w:rPr>
          <w:rFonts w:ascii="Book Antiqua" w:eastAsiaTheme="minorEastAsia" w:hAnsi="Book Antiqua" w:cstheme="majorHAnsi"/>
          <w:color w:val="000000" w:themeColor="text1"/>
          <w:kern w:val="0"/>
        </w:rPr>
        <w:t xml:space="preserve">culture medium </w:t>
      </w:r>
      <w:r w:rsidR="00594C88" w:rsidRPr="005E74F1">
        <w:rPr>
          <w:rFonts w:ascii="Book Antiqua" w:eastAsiaTheme="minorEastAsia" w:hAnsi="Book Antiqua" w:cstheme="majorHAnsi"/>
          <w:color w:val="000000" w:themeColor="text1"/>
          <w:kern w:val="0"/>
        </w:rPr>
        <w:t xml:space="preserve">and supplements including recombinant growth </w:t>
      </w:r>
      <w:r w:rsidR="000964AB" w:rsidRPr="005E74F1">
        <w:rPr>
          <w:rFonts w:ascii="Book Antiqua" w:eastAsiaTheme="minorEastAsia" w:hAnsi="Book Antiqua" w:cstheme="majorHAnsi"/>
          <w:color w:val="000000" w:themeColor="text1"/>
          <w:kern w:val="0"/>
        </w:rPr>
        <w:t>factors</w:t>
      </w:r>
      <w:r w:rsidR="00EB3C63" w:rsidRPr="005E74F1">
        <w:rPr>
          <w:rFonts w:ascii="Book Antiqua" w:eastAsiaTheme="minorEastAsia" w:hAnsi="Book Antiqua" w:cstheme="majorHAnsi"/>
          <w:color w:val="000000" w:themeColor="text1"/>
          <w:kern w:val="0"/>
        </w:rPr>
        <w:fldChar w:fldCharType="begin"/>
      </w:r>
      <w:r w:rsidR="00EB3C63" w:rsidRPr="005E74F1">
        <w:rPr>
          <w:rFonts w:ascii="Book Antiqua" w:eastAsiaTheme="minorEastAsia" w:hAnsi="Book Antiqua" w:cstheme="majorHAnsi"/>
          <w:color w:val="000000" w:themeColor="text1"/>
          <w:kern w:val="0"/>
        </w:rPr>
        <w:instrText xml:space="preserve"> ADDIN EN.CITE &lt;EndNote&gt;&lt;Cite&gt;&lt;Author&gt;Haraguchi&lt;/Author&gt;&lt;Year&gt;2015&lt;/Year&gt;&lt;RecNum&gt;11&lt;/RecNum&gt;&lt;DisplayText&gt;&lt;style face="superscript"&gt;[37]&lt;/style&gt;&lt;/DisplayText&gt;&lt;record&gt;&lt;rec-number&gt;11&lt;/rec-number&gt;&lt;foreign-keys&gt;&lt;key app="EN" db-id="t2p25z9axvas5eevzzz5pfey5r0wwza2p2e5"&gt;11&lt;/key&gt;&lt;/foreign-keys&gt;&lt;ref-type name="Journal Article"&gt;17&lt;/ref-type&gt;&lt;contributors&gt;&lt;authors&gt;&lt;author&gt;Haraguchi, Y.&lt;/author&gt;&lt;author&gt;Matsuura, K.&lt;/author&gt;&lt;author&gt;Shimizu, T.&lt;/author&gt;&lt;author&gt;Yamato, M.&lt;/author&gt;&lt;author&gt;Okano, T.&lt;/author&gt;&lt;/authors&gt;&lt;/contributors&gt;&lt;auth-address&gt;Institute of Advanced Biomedical Engineering and Science, TWIns, Tokyo Women&amp;apos;s Medical University, Japan.&lt;/auth-address&gt;&lt;titles&gt;&lt;title&gt;Simple suspension culture system of human iPS cells maintaining their pluripotency for cardiac cell sheet engineering&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1363-75&lt;/pages&gt;&lt;volume&gt;9&lt;/volume&gt;&lt;number&gt;12&lt;/number&gt;&lt;edition&gt;2013/06/04&lt;/edition&gt;&lt;dates&gt;&lt;year&gt;2015&lt;/year&gt;&lt;pub-dates&gt;&lt;date&gt;Dec&lt;/date&gt;&lt;/pub-dates&gt;&lt;/dates&gt;&lt;isbn&gt;1932-7005 (Electronic)&amp;#xD;1932-6254 (Linking)&lt;/isbn&gt;&lt;accession-num&gt;23728860&lt;/accession-num&gt;&lt;urls&gt;&lt;/urls&gt;&lt;electronic-resource-num&gt;10.1002/term.1761&lt;/electronic-resource-num&gt;&lt;remote-database-provider&gt;NLM&lt;/remote-database-provider&gt;&lt;language&gt;eng&lt;/language&gt;&lt;/record&gt;&lt;/Cite&gt;&lt;/EndNote&gt;</w:instrText>
      </w:r>
      <w:r w:rsidR="00EB3C63" w:rsidRPr="005E74F1">
        <w:rPr>
          <w:rFonts w:ascii="Book Antiqua" w:eastAsiaTheme="minorEastAsia" w:hAnsi="Book Antiqua" w:cstheme="majorHAnsi"/>
          <w:color w:val="000000" w:themeColor="text1"/>
          <w:kern w:val="0"/>
        </w:rPr>
        <w:fldChar w:fldCharType="separate"/>
      </w:r>
      <w:r w:rsidR="00EB3C63" w:rsidRPr="005E74F1">
        <w:rPr>
          <w:rFonts w:ascii="Book Antiqua" w:eastAsiaTheme="minorEastAsia" w:hAnsi="Book Antiqua" w:cstheme="majorHAnsi"/>
          <w:noProof/>
          <w:color w:val="000000" w:themeColor="text1"/>
          <w:kern w:val="0"/>
          <w:vertAlign w:val="superscript"/>
        </w:rPr>
        <w:t>[</w:t>
      </w:r>
      <w:hyperlink w:anchor="_ENREF_37" w:tooltip="Haraguchi, 2015 #11" w:history="1">
        <w:r w:rsidR="00EB3C63" w:rsidRPr="005E74F1">
          <w:rPr>
            <w:rFonts w:ascii="Book Antiqua" w:eastAsiaTheme="minorEastAsia" w:hAnsi="Book Antiqua" w:cstheme="majorHAnsi"/>
            <w:noProof/>
            <w:color w:val="000000" w:themeColor="text1"/>
            <w:kern w:val="0"/>
            <w:vertAlign w:val="superscript"/>
          </w:rPr>
          <w:t>37</w:t>
        </w:r>
      </w:hyperlink>
      <w:r w:rsidR="00EB3C63" w:rsidRPr="005E74F1">
        <w:rPr>
          <w:rFonts w:ascii="Book Antiqua" w:eastAsiaTheme="minorEastAsia" w:hAnsi="Book Antiqua" w:cstheme="majorHAnsi"/>
          <w:noProof/>
          <w:color w:val="000000" w:themeColor="text1"/>
          <w:kern w:val="0"/>
          <w:vertAlign w:val="superscript"/>
        </w:rPr>
        <w:t>]</w:t>
      </w:r>
      <w:r w:rsidR="00EB3C63" w:rsidRPr="005E74F1">
        <w:rPr>
          <w:rFonts w:ascii="Book Antiqua" w:eastAsiaTheme="minorEastAsia" w:hAnsi="Book Antiqua" w:cstheme="majorHAnsi"/>
          <w:color w:val="000000" w:themeColor="text1"/>
          <w:kern w:val="0"/>
        </w:rPr>
        <w:fldChar w:fldCharType="end"/>
      </w:r>
      <w:r w:rsidR="00594C88" w:rsidRPr="005E74F1">
        <w:rPr>
          <w:rFonts w:ascii="Book Antiqua" w:eastAsiaTheme="minorEastAsia" w:hAnsi="Book Antiqua" w:cstheme="majorHAnsi"/>
          <w:color w:val="000000" w:themeColor="text1"/>
          <w:kern w:val="0"/>
        </w:rPr>
        <w:t xml:space="preserve">. </w:t>
      </w:r>
      <w:r w:rsidR="00673540" w:rsidRPr="005E74F1">
        <w:rPr>
          <w:rFonts w:ascii="Book Antiqua" w:eastAsiaTheme="minorEastAsia" w:hAnsi="Book Antiqua" w:cstheme="majorHAnsi"/>
          <w:color w:val="000000" w:themeColor="text1"/>
          <w:kern w:val="0"/>
        </w:rPr>
        <w:t xml:space="preserve">As the length of treatment increases, the cost of operating a </w:t>
      </w:r>
      <w:r w:rsidR="00D54205" w:rsidRPr="005E74F1">
        <w:rPr>
          <w:rFonts w:ascii="Book Antiqua" w:eastAsiaTheme="minorEastAsia" w:hAnsi="Book Antiqua" w:cstheme="majorHAnsi"/>
          <w:color w:val="000000" w:themeColor="text1"/>
          <w:kern w:val="0"/>
        </w:rPr>
        <w:t>BAL</w:t>
      </w:r>
      <w:r w:rsidR="00673540" w:rsidRPr="005E74F1">
        <w:rPr>
          <w:rFonts w:ascii="Book Antiqua" w:eastAsiaTheme="minorEastAsia" w:hAnsi="Book Antiqua" w:cstheme="majorHAnsi"/>
          <w:color w:val="000000" w:themeColor="text1"/>
          <w:kern w:val="0"/>
        </w:rPr>
        <w:t xml:space="preserve"> device accumulates significantly. </w:t>
      </w:r>
      <w:r w:rsidR="00594C88" w:rsidRPr="005E74F1">
        <w:rPr>
          <w:rFonts w:ascii="Book Antiqua" w:eastAsiaTheme="minorEastAsia" w:hAnsi="Book Antiqua" w:cstheme="majorHAnsi"/>
          <w:color w:val="000000" w:themeColor="text1"/>
          <w:kern w:val="0"/>
        </w:rPr>
        <w:t>Thirdly</w:t>
      </w:r>
      <w:r w:rsidR="00916E39" w:rsidRPr="005E74F1">
        <w:rPr>
          <w:rFonts w:ascii="Book Antiqua" w:eastAsiaTheme="minorEastAsia" w:hAnsi="Book Antiqua" w:cstheme="majorHAnsi"/>
          <w:color w:val="000000" w:themeColor="text1"/>
          <w:kern w:val="0"/>
        </w:rPr>
        <w:t xml:space="preserve">, </w:t>
      </w:r>
      <w:r w:rsidR="00E84CBB" w:rsidRPr="005E74F1">
        <w:rPr>
          <w:rFonts w:ascii="Book Antiqua" w:eastAsiaTheme="minorEastAsia" w:hAnsi="Book Antiqua" w:cstheme="majorHAnsi"/>
          <w:color w:val="000000" w:themeColor="text1"/>
          <w:kern w:val="0"/>
        </w:rPr>
        <w:t>i</w:t>
      </w:r>
      <w:r w:rsidR="00594C88" w:rsidRPr="005E74F1">
        <w:rPr>
          <w:rFonts w:ascii="Book Antiqua" w:eastAsiaTheme="minorEastAsia" w:hAnsi="Book Antiqua" w:cstheme="majorHAnsi"/>
          <w:color w:val="000000" w:themeColor="text1"/>
          <w:kern w:val="0"/>
        </w:rPr>
        <w:t>t has not been well</w:t>
      </w:r>
      <w:r w:rsidR="00673540" w:rsidRPr="005E74F1">
        <w:rPr>
          <w:rFonts w:ascii="Book Antiqua" w:eastAsiaTheme="minorEastAsia" w:hAnsi="Book Antiqua" w:cstheme="majorHAnsi"/>
          <w:color w:val="000000" w:themeColor="text1"/>
          <w:kern w:val="0"/>
        </w:rPr>
        <w:t xml:space="preserve"> </w:t>
      </w:r>
      <w:r w:rsidR="00594C88" w:rsidRPr="005E74F1">
        <w:rPr>
          <w:rFonts w:ascii="Book Antiqua" w:eastAsiaTheme="minorEastAsia" w:hAnsi="Book Antiqua" w:cstheme="majorHAnsi"/>
          <w:color w:val="000000" w:themeColor="text1"/>
          <w:kern w:val="0"/>
        </w:rPr>
        <w:t xml:space="preserve">investigated </w:t>
      </w:r>
      <w:r w:rsidR="00673540" w:rsidRPr="005E74F1">
        <w:rPr>
          <w:rFonts w:ascii="Book Antiqua" w:eastAsiaTheme="minorEastAsia" w:hAnsi="Book Antiqua" w:cstheme="majorHAnsi"/>
          <w:color w:val="000000" w:themeColor="text1"/>
          <w:kern w:val="0"/>
        </w:rPr>
        <w:t>whether</w:t>
      </w:r>
      <w:r w:rsidR="00594C88" w:rsidRPr="005E74F1">
        <w:rPr>
          <w:rFonts w:ascii="Book Antiqua" w:eastAsiaTheme="minorEastAsia" w:hAnsi="Book Antiqua" w:cstheme="majorHAnsi"/>
          <w:color w:val="000000" w:themeColor="text1"/>
          <w:kern w:val="0"/>
        </w:rPr>
        <w:t xml:space="preserve"> </w:t>
      </w:r>
      <w:r w:rsidRPr="005E74F1">
        <w:rPr>
          <w:rFonts w:ascii="Book Antiqua" w:hAnsi="Book Antiqua" w:cstheme="majorHAnsi"/>
          <w:color w:val="000000" w:themeColor="text1"/>
        </w:rPr>
        <w:t>hPSC-derived hepatic cells</w:t>
      </w:r>
      <w:r w:rsidR="00B4547E" w:rsidRPr="005E74F1">
        <w:rPr>
          <w:rFonts w:ascii="Book Antiqua" w:eastAsiaTheme="minorEastAsia" w:hAnsi="Book Antiqua" w:cstheme="majorHAnsi"/>
          <w:color w:val="000000" w:themeColor="text1"/>
          <w:kern w:val="0"/>
        </w:rPr>
        <w:t xml:space="preserve"> maintain their</w:t>
      </w:r>
      <w:r w:rsidR="007524E7" w:rsidRPr="005E74F1">
        <w:rPr>
          <w:rFonts w:ascii="Book Antiqua" w:eastAsiaTheme="minorEastAsia" w:hAnsi="Book Antiqua" w:cstheme="majorHAnsi"/>
          <w:color w:val="000000" w:themeColor="text1"/>
          <w:kern w:val="0"/>
        </w:rPr>
        <w:t xml:space="preserve"> liver functions</w:t>
      </w:r>
      <w:r w:rsidR="00673540" w:rsidRPr="005E74F1">
        <w:rPr>
          <w:rFonts w:ascii="Book Antiqua" w:eastAsiaTheme="minorEastAsia" w:hAnsi="Book Antiqua" w:cstheme="majorHAnsi"/>
          <w:color w:val="000000" w:themeColor="text1"/>
          <w:kern w:val="0"/>
        </w:rPr>
        <w:t xml:space="preserve"> over a long period of time</w:t>
      </w:r>
      <w:r w:rsidR="00594C88" w:rsidRPr="005E74F1">
        <w:rPr>
          <w:rFonts w:ascii="Book Antiqua" w:eastAsiaTheme="minorEastAsia" w:hAnsi="Book Antiqua" w:cstheme="majorHAnsi"/>
          <w:color w:val="000000" w:themeColor="text1"/>
          <w:kern w:val="0"/>
        </w:rPr>
        <w:t xml:space="preserve"> in </w:t>
      </w:r>
      <w:r w:rsidR="00D54205" w:rsidRPr="005E74F1">
        <w:rPr>
          <w:rFonts w:ascii="Book Antiqua" w:hAnsi="Book Antiqua" w:cstheme="majorHAnsi"/>
          <w:color w:val="000000" w:themeColor="text1"/>
        </w:rPr>
        <w:t>B</w:t>
      </w:r>
      <w:r w:rsidR="00C50D9C" w:rsidRPr="005E74F1">
        <w:rPr>
          <w:rFonts w:ascii="Book Antiqua" w:hAnsi="Book Antiqua" w:cstheme="majorHAnsi"/>
          <w:color w:val="000000" w:themeColor="text1"/>
        </w:rPr>
        <w:t>AL</w:t>
      </w:r>
      <w:r w:rsidR="00594C88" w:rsidRPr="005E74F1">
        <w:rPr>
          <w:rFonts w:ascii="Book Antiqua" w:hAnsi="Book Antiqua" w:cstheme="majorHAnsi"/>
          <w:color w:val="000000" w:themeColor="text1"/>
        </w:rPr>
        <w:t xml:space="preserve"> devices</w:t>
      </w:r>
      <w:r w:rsidR="00B4547E" w:rsidRPr="005E74F1">
        <w:rPr>
          <w:rFonts w:ascii="Book Antiqua" w:eastAsiaTheme="minorEastAsia" w:hAnsi="Book Antiqua" w:cstheme="majorHAnsi"/>
          <w:color w:val="000000" w:themeColor="text1"/>
          <w:kern w:val="0"/>
        </w:rPr>
        <w:t>. T</w:t>
      </w:r>
      <w:r w:rsidR="007524E7" w:rsidRPr="005E74F1">
        <w:rPr>
          <w:rFonts w:ascii="Book Antiqua" w:eastAsiaTheme="minorEastAsia" w:hAnsi="Book Antiqua" w:cstheme="majorHAnsi"/>
          <w:color w:val="000000" w:themeColor="text1"/>
          <w:kern w:val="0"/>
        </w:rPr>
        <w:t>he loss of cell viability and functionality throughout</w:t>
      </w:r>
      <w:r w:rsidR="00E84CBB" w:rsidRPr="005E74F1">
        <w:rPr>
          <w:rFonts w:ascii="Book Antiqua" w:eastAsiaTheme="minorEastAsia" w:hAnsi="Book Antiqua" w:cstheme="majorHAnsi"/>
          <w:color w:val="000000" w:themeColor="text1"/>
          <w:kern w:val="0"/>
        </w:rPr>
        <w:t xml:space="preserve"> the course of</w:t>
      </w:r>
      <w:r w:rsidR="007524E7" w:rsidRPr="005E74F1">
        <w:rPr>
          <w:rFonts w:ascii="Book Antiqua" w:eastAsiaTheme="minorEastAsia" w:hAnsi="Book Antiqua" w:cstheme="majorHAnsi"/>
          <w:color w:val="000000" w:themeColor="text1"/>
          <w:kern w:val="0"/>
        </w:rPr>
        <w:t xml:space="preserve"> treatment </w:t>
      </w:r>
      <w:r w:rsidR="00B4547E" w:rsidRPr="005E74F1">
        <w:rPr>
          <w:rFonts w:ascii="Book Antiqua" w:eastAsiaTheme="minorEastAsia" w:hAnsi="Book Antiqua" w:cstheme="majorHAnsi"/>
          <w:color w:val="000000" w:themeColor="text1"/>
          <w:kern w:val="0"/>
        </w:rPr>
        <w:t xml:space="preserve">may </w:t>
      </w:r>
      <w:r w:rsidR="007524E7" w:rsidRPr="005E74F1">
        <w:rPr>
          <w:rFonts w:ascii="Book Antiqua" w:eastAsiaTheme="minorEastAsia" w:hAnsi="Book Antiqua" w:cstheme="majorHAnsi"/>
          <w:color w:val="000000" w:themeColor="text1"/>
          <w:kern w:val="0"/>
        </w:rPr>
        <w:t>be problematic</w:t>
      </w:r>
      <w:r w:rsidR="00EB3C63" w:rsidRPr="005E74F1">
        <w:rPr>
          <w:rFonts w:ascii="Book Antiqua" w:hAnsi="Book Antiqua" w:cstheme="majorHAnsi"/>
          <w:color w:val="000000" w:themeColor="text1"/>
        </w:rPr>
        <w:fldChar w:fldCharType="begin">
          <w:fldData xml:space="preserve">PEVuZE5vdGU+PENpdGU+PEF1dGhvcj5EZSBCcnV5bjwvQXV0aG9yPjxZZWFyPjIwMTM8L1llYXI+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</w:fldData>
        </w:fldChar>
      </w:r>
      <w:r w:rsidR="00EB3C63" w:rsidRPr="005E74F1">
        <w:rPr>
          <w:rFonts w:ascii="Book Antiqua" w:hAnsi="Book Antiqua" w:cstheme="majorHAnsi"/>
          <w:color w:val="000000" w:themeColor="text1"/>
        </w:rPr>
        <w:instrText xml:space="preserve"> ADDIN EN.CITE </w:instrText>
      </w:r>
      <w:r w:rsidR="00EB3C63" w:rsidRPr="005E74F1">
        <w:rPr>
          <w:rFonts w:ascii="Book Antiqua" w:hAnsi="Book Antiqua" w:cstheme="majorHAnsi"/>
          <w:color w:val="000000" w:themeColor="text1"/>
        </w:rPr>
        <w:fldChar w:fldCharType="begin">
          <w:fldData xml:space="preserve">PEVuZE5vdGU+PENpdGU+PEF1dGhvcj5EZSBCcnV5bjwvQXV0aG9yPjxZZWFyPjIwMTM8L1llYXI+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</w:fldData>
        </w:fldChar>
      </w:r>
      <w:r w:rsidR="00EB3C63" w:rsidRPr="005E74F1">
        <w:rPr>
          <w:rFonts w:ascii="Book Antiqua" w:hAnsi="Book Antiqua" w:cstheme="majorHAnsi"/>
          <w:color w:val="000000" w:themeColor="text1"/>
        </w:rPr>
        <w:instrText xml:space="preserve"> ADDIN EN.CITE.DATA </w:instrText>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end"/>
      </w:r>
      <w:r w:rsidR="00EB3C63" w:rsidRPr="005E74F1">
        <w:rPr>
          <w:rFonts w:ascii="Book Antiqua" w:hAnsi="Book Antiqua" w:cstheme="majorHAnsi"/>
          <w:color w:val="000000" w:themeColor="text1"/>
        </w:rPr>
      </w:r>
      <w:r w:rsidR="00EB3C63" w:rsidRPr="005E74F1">
        <w:rPr>
          <w:rFonts w:ascii="Book Antiqua" w:hAnsi="Book Antiqua" w:cstheme="majorHAnsi"/>
          <w:color w:val="000000" w:themeColor="text1"/>
        </w:rPr>
        <w:fldChar w:fldCharType="separate"/>
      </w:r>
      <w:r w:rsidR="00EB3C63" w:rsidRPr="005E74F1">
        <w:rPr>
          <w:rFonts w:ascii="Book Antiqua" w:hAnsi="Book Antiqua" w:cstheme="majorHAnsi"/>
          <w:noProof/>
          <w:color w:val="000000" w:themeColor="text1"/>
          <w:vertAlign w:val="superscript"/>
        </w:rPr>
        <w:t>[</w:t>
      </w:r>
      <w:hyperlink w:anchor="_ENREF_38" w:tooltip="De Bruyn, 2013 #45" w:history="1">
        <w:r w:rsidR="00EB3C63" w:rsidRPr="005E74F1">
          <w:rPr>
            <w:rFonts w:ascii="Book Antiqua" w:hAnsi="Book Antiqua" w:cstheme="majorHAnsi"/>
            <w:noProof/>
            <w:color w:val="000000" w:themeColor="text1"/>
            <w:vertAlign w:val="superscript"/>
          </w:rPr>
          <w:t>38</w:t>
        </w:r>
      </w:hyperlink>
      <w:r w:rsidR="00EB3C63" w:rsidRPr="005E74F1">
        <w:rPr>
          <w:rFonts w:ascii="Book Antiqua" w:hAnsi="Book Antiqua" w:cstheme="majorHAnsi"/>
          <w:noProof/>
          <w:color w:val="000000" w:themeColor="text1"/>
          <w:vertAlign w:val="superscript"/>
        </w:rPr>
        <w:t>]</w:t>
      </w:r>
      <w:r w:rsidR="00EB3C63" w:rsidRPr="005E74F1">
        <w:rPr>
          <w:rFonts w:ascii="Book Antiqua" w:hAnsi="Book Antiqua" w:cstheme="majorHAnsi"/>
          <w:color w:val="000000" w:themeColor="text1"/>
        </w:rPr>
        <w:fldChar w:fldCharType="end"/>
      </w:r>
      <w:r w:rsidR="00594C88" w:rsidRPr="005E74F1">
        <w:rPr>
          <w:rFonts w:ascii="Book Antiqua" w:eastAsiaTheme="minorEastAsia" w:hAnsi="Book Antiqua" w:cstheme="majorHAnsi"/>
          <w:color w:val="000000" w:themeColor="text1"/>
          <w:kern w:val="0"/>
        </w:rPr>
        <w:t>.</w:t>
      </w:r>
    </w:p>
    <w:p w14:paraId="5A31626E" w14:textId="7C0269D4" w:rsidR="00EC2D22" w:rsidRPr="005E74F1" w:rsidRDefault="00EC2D22" w:rsidP="005E74F1">
      <w:pPr>
        <w:snapToGrid w:val="0"/>
        <w:spacing w:line="360" w:lineRule="auto"/>
        <w:ind w:firstLineChars="98" w:firstLine="238"/>
        <w:rPr>
          <w:rFonts w:ascii="Book Antiqua" w:eastAsia="SimSun" w:hAnsi="Book Antiqua" w:cstheme="majorHAnsi"/>
          <w:lang w:eastAsia="zh-CN"/>
        </w:rPr>
      </w:pPr>
      <w:r w:rsidRPr="005E74F1">
        <w:rPr>
          <w:rFonts w:ascii="Book Antiqua" w:hAnsi="Book Antiqua" w:cstheme="majorHAnsi"/>
        </w:rPr>
        <w:t xml:space="preserve">The most critical factor for large-scale cell culture is oxygen and nutrient supply. The oxygen and nutrients must be uniformly supplied to a large number of cells. It </w:t>
      </w:r>
      <w:r w:rsidRPr="005E74F1">
        <w:rPr>
          <w:rFonts w:ascii="Book Antiqua" w:hAnsi="Book Antiqua" w:cstheme="majorHAnsi"/>
        </w:rPr>
        <w:lastRenderedPageBreak/>
        <w:t>is well known that the anchorage-dependent hepatocytes easily form aggregates, and if the diame</w:t>
      </w:r>
      <w:r w:rsidR="009412C8" w:rsidRPr="005E74F1">
        <w:rPr>
          <w:rFonts w:ascii="Book Antiqua" w:hAnsi="Book Antiqua" w:cstheme="majorHAnsi"/>
        </w:rPr>
        <w:t>ter of the aggregates exceeds 1</w:t>
      </w:r>
      <w:r w:rsidR="00672495" w:rsidRPr="005E74F1">
        <w:rPr>
          <w:rFonts w:ascii="Book Antiqua" w:hAnsi="Book Antiqua" w:cstheme="majorHAnsi"/>
        </w:rPr>
        <w:t>0</w:t>
      </w:r>
      <w:r w:rsidRPr="005E74F1">
        <w:rPr>
          <w:rFonts w:ascii="Book Antiqua" w:hAnsi="Book Antiqua" w:cstheme="majorHAnsi"/>
        </w:rPr>
        <w:t>0</w:t>
      </w:r>
      <w:r w:rsidR="00650110" w:rsidRPr="005E74F1">
        <w:rPr>
          <w:rFonts w:ascii="Book Antiqua" w:hAnsi="Book Antiqua" w:cstheme="majorHAnsi"/>
        </w:rPr>
        <w:t>µ</w:t>
      </w:r>
      <w:r w:rsidRPr="005E74F1">
        <w:rPr>
          <w:rFonts w:ascii="Book Antiqua" w:hAnsi="Book Antiqua" w:cstheme="majorHAnsi"/>
        </w:rPr>
        <w:t>m</w:t>
      </w:r>
      <w:r w:rsidR="008A0B59" w:rsidRPr="005E74F1">
        <w:rPr>
          <w:rFonts w:ascii="Book Antiqua" w:hAnsi="Book Antiqua" w:cstheme="majorHAnsi"/>
        </w:rPr>
        <w:t xml:space="preserve"> </w:t>
      </w:r>
      <w:r w:rsidR="008A0B59" w:rsidRPr="005E74F1">
        <w:rPr>
          <w:rFonts w:ascii="Book Antiqua" w:eastAsiaTheme="minorEastAsia" w:hAnsi="Book Antiqua" w:cs="Times New Roman"/>
          <w:color w:val="000000" w:themeColor="text1"/>
          <w:kern w:val="0"/>
        </w:rPr>
        <w:t>at atmospheric concentrations</w:t>
      </w:r>
      <w:r w:rsidRPr="005E74F1">
        <w:rPr>
          <w:rFonts w:ascii="Book Antiqua" w:hAnsi="Book Antiqua" w:cstheme="majorHAnsi"/>
          <w:color w:val="000000" w:themeColor="text1"/>
        </w:rPr>
        <w:t>, c</w:t>
      </w:r>
      <w:r w:rsidRPr="005E74F1">
        <w:rPr>
          <w:rFonts w:ascii="Book Antiqua" w:hAnsi="Book Antiqua" w:cstheme="majorHAnsi"/>
        </w:rPr>
        <w:t>entral necrosis occurs resulting from lack of oxygen and nutrition</w:t>
      </w:r>
      <w:r w:rsidR="00EB3C63" w:rsidRPr="005E74F1">
        <w:rPr>
          <w:rFonts w:ascii="Book Antiqua" w:hAnsi="Book Antiqua" w:cstheme="majorHAnsi"/>
        </w:rPr>
        <w:fldChar w:fldCharType="begin">
          <w:fldData xml:space="preserve">PEVuZE5vdGU+PENpdGU+PEF1dGhvcj5GdWt1ZGE8L0F1dGhvcj48WWVhcj4yMDA1PC9ZZWFyPjxS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</w:fldData>
        </w:fldChar>
      </w:r>
      <w:r w:rsidR="00EB3C63" w:rsidRPr="005E74F1">
        <w:rPr>
          <w:rFonts w:ascii="Book Antiqua" w:hAnsi="Book Antiqua" w:cstheme="majorHAnsi"/>
        </w:rPr>
        <w:instrText xml:space="preserve"> ADDIN EN.CITE </w:instrText>
      </w:r>
      <w:r w:rsidR="00EB3C63" w:rsidRPr="005E74F1">
        <w:rPr>
          <w:rFonts w:ascii="Book Antiqua" w:hAnsi="Book Antiqua" w:cstheme="majorHAnsi"/>
        </w:rPr>
        <w:fldChar w:fldCharType="begin">
          <w:fldData xml:space="preserve">PEVuZE5vdGU+PENpdGU+PEF1dGhvcj5GdWt1ZGE8L0F1dGhvcj48WWVhcj4yMDA1PC9ZZWFyPjxS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</w:fldData>
        </w:fldChar>
      </w:r>
      <w:r w:rsidR="00EB3C63" w:rsidRPr="005E74F1">
        <w:rPr>
          <w:rFonts w:ascii="Book Antiqua" w:hAnsi="Book Antiqua" w:cstheme="majorHAnsi"/>
        </w:rPr>
        <w:instrText xml:space="preserve"> ADDIN EN.CITE.DATA </w:instrText>
      </w:r>
      <w:r w:rsidR="00EB3C63" w:rsidRPr="005E74F1">
        <w:rPr>
          <w:rFonts w:ascii="Book Antiqua" w:hAnsi="Book Antiqua" w:cstheme="majorHAnsi"/>
        </w:rPr>
      </w:r>
      <w:r w:rsidR="00EB3C63" w:rsidRPr="005E74F1">
        <w:rPr>
          <w:rFonts w:ascii="Book Antiqua" w:hAnsi="Book Antiqua" w:cstheme="majorHAnsi"/>
        </w:rPr>
        <w:fldChar w:fldCharType="end"/>
      </w:r>
      <w:r w:rsidR="00EB3C63" w:rsidRPr="005E74F1">
        <w:rPr>
          <w:rFonts w:ascii="Book Antiqua" w:hAnsi="Book Antiqua" w:cstheme="majorHAnsi"/>
        </w:rPr>
      </w:r>
      <w:r w:rsidR="00EB3C63" w:rsidRPr="005E74F1">
        <w:rPr>
          <w:rFonts w:ascii="Book Antiqua" w:hAnsi="Book Antiqua" w:cstheme="majorHAnsi"/>
        </w:rPr>
        <w:fldChar w:fldCharType="separate"/>
      </w:r>
      <w:r w:rsidR="00EB3C63" w:rsidRPr="005E74F1">
        <w:rPr>
          <w:rFonts w:ascii="Book Antiqua" w:hAnsi="Book Antiqua" w:cstheme="majorHAnsi"/>
          <w:noProof/>
          <w:vertAlign w:val="superscript"/>
        </w:rPr>
        <w:t>[</w:t>
      </w:r>
      <w:hyperlink w:anchor="_ENREF_39" w:tooltip="Fukuda, 2005 #61" w:history="1">
        <w:r w:rsidR="00EB3C63" w:rsidRPr="005E74F1">
          <w:rPr>
            <w:rFonts w:ascii="Book Antiqua" w:hAnsi="Book Antiqua" w:cstheme="majorHAnsi"/>
            <w:noProof/>
            <w:vertAlign w:val="superscript"/>
          </w:rPr>
          <w:t>39</w:t>
        </w:r>
      </w:hyperlink>
      <w:r w:rsidR="00EB3C63" w:rsidRPr="005E74F1">
        <w:rPr>
          <w:rFonts w:ascii="Book Antiqua" w:hAnsi="Book Antiqua" w:cstheme="majorHAnsi"/>
          <w:noProof/>
          <w:vertAlign w:val="superscript"/>
        </w:rPr>
        <w:t>]</w:t>
      </w:r>
      <w:r w:rsidR="00EB3C63" w:rsidRPr="005E74F1">
        <w:rPr>
          <w:rFonts w:ascii="Book Antiqua" w:hAnsi="Book Antiqua" w:cstheme="majorHAnsi"/>
        </w:rPr>
        <w:fldChar w:fldCharType="end"/>
      </w:r>
      <w:r w:rsidRPr="005E74F1">
        <w:rPr>
          <w:rFonts w:ascii="Book Antiqua" w:hAnsi="Book Antiqua" w:cstheme="majorHAnsi"/>
        </w:rPr>
        <w:t>. This fact indicates that the organization of the cell culture space in the large-scale BAL system must allow for sufficient oxygen and nutrient penetration of the cell aggregates. A sophisticated controlling system and well-engineered bioreactor will be required to monitor oxygen and nutrient supply. In addition, since hPSCs are sensitive to environmental factors, the shear stress from the culture medium must be minimized</w:t>
      </w:r>
      <w:r w:rsidR="00EB3C63" w:rsidRPr="005E74F1">
        <w:rPr>
          <w:rFonts w:ascii="Book Antiqua" w:hAnsi="Book Antiqua" w:cstheme="majorHAnsi"/>
        </w:rPr>
        <w:fldChar w:fldCharType="begin"/>
      </w:r>
      <w:r w:rsidR="00EB3C63" w:rsidRPr="005E74F1">
        <w:rPr>
          <w:rFonts w:ascii="Book Antiqua" w:hAnsi="Book Antiqua" w:cstheme="majorHAnsi"/>
        </w:rPr>
        <w:instrText xml:space="preserve"> ADDIN EN.CITE &lt;EndNote&gt;&lt;Cite&gt;&lt;Author&gt;Rashidi&lt;/Author&gt;&lt;Year&gt;2016&lt;/Year&gt;&lt;RecNum&gt;62&lt;/RecNum&gt;&lt;DisplayText&gt;&lt;style face="superscript"&gt;[40]&lt;/style&gt;&lt;/DisplayText&gt;&lt;record&gt;&lt;rec-number&gt;62&lt;/rec-number&gt;&lt;foreign-keys&gt;&lt;key app="EN" db-id="t2p25z9axvas5eevzzz5pfey5r0wwza2p2e5"&gt;62&lt;/key&gt;&lt;/foreign-keys&gt;&lt;ref-type name="Journal Article"&gt;17&lt;/ref-type&gt;&lt;contributors&gt;&lt;authors&gt;&lt;author&gt;Rashidi, H.&lt;/author&gt;&lt;author&gt;Alhaque, S.&lt;/author&gt;&lt;author&gt;Szkolnicka, D.&lt;/author&gt;&lt;author&gt;Flint, O.&lt;/author&gt;&lt;author&gt;Hay, D. C.&lt;/author&gt;&lt;/authors&gt;&lt;/contributors&gt;&lt;auth-address&gt;MRC Centre for Regenerative Medicine, University of Edinburgh, Edinburgh, EH16 4UU, UK.&amp;#xD;MRC Centre for Regenerative Medicine, University of Edinburgh, Edinburgh, EH16 4UU, UK. davehay@talktalk.net.&lt;/auth-address&gt;&lt;titles&gt;&lt;title&gt;Fluid shear stress modulation of hepatocyte-like cell function&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757-61&lt;/pages&gt;&lt;volume&gt;90&lt;/volume&gt;&lt;number&gt;7&lt;/number&gt;&lt;edition&gt;2016/03/17&lt;/edition&gt;&lt;dates&gt;&lt;year&gt;2016&lt;/year&gt;&lt;pub-dates&gt;&lt;date&gt;Jul&lt;/date&gt;&lt;/pub-dates&gt;&lt;/dates&gt;&lt;isbn&gt;1432-0738 (Electronic)&amp;#xD;0340-5761 (Linking)&lt;/isbn&gt;&lt;accession-num&gt;26979076&lt;/accession-num&gt;&lt;urls&gt;&lt;/urls&gt;&lt;custom2&gt;4894932&lt;/custom2&gt;&lt;electronic-resource-num&gt;10.1007/s00204-016-1689-8&lt;/electronic-resource-num&gt;&lt;remote-database-provider&gt;NLM&lt;/remote-database-provider&gt;&lt;language&gt;Eng&lt;/language&gt;&lt;/record&gt;&lt;/Cite&gt;&lt;/EndNote&gt;</w:instrText>
      </w:r>
      <w:r w:rsidR="00EB3C63" w:rsidRPr="005E74F1">
        <w:rPr>
          <w:rFonts w:ascii="Book Antiqua" w:hAnsi="Book Antiqua" w:cstheme="majorHAnsi"/>
        </w:rPr>
        <w:fldChar w:fldCharType="separate"/>
      </w:r>
      <w:r w:rsidR="00EB3C63" w:rsidRPr="005E74F1">
        <w:rPr>
          <w:rFonts w:ascii="Book Antiqua" w:hAnsi="Book Antiqua" w:cstheme="majorHAnsi"/>
          <w:noProof/>
          <w:vertAlign w:val="superscript"/>
        </w:rPr>
        <w:t>[</w:t>
      </w:r>
      <w:hyperlink w:anchor="_ENREF_40" w:tooltip="Rashidi, 2016 #62" w:history="1">
        <w:r w:rsidR="00EB3C63" w:rsidRPr="005E74F1">
          <w:rPr>
            <w:rFonts w:ascii="Book Antiqua" w:hAnsi="Book Antiqua" w:cstheme="majorHAnsi"/>
            <w:noProof/>
            <w:vertAlign w:val="superscript"/>
          </w:rPr>
          <w:t>40</w:t>
        </w:r>
      </w:hyperlink>
      <w:r w:rsidR="00EB3C63" w:rsidRPr="005E74F1">
        <w:rPr>
          <w:rFonts w:ascii="Book Antiqua" w:hAnsi="Book Antiqua" w:cstheme="majorHAnsi"/>
          <w:noProof/>
          <w:vertAlign w:val="superscript"/>
        </w:rPr>
        <w:t>]</w:t>
      </w:r>
      <w:r w:rsidR="00EB3C63" w:rsidRPr="005E74F1">
        <w:rPr>
          <w:rFonts w:ascii="Book Antiqua" w:hAnsi="Book Antiqua" w:cstheme="majorHAnsi"/>
        </w:rPr>
        <w:fldChar w:fldCharType="end"/>
      </w:r>
      <w:r w:rsidRPr="005E74F1">
        <w:rPr>
          <w:rFonts w:ascii="Book Antiqua" w:hAnsi="Book Antiqua" w:cstheme="majorHAnsi"/>
        </w:rPr>
        <w:t>. Ideally, the bioreactor should mimic the structure within the liver, which provides appropriate pressure and shear stress similar to the Space of Disse.</w:t>
      </w:r>
    </w:p>
    <w:p w14:paraId="4347401B" w14:textId="77777777" w:rsidR="008839F3" w:rsidRPr="005E74F1" w:rsidRDefault="008839F3" w:rsidP="005E74F1">
      <w:pPr>
        <w:snapToGrid w:val="0"/>
        <w:spacing w:line="360" w:lineRule="auto"/>
        <w:rPr>
          <w:rFonts w:ascii="Book Antiqua" w:hAnsi="Book Antiqua" w:cstheme="majorHAnsi"/>
          <w:color w:val="000000" w:themeColor="text1"/>
        </w:rPr>
      </w:pPr>
    </w:p>
    <w:p w14:paraId="0CD78560" w14:textId="65258383" w:rsidR="00A66953" w:rsidRPr="005E74F1" w:rsidRDefault="005E74F1" w:rsidP="005E74F1">
      <w:pPr>
        <w:snapToGrid w:val="0"/>
        <w:spacing w:line="360" w:lineRule="auto"/>
        <w:rPr>
          <w:rFonts w:ascii="Book Antiqua" w:eastAsia="SimSun" w:hAnsi="Book Antiqua" w:cstheme="majorHAnsi"/>
          <w:b/>
          <w:caps/>
          <w:color w:val="000000" w:themeColor="text1"/>
          <w:lang w:eastAsia="zh-CN"/>
        </w:rPr>
      </w:pPr>
      <w:r w:rsidRPr="005E74F1">
        <w:rPr>
          <w:rFonts w:ascii="Book Antiqua" w:hAnsi="Book Antiqua" w:cstheme="majorHAnsi"/>
          <w:b/>
          <w:caps/>
          <w:color w:val="000000" w:themeColor="text1"/>
        </w:rPr>
        <w:t>Conclusion</w:t>
      </w:r>
    </w:p>
    <w:p w14:paraId="06372F3D" w14:textId="04FC11E6" w:rsidR="00934EAC" w:rsidRPr="005E74F1" w:rsidRDefault="00153F1E" w:rsidP="005E74F1">
      <w:pPr>
        <w:tabs>
          <w:tab w:val="left" w:pos="599"/>
        </w:tabs>
        <w:snapToGrid w:val="0"/>
        <w:spacing w:line="360" w:lineRule="auto"/>
        <w:rPr>
          <w:rFonts w:ascii="Book Antiqua" w:eastAsia="SimSun" w:hAnsi="Book Antiqua" w:cstheme="majorHAnsi"/>
          <w:b/>
          <w:color w:val="000000" w:themeColor="text1"/>
          <w:lang w:eastAsia="zh-CN"/>
        </w:rPr>
      </w:pPr>
      <w:r w:rsidRPr="005E74F1">
        <w:rPr>
          <w:rFonts w:ascii="Book Antiqua" w:eastAsiaTheme="minorEastAsia" w:hAnsi="Book Antiqua" w:cstheme="majorHAnsi"/>
          <w:color w:val="000000" w:themeColor="text1"/>
          <w:kern w:val="0"/>
        </w:rPr>
        <w:t xml:space="preserve">BAL </w:t>
      </w:r>
      <w:r w:rsidRPr="005E74F1">
        <w:rPr>
          <w:rFonts w:ascii="Book Antiqua" w:hAnsi="Book Antiqua" w:cstheme="majorHAnsi"/>
          <w:color w:val="000000" w:themeColor="text1"/>
        </w:rPr>
        <w:t>systems</w:t>
      </w:r>
      <w:r w:rsidR="007524E7" w:rsidRPr="005E74F1">
        <w:rPr>
          <w:rFonts w:ascii="Book Antiqua" w:eastAsiaTheme="minorEastAsia" w:hAnsi="Book Antiqua" w:cstheme="majorHAnsi"/>
          <w:color w:val="000000" w:themeColor="text1"/>
          <w:kern w:val="0"/>
        </w:rPr>
        <w:t xml:space="preserve"> have demonstrated a potential</w:t>
      </w:r>
      <w:r w:rsidRPr="005E74F1">
        <w:rPr>
          <w:rFonts w:ascii="Book Antiqua" w:eastAsiaTheme="minorEastAsia" w:hAnsi="Book Antiqua" w:cstheme="majorHAnsi"/>
          <w:color w:val="000000" w:themeColor="text1"/>
          <w:kern w:val="0"/>
        </w:rPr>
        <w:t xml:space="preserve"> </w:t>
      </w:r>
      <w:r w:rsidR="007524E7" w:rsidRPr="005E74F1">
        <w:rPr>
          <w:rFonts w:ascii="Book Antiqua" w:eastAsiaTheme="minorEastAsia" w:hAnsi="Book Antiqua" w:cstheme="majorHAnsi"/>
          <w:color w:val="000000" w:themeColor="text1"/>
          <w:kern w:val="0"/>
        </w:rPr>
        <w:t>to treat</w:t>
      </w:r>
      <w:r w:rsidRPr="005E74F1">
        <w:rPr>
          <w:rFonts w:ascii="Book Antiqua" w:eastAsiaTheme="minorEastAsia" w:hAnsi="Book Antiqua" w:cstheme="majorHAnsi"/>
          <w:color w:val="000000" w:themeColor="text1"/>
          <w:kern w:val="0"/>
        </w:rPr>
        <w:t xml:space="preserve"> </w:t>
      </w:r>
      <w:r w:rsidR="007524E7" w:rsidRPr="005E74F1">
        <w:rPr>
          <w:rFonts w:ascii="Book Antiqua" w:eastAsiaTheme="minorEastAsia" w:hAnsi="Book Antiqua" w:cstheme="majorHAnsi"/>
          <w:color w:val="000000" w:themeColor="text1"/>
          <w:kern w:val="0"/>
        </w:rPr>
        <w:t xml:space="preserve">patients with liver failure by </w:t>
      </w:r>
      <w:r w:rsidR="004D2EEB" w:rsidRPr="005E74F1">
        <w:rPr>
          <w:rFonts w:ascii="Book Antiqua" w:eastAsiaTheme="minorEastAsia" w:hAnsi="Book Antiqua" w:cstheme="majorHAnsi"/>
          <w:color w:val="000000" w:themeColor="text1"/>
          <w:kern w:val="0"/>
        </w:rPr>
        <w:t>prov</w:t>
      </w:r>
      <w:r w:rsidR="00364FC0" w:rsidRPr="005E74F1">
        <w:rPr>
          <w:rFonts w:ascii="Book Antiqua" w:eastAsiaTheme="minorEastAsia" w:hAnsi="Book Antiqua" w:cstheme="majorHAnsi"/>
          <w:color w:val="000000" w:themeColor="text1"/>
          <w:kern w:val="0"/>
        </w:rPr>
        <w:t>id</w:t>
      </w:r>
      <w:r w:rsidR="004D2EEB" w:rsidRPr="005E74F1">
        <w:rPr>
          <w:rFonts w:ascii="Book Antiqua" w:eastAsiaTheme="minorEastAsia" w:hAnsi="Book Antiqua" w:cstheme="majorHAnsi"/>
          <w:color w:val="000000" w:themeColor="text1"/>
          <w:kern w:val="0"/>
        </w:rPr>
        <w:t xml:space="preserve">ing </w:t>
      </w:r>
      <w:r w:rsidR="00364FC0" w:rsidRPr="005E74F1">
        <w:rPr>
          <w:rFonts w:ascii="Book Antiqua" w:eastAsiaTheme="minorEastAsia" w:hAnsi="Book Antiqua" w:cstheme="majorHAnsi"/>
          <w:color w:val="000000" w:themeColor="text1"/>
          <w:kern w:val="0"/>
        </w:rPr>
        <w:t xml:space="preserve">temporary </w:t>
      </w:r>
      <w:r w:rsidR="00CA2C32" w:rsidRPr="005E74F1">
        <w:rPr>
          <w:rFonts w:ascii="Book Antiqua" w:eastAsiaTheme="minorEastAsia" w:hAnsi="Book Antiqua" w:cstheme="majorHAnsi"/>
          <w:color w:val="000000" w:themeColor="text1"/>
          <w:kern w:val="0"/>
        </w:rPr>
        <w:t xml:space="preserve">support </w:t>
      </w:r>
      <w:r w:rsidR="00833C3E" w:rsidRPr="005E74F1">
        <w:rPr>
          <w:rFonts w:ascii="Book Antiqua" w:eastAsiaTheme="minorEastAsia" w:hAnsi="Book Antiqua" w:cstheme="majorHAnsi"/>
          <w:color w:val="000000" w:themeColor="text1"/>
          <w:kern w:val="0"/>
        </w:rPr>
        <w:t xml:space="preserve">for them </w:t>
      </w:r>
      <w:r w:rsidR="00CA2C32" w:rsidRPr="005E74F1">
        <w:rPr>
          <w:rFonts w:ascii="Book Antiqua" w:eastAsiaTheme="minorEastAsia" w:hAnsi="Book Antiqua" w:cstheme="majorHAnsi"/>
          <w:color w:val="000000" w:themeColor="text1"/>
          <w:kern w:val="0"/>
        </w:rPr>
        <w:t xml:space="preserve">to recover </w:t>
      </w:r>
      <w:r w:rsidR="00833C3E" w:rsidRPr="005E74F1">
        <w:rPr>
          <w:rFonts w:ascii="Book Antiqua" w:eastAsiaTheme="minorEastAsia" w:hAnsi="Book Antiqua" w:cstheme="majorHAnsi"/>
          <w:color w:val="000000" w:themeColor="text1"/>
          <w:kern w:val="0"/>
        </w:rPr>
        <w:t xml:space="preserve">their </w:t>
      </w:r>
      <w:r w:rsidR="007524E7" w:rsidRPr="005E74F1">
        <w:rPr>
          <w:rFonts w:ascii="Book Antiqua" w:eastAsiaTheme="minorEastAsia" w:hAnsi="Book Antiqua" w:cstheme="majorHAnsi"/>
          <w:color w:val="000000" w:themeColor="text1"/>
          <w:kern w:val="0"/>
        </w:rPr>
        <w:t>own</w:t>
      </w:r>
      <w:r w:rsidR="00CA2C32" w:rsidRPr="005E74F1">
        <w:rPr>
          <w:rFonts w:ascii="Book Antiqua" w:eastAsiaTheme="minorEastAsia" w:hAnsi="Book Antiqua" w:cstheme="majorHAnsi"/>
          <w:color w:val="000000" w:themeColor="text1"/>
          <w:kern w:val="0"/>
        </w:rPr>
        <w:t xml:space="preserve"> </w:t>
      </w:r>
      <w:r w:rsidR="004D2EEB" w:rsidRPr="005E74F1">
        <w:rPr>
          <w:rFonts w:ascii="Book Antiqua" w:eastAsiaTheme="minorEastAsia" w:hAnsi="Book Antiqua" w:cstheme="majorHAnsi"/>
          <w:color w:val="000000" w:themeColor="text1"/>
          <w:kern w:val="0"/>
        </w:rPr>
        <w:t>hepatocyte</w:t>
      </w:r>
      <w:r w:rsidR="00CA2C32" w:rsidRPr="005E74F1">
        <w:rPr>
          <w:rFonts w:ascii="Book Antiqua" w:eastAsiaTheme="minorEastAsia" w:hAnsi="Book Antiqua" w:cstheme="majorHAnsi"/>
          <w:color w:val="000000" w:themeColor="text1"/>
          <w:kern w:val="0"/>
        </w:rPr>
        <w:t>s</w:t>
      </w:r>
      <w:r w:rsidR="00C37C9F" w:rsidRPr="005E74F1">
        <w:rPr>
          <w:rFonts w:ascii="Book Antiqua" w:eastAsiaTheme="minorEastAsia" w:hAnsi="Book Antiqua" w:cstheme="majorHAnsi"/>
          <w:color w:val="000000" w:themeColor="text1"/>
          <w:kern w:val="0"/>
        </w:rPr>
        <w:t xml:space="preserve"> or </w:t>
      </w:r>
      <w:r w:rsidR="00833C3E" w:rsidRPr="005E74F1">
        <w:rPr>
          <w:rFonts w:ascii="Book Antiqua" w:eastAsiaTheme="minorEastAsia" w:hAnsi="Book Antiqua" w:cstheme="majorHAnsi"/>
          <w:color w:val="000000" w:themeColor="text1"/>
          <w:kern w:val="0"/>
        </w:rPr>
        <w:t xml:space="preserve">to </w:t>
      </w:r>
      <w:r w:rsidR="00C37C9F" w:rsidRPr="005E74F1">
        <w:rPr>
          <w:rFonts w:ascii="Book Antiqua" w:eastAsiaTheme="minorEastAsia" w:hAnsi="Book Antiqua" w:cstheme="majorHAnsi"/>
          <w:color w:val="000000" w:themeColor="text1"/>
          <w:kern w:val="0"/>
        </w:rPr>
        <w:t xml:space="preserve">bridge </w:t>
      </w:r>
      <w:r w:rsidR="00833C3E" w:rsidRPr="005E74F1">
        <w:rPr>
          <w:rFonts w:ascii="Book Antiqua" w:eastAsiaTheme="minorEastAsia" w:hAnsi="Book Antiqua" w:cstheme="majorHAnsi"/>
          <w:color w:val="000000" w:themeColor="text1"/>
          <w:kern w:val="0"/>
        </w:rPr>
        <w:t>them to</w:t>
      </w:r>
      <w:r w:rsidR="00C37C9F" w:rsidRPr="005E74F1">
        <w:rPr>
          <w:rFonts w:ascii="Book Antiqua" w:eastAsiaTheme="minorEastAsia" w:hAnsi="Book Antiqua" w:cstheme="majorHAnsi"/>
          <w:color w:val="000000" w:themeColor="text1"/>
          <w:kern w:val="0"/>
        </w:rPr>
        <w:t xml:space="preserve"> liver transplantation</w:t>
      </w:r>
      <w:r w:rsidRPr="005E74F1">
        <w:rPr>
          <w:rFonts w:ascii="Book Antiqua" w:eastAsiaTheme="minorEastAsia" w:hAnsi="Book Antiqua" w:cstheme="majorHAnsi"/>
          <w:color w:val="000000" w:themeColor="text1"/>
          <w:kern w:val="0"/>
        </w:rPr>
        <w:t>.</w:t>
      </w:r>
      <w:r w:rsidR="005E74F1">
        <w:rPr>
          <w:rFonts w:ascii="Book Antiqua" w:eastAsia="SimSun" w:hAnsi="Book Antiqua" w:cstheme="majorHAnsi" w:hint="eastAsia"/>
          <w:color w:val="000000" w:themeColor="text1"/>
          <w:kern w:val="0"/>
          <w:lang w:eastAsia="zh-CN"/>
        </w:rPr>
        <w:t xml:space="preserve"> </w:t>
      </w:r>
      <w:r w:rsidR="00C37C9F" w:rsidRPr="005E74F1">
        <w:rPr>
          <w:rFonts w:ascii="Book Antiqua" w:eastAsiaTheme="minorEastAsia" w:hAnsi="Book Antiqua" w:cstheme="majorHAnsi"/>
          <w:color w:val="000000" w:themeColor="text1"/>
          <w:kern w:val="0"/>
        </w:rPr>
        <w:t>Early BAL systems have encountered significant limitations due to the low functionality and availability of cells</w:t>
      </w:r>
      <w:r w:rsidR="001703CA" w:rsidRPr="005E74F1">
        <w:rPr>
          <w:rFonts w:ascii="Book Antiqua" w:eastAsiaTheme="minorEastAsia" w:hAnsi="Book Antiqua" w:cstheme="majorHAnsi"/>
          <w:color w:val="000000" w:themeColor="text1"/>
          <w:kern w:val="0"/>
        </w:rPr>
        <w:t xml:space="preserve"> for this application</w:t>
      </w:r>
      <w:r w:rsidR="00C37C9F" w:rsidRPr="005E74F1">
        <w:rPr>
          <w:rFonts w:ascii="Book Antiqua" w:eastAsiaTheme="minorEastAsia" w:hAnsi="Book Antiqua" w:cstheme="majorHAnsi"/>
          <w:color w:val="000000" w:themeColor="text1"/>
          <w:kern w:val="0"/>
        </w:rPr>
        <w:t>. With</w:t>
      </w:r>
      <w:r w:rsidR="006A3F61" w:rsidRPr="005E74F1">
        <w:rPr>
          <w:rFonts w:ascii="Book Antiqua" w:eastAsiaTheme="minorEastAsia" w:hAnsi="Book Antiqua" w:cstheme="majorHAnsi"/>
          <w:color w:val="000000" w:themeColor="text1"/>
          <w:kern w:val="0"/>
        </w:rPr>
        <w:t xml:space="preserve"> </w:t>
      </w:r>
      <w:r w:rsidR="007524E7" w:rsidRPr="005E74F1">
        <w:rPr>
          <w:rFonts w:ascii="Book Antiqua" w:eastAsiaTheme="minorEastAsia" w:hAnsi="Book Antiqua" w:cstheme="majorHAnsi"/>
          <w:color w:val="000000" w:themeColor="text1"/>
          <w:kern w:val="0"/>
        </w:rPr>
        <w:t>emerging stem cell technology</w:t>
      </w:r>
      <w:r w:rsidR="00364FC0" w:rsidRPr="005E74F1">
        <w:rPr>
          <w:rFonts w:ascii="Book Antiqua" w:eastAsiaTheme="minorEastAsia" w:hAnsi="Book Antiqua" w:cstheme="majorHAnsi"/>
          <w:color w:val="000000" w:themeColor="text1"/>
          <w:kern w:val="0"/>
        </w:rPr>
        <w:t>,</w:t>
      </w:r>
      <w:r w:rsidR="00494687" w:rsidRPr="005E74F1">
        <w:rPr>
          <w:rFonts w:ascii="Book Antiqua" w:eastAsiaTheme="minorEastAsia" w:hAnsi="Book Antiqua" w:cstheme="majorHAnsi"/>
          <w:color w:val="000000" w:themeColor="text1"/>
          <w:kern w:val="0"/>
        </w:rPr>
        <w:t xml:space="preserve"> </w:t>
      </w:r>
      <w:r w:rsidR="00494687" w:rsidRPr="005E74F1">
        <w:rPr>
          <w:rFonts w:ascii="Book Antiqua" w:eastAsiaTheme="minorEastAsia" w:hAnsi="Book Antiqua" w:cstheme="majorHAnsi"/>
          <w:bCs/>
          <w:color w:val="000000" w:themeColor="text1"/>
          <w:kern w:val="0"/>
        </w:rPr>
        <w:t>hepatocyte</w:t>
      </w:r>
      <w:r w:rsidR="00364FC0" w:rsidRPr="005E74F1">
        <w:rPr>
          <w:rFonts w:ascii="Book Antiqua" w:eastAsiaTheme="minorEastAsia" w:hAnsi="Book Antiqua" w:cstheme="majorHAnsi"/>
          <w:bCs/>
          <w:color w:val="000000" w:themeColor="text1"/>
          <w:kern w:val="0"/>
        </w:rPr>
        <w:t>-</w:t>
      </w:r>
      <w:r w:rsidR="00494687" w:rsidRPr="005E74F1">
        <w:rPr>
          <w:rFonts w:ascii="Book Antiqua" w:eastAsiaTheme="minorEastAsia" w:hAnsi="Book Antiqua" w:cstheme="majorHAnsi"/>
          <w:bCs/>
          <w:color w:val="000000" w:themeColor="text1"/>
          <w:kern w:val="0"/>
        </w:rPr>
        <w:t xml:space="preserve">like cells </w:t>
      </w:r>
      <w:r w:rsidR="00364FC0" w:rsidRPr="005E74F1">
        <w:rPr>
          <w:rFonts w:ascii="Book Antiqua" w:eastAsiaTheme="minorEastAsia" w:hAnsi="Book Antiqua" w:cstheme="majorHAnsi"/>
          <w:bCs/>
          <w:color w:val="000000" w:themeColor="text1"/>
          <w:kern w:val="0"/>
        </w:rPr>
        <w:t xml:space="preserve">can </w:t>
      </w:r>
      <w:r w:rsidR="007524E7" w:rsidRPr="005E74F1">
        <w:rPr>
          <w:rFonts w:ascii="Book Antiqua" w:eastAsiaTheme="minorEastAsia" w:hAnsi="Book Antiqua" w:cstheme="majorHAnsi"/>
          <w:bCs/>
          <w:color w:val="000000" w:themeColor="text1"/>
          <w:kern w:val="0"/>
        </w:rPr>
        <w:t>be</w:t>
      </w:r>
      <w:r w:rsidR="00494687" w:rsidRPr="005E74F1">
        <w:rPr>
          <w:rFonts w:ascii="Book Antiqua" w:eastAsiaTheme="minorEastAsia" w:hAnsi="Book Antiqua" w:cstheme="majorHAnsi"/>
          <w:bCs/>
          <w:color w:val="000000" w:themeColor="text1"/>
          <w:kern w:val="0"/>
        </w:rPr>
        <w:t xml:space="preserve"> </w:t>
      </w:r>
      <w:r w:rsidR="00494687" w:rsidRPr="005E74F1">
        <w:rPr>
          <w:rFonts w:ascii="Book Antiqua" w:eastAsiaTheme="minorEastAsia" w:hAnsi="Book Antiqua" w:cstheme="majorHAnsi"/>
          <w:color w:val="000000" w:themeColor="text1"/>
          <w:kern w:val="0"/>
        </w:rPr>
        <w:t>differentiated</w:t>
      </w:r>
      <w:r w:rsidR="00594C88" w:rsidRPr="005E74F1">
        <w:rPr>
          <w:rFonts w:ascii="Book Antiqua" w:eastAsiaTheme="minorEastAsia" w:hAnsi="Book Antiqua" w:cstheme="majorHAnsi"/>
          <w:bCs/>
          <w:color w:val="000000" w:themeColor="text1"/>
          <w:kern w:val="0"/>
        </w:rPr>
        <w:t xml:space="preserve"> from h</w:t>
      </w:r>
      <w:r w:rsidR="007524E7" w:rsidRPr="005E74F1">
        <w:rPr>
          <w:rFonts w:ascii="Book Antiqua" w:eastAsiaTheme="minorEastAsia" w:hAnsi="Book Antiqua" w:cstheme="majorHAnsi"/>
          <w:bCs/>
          <w:color w:val="000000" w:themeColor="text1"/>
          <w:kern w:val="0"/>
        </w:rPr>
        <w:t>PSC</w:t>
      </w:r>
      <w:r w:rsidR="00494687" w:rsidRPr="005E74F1">
        <w:rPr>
          <w:rFonts w:ascii="Book Antiqua" w:eastAsiaTheme="minorEastAsia" w:hAnsi="Book Antiqua" w:cstheme="majorHAnsi"/>
          <w:bCs/>
          <w:color w:val="000000" w:themeColor="text1"/>
          <w:kern w:val="0"/>
        </w:rPr>
        <w:t xml:space="preserve">s. </w:t>
      </w:r>
      <w:r w:rsidR="006A3F61" w:rsidRPr="005E74F1">
        <w:rPr>
          <w:rFonts w:ascii="Book Antiqua" w:eastAsiaTheme="minorEastAsia" w:hAnsi="Book Antiqua" w:cstheme="majorHAnsi"/>
          <w:bCs/>
          <w:color w:val="000000" w:themeColor="text1"/>
          <w:kern w:val="0"/>
        </w:rPr>
        <w:t xml:space="preserve">Due to their </w:t>
      </w:r>
      <w:r w:rsidR="00213218" w:rsidRPr="005E74F1">
        <w:rPr>
          <w:rFonts w:ascii="Book Antiqua" w:eastAsiaTheme="minorEastAsia" w:hAnsi="Book Antiqua" w:cstheme="majorHAnsi"/>
          <w:bCs/>
          <w:color w:val="000000" w:themeColor="text1"/>
          <w:kern w:val="0"/>
        </w:rPr>
        <w:t xml:space="preserve">functional </w:t>
      </w:r>
      <w:r w:rsidR="006A3F61" w:rsidRPr="005E74F1">
        <w:rPr>
          <w:rFonts w:ascii="Book Antiqua" w:eastAsiaTheme="minorEastAsia" w:hAnsi="Book Antiqua" w:cstheme="majorHAnsi"/>
          <w:bCs/>
          <w:color w:val="000000" w:themeColor="text1"/>
          <w:kern w:val="0"/>
        </w:rPr>
        <w:t>similarity to primary human hepatocytes</w:t>
      </w:r>
      <w:r w:rsidR="00213218" w:rsidRPr="005E74F1">
        <w:rPr>
          <w:rFonts w:ascii="Book Antiqua" w:eastAsiaTheme="minorEastAsia" w:hAnsi="Book Antiqua" w:cstheme="majorHAnsi"/>
          <w:bCs/>
          <w:color w:val="000000" w:themeColor="text1"/>
          <w:kern w:val="0"/>
        </w:rPr>
        <w:t xml:space="preserve"> and minimal risk of use</w:t>
      </w:r>
      <w:r w:rsidR="006A3F61" w:rsidRPr="005E74F1">
        <w:rPr>
          <w:rFonts w:ascii="Book Antiqua" w:eastAsiaTheme="minorEastAsia" w:hAnsi="Book Antiqua" w:cstheme="majorHAnsi"/>
          <w:bCs/>
          <w:color w:val="000000" w:themeColor="text1"/>
          <w:kern w:val="0"/>
        </w:rPr>
        <w:t xml:space="preserve">, </w:t>
      </w:r>
      <w:r w:rsidR="006A3F61" w:rsidRPr="005E74F1">
        <w:rPr>
          <w:rFonts w:ascii="Book Antiqua" w:eastAsiaTheme="minorEastAsia" w:hAnsi="Book Antiqua" w:cstheme="majorHAnsi"/>
          <w:color w:val="000000" w:themeColor="text1"/>
          <w:kern w:val="0"/>
        </w:rPr>
        <w:t>t</w:t>
      </w:r>
      <w:r w:rsidR="00594C88" w:rsidRPr="005E74F1">
        <w:rPr>
          <w:rFonts w:ascii="Book Antiqua" w:eastAsiaTheme="minorEastAsia" w:hAnsi="Book Antiqua" w:cstheme="majorHAnsi"/>
          <w:color w:val="000000" w:themeColor="text1"/>
          <w:kern w:val="0"/>
        </w:rPr>
        <w:t xml:space="preserve">hese hPSC-derived hepatic cells will be </w:t>
      </w:r>
      <w:r w:rsidR="006A3F61" w:rsidRPr="005E74F1">
        <w:rPr>
          <w:rFonts w:ascii="Book Antiqua" w:eastAsiaTheme="minorEastAsia" w:hAnsi="Book Antiqua" w:cstheme="majorHAnsi"/>
          <w:color w:val="000000" w:themeColor="text1"/>
          <w:kern w:val="0"/>
        </w:rPr>
        <w:t xml:space="preserve">the </w:t>
      </w:r>
      <w:r w:rsidR="00594C88" w:rsidRPr="005E74F1">
        <w:rPr>
          <w:rFonts w:ascii="Book Antiqua" w:eastAsiaTheme="minorEastAsia" w:hAnsi="Book Antiqua" w:cstheme="majorHAnsi"/>
          <w:color w:val="000000" w:themeColor="text1"/>
          <w:kern w:val="0"/>
        </w:rPr>
        <w:t>ideal cell source to develop clinical-grade</w:t>
      </w:r>
      <w:r w:rsidR="006A3F61" w:rsidRPr="005E74F1">
        <w:rPr>
          <w:rFonts w:ascii="Book Antiqua" w:eastAsiaTheme="minorEastAsia" w:hAnsi="Book Antiqua" w:cstheme="majorHAnsi"/>
          <w:color w:val="000000" w:themeColor="text1"/>
          <w:kern w:val="0"/>
        </w:rPr>
        <w:t xml:space="preserve"> bioartificial devices</w:t>
      </w:r>
      <w:r w:rsidR="00594C88" w:rsidRPr="005E74F1">
        <w:rPr>
          <w:rFonts w:ascii="Book Antiqua" w:eastAsiaTheme="minorEastAsia" w:hAnsi="Book Antiqua" w:cstheme="majorHAnsi"/>
          <w:color w:val="000000" w:themeColor="text1"/>
          <w:kern w:val="0"/>
        </w:rPr>
        <w:t xml:space="preserve">. Further clinical translational studies will be required to overcome </w:t>
      </w:r>
      <w:r w:rsidR="00213218" w:rsidRPr="005E74F1">
        <w:rPr>
          <w:rFonts w:ascii="Book Antiqua" w:eastAsiaTheme="minorEastAsia" w:hAnsi="Book Antiqua" w:cstheme="majorHAnsi"/>
          <w:color w:val="000000" w:themeColor="text1"/>
          <w:kern w:val="0"/>
        </w:rPr>
        <w:t xml:space="preserve">the </w:t>
      </w:r>
      <w:r w:rsidR="00594C88" w:rsidRPr="005E74F1">
        <w:rPr>
          <w:rFonts w:ascii="Book Antiqua" w:eastAsiaTheme="minorEastAsia" w:hAnsi="Book Antiqua" w:cstheme="majorHAnsi"/>
          <w:color w:val="000000" w:themeColor="text1"/>
          <w:kern w:val="0"/>
        </w:rPr>
        <w:t>obstacles to develop</w:t>
      </w:r>
      <w:r w:rsidR="00213218" w:rsidRPr="005E74F1">
        <w:rPr>
          <w:rFonts w:ascii="Book Antiqua" w:eastAsiaTheme="minorEastAsia" w:hAnsi="Book Antiqua" w:cstheme="majorHAnsi"/>
          <w:color w:val="000000" w:themeColor="text1"/>
          <w:kern w:val="0"/>
        </w:rPr>
        <w:t>ing</w:t>
      </w:r>
      <w:r w:rsidR="00594C88" w:rsidRPr="005E74F1">
        <w:rPr>
          <w:rFonts w:ascii="Book Antiqua" w:eastAsiaTheme="minorEastAsia" w:hAnsi="Book Antiqua" w:cstheme="majorHAnsi"/>
          <w:color w:val="000000" w:themeColor="text1"/>
          <w:kern w:val="0"/>
        </w:rPr>
        <w:t xml:space="preserve"> </w:t>
      </w:r>
      <w:r w:rsidR="00213218" w:rsidRPr="005E74F1">
        <w:rPr>
          <w:rFonts w:ascii="Book Antiqua" w:eastAsiaTheme="minorEastAsia" w:hAnsi="Book Antiqua" w:cstheme="majorHAnsi"/>
          <w:color w:val="000000" w:themeColor="text1"/>
          <w:kern w:val="0"/>
        </w:rPr>
        <w:t>large-scale</w:t>
      </w:r>
      <w:r w:rsidR="008839F3" w:rsidRPr="005E74F1">
        <w:rPr>
          <w:rFonts w:ascii="Book Antiqua" w:eastAsiaTheme="minorEastAsia" w:hAnsi="Book Antiqua" w:cstheme="majorHAnsi"/>
          <w:color w:val="000000" w:themeColor="text1"/>
          <w:kern w:val="0"/>
        </w:rPr>
        <w:t xml:space="preserve"> </w:t>
      </w:r>
      <w:r w:rsidR="00594C88" w:rsidRPr="005E74F1">
        <w:rPr>
          <w:rFonts w:ascii="Book Antiqua" w:eastAsiaTheme="minorEastAsia" w:hAnsi="Book Antiqua" w:cstheme="majorHAnsi"/>
          <w:color w:val="000000" w:themeColor="text1"/>
          <w:kern w:val="0"/>
        </w:rPr>
        <w:t>bioartificial liver devices with hPSC-derived hepatic cells. If successful</w:t>
      </w:r>
      <w:r w:rsidR="00D975EC" w:rsidRPr="005E74F1">
        <w:rPr>
          <w:rFonts w:ascii="Book Antiqua" w:eastAsiaTheme="minorEastAsia" w:hAnsi="Book Antiqua" w:cstheme="majorHAnsi"/>
          <w:color w:val="000000" w:themeColor="text1"/>
          <w:kern w:val="0"/>
        </w:rPr>
        <w:t>,</w:t>
      </w:r>
      <w:r w:rsidR="00594C88" w:rsidRPr="005E74F1">
        <w:rPr>
          <w:rFonts w:ascii="Book Antiqua" w:eastAsiaTheme="minorEastAsia" w:hAnsi="Book Antiqua" w:cstheme="majorHAnsi"/>
          <w:color w:val="000000" w:themeColor="text1"/>
          <w:kern w:val="0"/>
        </w:rPr>
        <w:t xml:space="preserve"> the</w:t>
      </w:r>
      <w:r w:rsidR="00D975EC" w:rsidRPr="005E74F1">
        <w:rPr>
          <w:rFonts w:ascii="Book Antiqua" w:eastAsiaTheme="minorEastAsia" w:hAnsi="Book Antiqua" w:cstheme="majorHAnsi"/>
          <w:color w:val="000000" w:themeColor="text1"/>
          <w:kern w:val="0"/>
        </w:rPr>
        <w:t>se</w:t>
      </w:r>
      <w:r w:rsidR="00594C88" w:rsidRPr="005E74F1">
        <w:rPr>
          <w:rFonts w:ascii="Book Antiqua" w:eastAsiaTheme="minorEastAsia" w:hAnsi="Book Antiqua" w:cstheme="majorHAnsi"/>
          <w:color w:val="000000" w:themeColor="text1"/>
          <w:kern w:val="0"/>
        </w:rPr>
        <w:t xml:space="preserve"> </w:t>
      </w:r>
      <w:r w:rsidR="00867495" w:rsidRPr="005E74F1">
        <w:rPr>
          <w:rFonts w:ascii="Book Antiqua" w:eastAsiaTheme="minorEastAsia" w:hAnsi="Book Antiqua" w:cstheme="majorHAnsi"/>
          <w:color w:val="000000" w:themeColor="text1"/>
          <w:kern w:val="0"/>
        </w:rPr>
        <w:t>readily available</w:t>
      </w:r>
      <w:r w:rsidR="006A3F61" w:rsidRPr="005E74F1">
        <w:rPr>
          <w:rFonts w:ascii="Book Antiqua" w:eastAsiaTheme="minorEastAsia" w:hAnsi="Book Antiqua" w:cstheme="majorHAnsi"/>
          <w:color w:val="000000" w:themeColor="text1"/>
          <w:kern w:val="0"/>
        </w:rPr>
        <w:t xml:space="preserve"> and</w:t>
      </w:r>
      <w:r w:rsidR="00867495" w:rsidRPr="005E74F1">
        <w:rPr>
          <w:rFonts w:ascii="Book Antiqua" w:eastAsiaTheme="minorEastAsia" w:hAnsi="Book Antiqua" w:cstheme="majorHAnsi"/>
          <w:color w:val="000000" w:themeColor="text1"/>
          <w:kern w:val="0"/>
        </w:rPr>
        <w:t xml:space="preserve"> highly functional extracorporeal liver support systems will </w:t>
      </w:r>
      <w:r w:rsidR="00CE4E02" w:rsidRPr="005E74F1">
        <w:rPr>
          <w:rFonts w:ascii="Book Antiqua" w:hAnsi="Book Antiqua" w:cstheme="majorHAnsi"/>
          <w:noProof/>
          <w:color w:val="000000" w:themeColor="text1"/>
        </w:rPr>
        <w:t xml:space="preserve">be a feasible </w:t>
      </w:r>
      <w:r w:rsidR="001703CA" w:rsidRPr="005E74F1">
        <w:rPr>
          <w:rFonts w:ascii="Book Antiqua" w:hAnsi="Book Antiqua" w:cstheme="majorHAnsi"/>
          <w:noProof/>
          <w:color w:val="000000" w:themeColor="text1"/>
        </w:rPr>
        <w:t xml:space="preserve">alternative </w:t>
      </w:r>
      <w:r w:rsidR="00CE4E02" w:rsidRPr="005E74F1">
        <w:rPr>
          <w:rFonts w:ascii="Book Antiqua" w:hAnsi="Book Antiqua" w:cstheme="majorHAnsi"/>
          <w:noProof/>
          <w:color w:val="000000" w:themeColor="text1"/>
        </w:rPr>
        <w:t>for the treatment of liver failure in the near future</w:t>
      </w:r>
      <w:r w:rsidR="005E74F1">
        <w:rPr>
          <w:rFonts w:ascii="Book Antiqua" w:eastAsiaTheme="minorEastAsia" w:hAnsi="Book Antiqua" w:cstheme="majorHAnsi"/>
          <w:color w:val="000000" w:themeColor="text1"/>
          <w:kern w:val="0"/>
        </w:rPr>
        <w:t>.</w:t>
      </w:r>
    </w:p>
    <w:p w14:paraId="66D5327C" w14:textId="77777777" w:rsidR="00A66953" w:rsidRPr="005E74F1" w:rsidRDefault="00A66953" w:rsidP="005E74F1">
      <w:pPr>
        <w:widowControl/>
        <w:snapToGrid w:val="0"/>
        <w:spacing w:line="360" w:lineRule="auto"/>
        <w:rPr>
          <w:rFonts w:ascii="Book Antiqua" w:hAnsi="Book Antiqua" w:cstheme="majorHAnsi"/>
          <w:color w:val="000000" w:themeColor="text1"/>
        </w:rPr>
      </w:pPr>
      <w:r w:rsidRPr="005E74F1">
        <w:rPr>
          <w:rFonts w:ascii="Book Antiqua" w:hAnsi="Book Antiqua" w:cstheme="majorHAnsi"/>
          <w:color w:val="000000" w:themeColor="text1"/>
        </w:rPr>
        <w:br w:type="page"/>
      </w:r>
    </w:p>
    <w:p w14:paraId="2EA817F7" w14:textId="55476178" w:rsidR="00EB3C63" w:rsidRPr="005E74F1" w:rsidRDefault="0032794A" w:rsidP="005E74F1">
      <w:pPr>
        <w:widowControl/>
        <w:snapToGrid w:val="0"/>
        <w:spacing w:line="360" w:lineRule="auto"/>
        <w:rPr>
          <w:rFonts w:ascii="Book Antiqua" w:eastAsia="SimSun" w:hAnsi="Book Antiqua" w:cstheme="majorHAnsi"/>
          <w:b/>
          <w:caps/>
          <w:color w:val="000000" w:themeColor="text1"/>
          <w:lang w:eastAsia="zh-CN"/>
        </w:rPr>
      </w:pPr>
      <w:r w:rsidRPr="005E74F1">
        <w:rPr>
          <w:rFonts w:ascii="Book Antiqua" w:hAnsi="Book Antiqua" w:cstheme="majorHAnsi"/>
          <w:b/>
          <w:caps/>
          <w:color w:val="000000" w:themeColor="text1"/>
        </w:rPr>
        <w:lastRenderedPageBreak/>
        <w:t>Ref</w:t>
      </w:r>
      <w:r w:rsidR="008839F3" w:rsidRPr="005E74F1">
        <w:rPr>
          <w:rFonts w:ascii="Book Antiqua" w:hAnsi="Book Antiqua" w:cstheme="majorHAnsi"/>
          <w:b/>
          <w:caps/>
          <w:color w:val="000000" w:themeColor="text1"/>
        </w:rPr>
        <w:t>e</w:t>
      </w:r>
      <w:r w:rsidRPr="005E74F1">
        <w:rPr>
          <w:rFonts w:ascii="Book Antiqua" w:hAnsi="Book Antiqua" w:cstheme="majorHAnsi"/>
          <w:b/>
          <w:caps/>
          <w:color w:val="000000" w:themeColor="text1"/>
        </w:rPr>
        <w:t>rences</w:t>
      </w:r>
    </w:p>
    <w:p w14:paraId="67E25226"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 </w:t>
      </w:r>
      <w:r w:rsidRPr="00E85405">
        <w:rPr>
          <w:rFonts w:ascii="Book Antiqua" w:eastAsia="SimSun" w:hAnsi="Book Antiqua" w:cs="SimSun"/>
          <w:b/>
          <w:bCs/>
          <w:kern w:val="0"/>
          <w:lang w:eastAsia="zh-CN"/>
        </w:rPr>
        <w:t>Younossi ZM</w:t>
      </w:r>
      <w:r w:rsidRPr="00E85405">
        <w:rPr>
          <w:rFonts w:ascii="Book Antiqua" w:eastAsia="SimSun" w:hAnsi="Book Antiqua" w:cs="SimSun"/>
          <w:kern w:val="0"/>
          <w:lang w:eastAsia="zh-CN"/>
        </w:rPr>
        <w:t>, Koenig AB, Abdelatif D, Fazel Y, Henry L, Wymer M. Global epidemiology of nonalcoholic fatty liver disease-Meta-analytic assessment of prevalence, incidence, and outcomes. </w:t>
      </w:r>
      <w:r w:rsidRPr="00E85405">
        <w:rPr>
          <w:rFonts w:ascii="Book Antiqua" w:eastAsia="SimSun" w:hAnsi="Book Antiqua" w:cs="SimSun"/>
          <w:i/>
          <w:iCs/>
          <w:kern w:val="0"/>
          <w:lang w:eastAsia="zh-CN"/>
        </w:rPr>
        <w:t>Hepatology</w:t>
      </w:r>
      <w:r w:rsidRPr="00E85405">
        <w:rPr>
          <w:rFonts w:ascii="Book Antiqua" w:eastAsia="SimSun" w:hAnsi="Book Antiqua" w:cs="SimSun"/>
          <w:kern w:val="0"/>
          <w:lang w:eastAsia="zh-CN"/>
        </w:rPr>
        <w:t> 2016; </w:t>
      </w:r>
      <w:r w:rsidRPr="00E85405">
        <w:rPr>
          <w:rFonts w:ascii="Book Antiqua" w:eastAsia="SimSun" w:hAnsi="Book Antiqua" w:cs="SimSun"/>
          <w:b/>
          <w:bCs/>
          <w:kern w:val="0"/>
          <w:lang w:eastAsia="zh-CN"/>
        </w:rPr>
        <w:t>64</w:t>
      </w:r>
      <w:r w:rsidRPr="00E85405">
        <w:rPr>
          <w:rFonts w:ascii="Book Antiqua" w:eastAsia="SimSun" w:hAnsi="Book Antiqua" w:cs="SimSun"/>
          <w:kern w:val="0"/>
          <w:lang w:eastAsia="zh-CN"/>
        </w:rPr>
        <w:t>: 73-84 [PMID: 26707365 DOI: 10.1002/hep.28431]</w:t>
      </w:r>
    </w:p>
    <w:p w14:paraId="70766C6B"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 </w:t>
      </w:r>
      <w:r w:rsidRPr="00E85405">
        <w:rPr>
          <w:rFonts w:ascii="Book Antiqua" w:eastAsia="SimSun" w:hAnsi="Book Antiqua" w:cs="SimSun"/>
          <w:b/>
          <w:bCs/>
          <w:kern w:val="0"/>
          <w:lang w:eastAsia="zh-CN"/>
        </w:rPr>
        <w:t>El-Serag HB</w:t>
      </w:r>
      <w:r w:rsidRPr="00E85405">
        <w:rPr>
          <w:rFonts w:ascii="Book Antiqua" w:eastAsia="SimSun" w:hAnsi="Book Antiqua" w:cs="SimSun"/>
          <w:kern w:val="0"/>
          <w:lang w:eastAsia="zh-CN"/>
        </w:rPr>
        <w:t>. Epidemiology of viral hepatitis and hepatocellular carcinoma.</w:t>
      </w:r>
      <w:r w:rsidRPr="00E85405">
        <w:rPr>
          <w:rFonts w:ascii="Book Antiqua" w:eastAsia="SimSun" w:hAnsi="Book Antiqua" w:cs="SimSun" w:hint="eastAsia"/>
          <w:kern w:val="0"/>
          <w:lang w:eastAsia="zh-CN"/>
        </w:rPr>
        <w:t xml:space="preserve"> </w:t>
      </w:r>
      <w:r w:rsidRPr="00E85405">
        <w:rPr>
          <w:rFonts w:ascii="Book Antiqua" w:eastAsia="SimSun" w:hAnsi="Book Antiqua" w:cs="SimSun"/>
          <w:i/>
          <w:iCs/>
          <w:kern w:val="0"/>
          <w:lang w:eastAsia="zh-CN"/>
        </w:rPr>
        <w:t>Gastroenterology</w:t>
      </w:r>
      <w:r w:rsidRPr="00E85405">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2012; </w:t>
      </w:r>
      <w:r w:rsidRPr="00E85405">
        <w:rPr>
          <w:rFonts w:ascii="Book Antiqua" w:eastAsia="SimSun" w:hAnsi="Book Antiqua" w:cs="SimSun"/>
          <w:b/>
          <w:bCs/>
          <w:kern w:val="0"/>
          <w:lang w:eastAsia="zh-CN"/>
        </w:rPr>
        <w:t>142</w:t>
      </w:r>
      <w:r w:rsidRPr="00E85405">
        <w:rPr>
          <w:rFonts w:ascii="Book Antiqua" w:eastAsia="SimSun" w:hAnsi="Book Antiqua" w:cs="SimSun"/>
          <w:kern w:val="0"/>
          <w:lang w:eastAsia="zh-CN"/>
        </w:rPr>
        <w:t>: 1264-1273.e1 [PMID: 22537432 DOI: 10.1053/j.gastro.2011.12.061]</w:t>
      </w:r>
    </w:p>
    <w:p w14:paraId="0A2A454D"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 </w:t>
      </w:r>
      <w:r w:rsidRPr="00E85405">
        <w:rPr>
          <w:rFonts w:ascii="Book Antiqua" w:eastAsia="SimSun" w:hAnsi="Book Antiqua" w:cs="SimSun"/>
          <w:b/>
          <w:bCs/>
          <w:kern w:val="0"/>
          <w:lang w:eastAsia="zh-CN"/>
        </w:rPr>
        <w:t>Mann RE</w:t>
      </w:r>
      <w:r w:rsidRPr="00E85405">
        <w:rPr>
          <w:rFonts w:ascii="Book Antiqua" w:eastAsia="SimSun" w:hAnsi="Book Antiqua" w:cs="SimSun"/>
          <w:kern w:val="0"/>
          <w:lang w:eastAsia="zh-CN"/>
        </w:rPr>
        <w:t>, Smart RG, Govoni R. The epidemiology of alcoholic liver disease.</w:t>
      </w:r>
      <w:r w:rsidRPr="00E85405">
        <w:rPr>
          <w:rFonts w:ascii="Book Antiqua" w:eastAsia="SimSun" w:hAnsi="Book Antiqua" w:cs="SimSun" w:hint="eastAsia"/>
          <w:kern w:val="0"/>
          <w:lang w:eastAsia="zh-CN"/>
        </w:rPr>
        <w:t xml:space="preserve"> </w:t>
      </w:r>
      <w:r w:rsidRPr="00E85405">
        <w:rPr>
          <w:rFonts w:ascii="Book Antiqua" w:eastAsia="SimSun" w:hAnsi="Book Antiqua" w:cs="SimSun"/>
          <w:i/>
          <w:iCs/>
          <w:kern w:val="0"/>
          <w:lang w:eastAsia="zh-CN"/>
        </w:rPr>
        <w:t>Alcohol Res Health</w:t>
      </w:r>
      <w:r w:rsidRPr="00E85405">
        <w:rPr>
          <w:rFonts w:ascii="Book Antiqua" w:eastAsia="SimSun" w:hAnsi="Book Antiqua" w:cs="SimSun"/>
          <w:kern w:val="0"/>
          <w:lang w:eastAsia="zh-CN"/>
        </w:rPr>
        <w:t> 2003; </w:t>
      </w:r>
      <w:r w:rsidRPr="00E85405">
        <w:rPr>
          <w:rFonts w:ascii="Book Antiqua" w:eastAsia="SimSun" w:hAnsi="Book Antiqua" w:cs="SimSun"/>
          <w:b/>
          <w:bCs/>
          <w:kern w:val="0"/>
          <w:lang w:eastAsia="zh-CN"/>
        </w:rPr>
        <w:t>27</w:t>
      </w:r>
      <w:r w:rsidRPr="00E85405">
        <w:rPr>
          <w:rFonts w:ascii="Book Antiqua" w:eastAsia="SimSun" w:hAnsi="Book Antiqua" w:cs="SimSun"/>
          <w:kern w:val="0"/>
          <w:lang w:eastAsia="zh-CN"/>
        </w:rPr>
        <w:t>: 209-219 [PMID: 15535449]</w:t>
      </w:r>
    </w:p>
    <w:p w14:paraId="12B15B30"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4 United Network</w:t>
      </w:r>
      <w:r w:rsidRPr="00E85405">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for Organ Sharing (UNOS).</w:t>
      </w:r>
      <w:r w:rsidRPr="00E85405">
        <w:rPr>
          <w:rFonts w:ascii="Book Antiqua" w:eastAsia="SimSun" w:hAnsi="Book Antiqua" w:cs="SimSun" w:hint="eastAsia"/>
          <w:kern w:val="0"/>
          <w:lang w:eastAsia="zh-CN"/>
        </w:rPr>
        <w:t xml:space="preserve"> Available from: </w:t>
      </w:r>
      <w:r w:rsidRPr="00E85405">
        <w:rPr>
          <w:rFonts w:ascii="Book Antiqua" w:eastAsia="SimSun" w:hAnsi="Book Antiqua" w:cs="SimSun"/>
          <w:kern w:val="0"/>
          <w:lang w:eastAsia="zh-CN"/>
        </w:rPr>
        <w:t>URL:</w:t>
      </w:r>
      <w:r w:rsidRPr="00E85405">
        <w:rPr>
          <w:rFonts w:ascii="Book Antiqua" w:eastAsia="SimSun" w:hAnsi="Book Antiqua" w:cs="SimSun" w:hint="eastAsia"/>
          <w:kern w:val="0"/>
          <w:lang w:eastAsia="zh-CN"/>
        </w:rPr>
        <w:t xml:space="preserve"> </w:t>
      </w:r>
      <w:hyperlink r:id="rId7" w:history="1">
        <w:r w:rsidRPr="00E85405">
          <w:rPr>
            <w:rFonts w:ascii="Book Antiqua" w:eastAsia="SimSun" w:hAnsi="Book Antiqua" w:cs="SimSun"/>
            <w:color w:val="0000FF"/>
            <w:kern w:val="0"/>
            <w:u w:val="single"/>
            <w:lang w:eastAsia="zh-CN"/>
          </w:rPr>
          <w:t>http://www.unos.org/data/</w:t>
        </w:r>
      </w:hyperlink>
    </w:p>
    <w:p w14:paraId="39040D77"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5 </w:t>
      </w:r>
      <w:r w:rsidRPr="00E85405">
        <w:rPr>
          <w:rFonts w:ascii="Book Antiqua" w:eastAsia="SimSun" w:hAnsi="Book Antiqua" w:cs="SimSun"/>
          <w:b/>
          <w:bCs/>
          <w:kern w:val="0"/>
          <w:lang w:eastAsia="zh-CN"/>
        </w:rPr>
        <w:t>Mito M</w:t>
      </w:r>
      <w:r w:rsidRPr="00E85405">
        <w:rPr>
          <w:rFonts w:ascii="Book Antiqua" w:eastAsia="SimSun" w:hAnsi="Book Antiqua" w:cs="SimSun"/>
          <w:kern w:val="0"/>
          <w:lang w:eastAsia="zh-CN"/>
        </w:rPr>
        <w:t>. Hepatic assist: present and future. </w:t>
      </w:r>
      <w:r w:rsidRPr="00E85405">
        <w:rPr>
          <w:rFonts w:ascii="Book Antiqua" w:eastAsia="SimSun" w:hAnsi="Book Antiqua" w:cs="SimSun"/>
          <w:i/>
          <w:iCs/>
          <w:kern w:val="0"/>
          <w:lang w:eastAsia="zh-CN"/>
        </w:rPr>
        <w:t>Artif Organs</w:t>
      </w:r>
      <w:r w:rsidRPr="00E85405">
        <w:rPr>
          <w:rFonts w:ascii="Book Antiqua" w:eastAsia="SimSun" w:hAnsi="Book Antiqua" w:cs="SimSun"/>
          <w:kern w:val="0"/>
          <w:lang w:eastAsia="zh-CN"/>
        </w:rPr>
        <w:t> 1986; </w:t>
      </w:r>
      <w:r w:rsidRPr="00E85405">
        <w:rPr>
          <w:rFonts w:ascii="Book Antiqua" w:eastAsia="SimSun" w:hAnsi="Book Antiqua" w:cs="SimSun"/>
          <w:b/>
          <w:bCs/>
          <w:kern w:val="0"/>
          <w:lang w:eastAsia="zh-CN"/>
        </w:rPr>
        <w:t>10</w:t>
      </w:r>
      <w:r w:rsidRPr="00E85405">
        <w:rPr>
          <w:rFonts w:ascii="Book Antiqua" w:eastAsia="SimSun" w:hAnsi="Book Antiqua" w:cs="SimSun"/>
          <w:kern w:val="0"/>
          <w:lang w:eastAsia="zh-CN"/>
        </w:rPr>
        <w:t>: 214-218 [PMID: 3741195]</w:t>
      </w:r>
    </w:p>
    <w:p w14:paraId="6B855D94"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6 </w:t>
      </w:r>
      <w:r w:rsidRPr="00E85405">
        <w:rPr>
          <w:rFonts w:ascii="Book Antiqua" w:eastAsia="SimSun" w:hAnsi="Book Antiqua" w:cs="SimSun"/>
          <w:b/>
          <w:bCs/>
          <w:kern w:val="0"/>
          <w:lang w:eastAsia="zh-CN"/>
        </w:rPr>
        <w:t>Mazariegos GV</w:t>
      </w:r>
      <w:r w:rsidRPr="00E85405">
        <w:rPr>
          <w:rFonts w:ascii="Book Antiqua" w:eastAsia="SimSun" w:hAnsi="Book Antiqua" w:cs="SimSun"/>
          <w:kern w:val="0"/>
          <w:lang w:eastAsia="zh-CN"/>
        </w:rPr>
        <w:t>, Patzer JF, Lopez RC, Giraldo M, Devera ME, Grogan TA, Zhu Y, Fulmer ML, Amiot BP, Kramer DJ. First clinical use of a novel bioartificial liver support system (BLSS). </w:t>
      </w:r>
      <w:r w:rsidRPr="00E85405">
        <w:rPr>
          <w:rFonts w:ascii="Book Antiqua" w:eastAsia="SimSun" w:hAnsi="Book Antiqua" w:cs="SimSun"/>
          <w:i/>
          <w:iCs/>
          <w:kern w:val="0"/>
          <w:lang w:eastAsia="zh-CN"/>
        </w:rPr>
        <w:t>Am J Transplant</w:t>
      </w:r>
      <w:r w:rsidRPr="00E85405">
        <w:rPr>
          <w:rFonts w:ascii="Book Antiqua" w:eastAsia="SimSun" w:hAnsi="Book Antiqua" w:cs="SimSun"/>
          <w:kern w:val="0"/>
          <w:lang w:eastAsia="zh-CN"/>
        </w:rPr>
        <w:t> 2002; </w:t>
      </w:r>
      <w:r w:rsidRPr="00E85405">
        <w:rPr>
          <w:rFonts w:ascii="Book Antiqua" w:eastAsia="SimSun" w:hAnsi="Book Antiqua" w:cs="SimSun"/>
          <w:b/>
          <w:bCs/>
          <w:kern w:val="0"/>
          <w:lang w:eastAsia="zh-CN"/>
        </w:rPr>
        <w:t>2</w:t>
      </w:r>
      <w:r w:rsidRPr="00E85405">
        <w:rPr>
          <w:rFonts w:ascii="Book Antiqua" w:eastAsia="SimSun" w:hAnsi="Book Antiqua" w:cs="SimSun"/>
          <w:kern w:val="0"/>
          <w:lang w:eastAsia="zh-CN"/>
        </w:rPr>
        <w:t>: 260-266 [PMID: 12096789]</w:t>
      </w:r>
    </w:p>
    <w:p w14:paraId="7663DE50"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7 </w:t>
      </w:r>
      <w:r w:rsidRPr="00E85405">
        <w:rPr>
          <w:rFonts w:ascii="Book Antiqua" w:eastAsia="SimSun" w:hAnsi="Book Antiqua" w:cs="SimSun"/>
          <w:b/>
          <w:bCs/>
          <w:kern w:val="0"/>
          <w:lang w:eastAsia="zh-CN"/>
        </w:rPr>
        <w:t>Mundt A</w:t>
      </w:r>
      <w:r w:rsidRPr="00E85405">
        <w:rPr>
          <w:rFonts w:ascii="Book Antiqua" w:eastAsia="SimSun" w:hAnsi="Book Antiqua" w:cs="SimSun"/>
          <w:kern w:val="0"/>
          <w:lang w:eastAsia="zh-CN"/>
        </w:rPr>
        <w:t>, Puhl G, Müller A, Sauer I, Müller C, Richard R, Fotopoulou C, Doll R, Gäbelein G, Höhn W, Hofbauer R, Neuhaus P, Gerlach J. A method to assess biochemical activity of liver cells during clinical application of extracorporeal hybrid liver support. </w:t>
      </w:r>
      <w:r w:rsidRPr="00E85405">
        <w:rPr>
          <w:rFonts w:ascii="Book Antiqua" w:eastAsia="SimSun" w:hAnsi="Book Antiqua" w:cs="SimSun"/>
          <w:i/>
          <w:iCs/>
          <w:kern w:val="0"/>
          <w:lang w:eastAsia="zh-CN"/>
        </w:rPr>
        <w:t>Int J Artif Organs</w:t>
      </w:r>
      <w:r w:rsidRPr="00E85405">
        <w:rPr>
          <w:rFonts w:ascii="Book Antiqua" w:eastAsia="SimSun" w:hAnsi="Book Antiqua" w:cs="SimSun"/>
          <w:kern w:val="0"/>
          <w:lang w:eastAsia="zh-CN"/>
        </w:rPr>
        <w:t> 2002; </w:t>
      </w:r>
      <w:r w:rsidRPr="00E85405">
        <w:rPr>
          <w:rFonts w:ascii="Book Antiqua" w:eastAsia="SimSun" w:hAnsi="Book Antiqua" w:cs="SimSun"/>
          <w:b/>
          <w:bCs/>
          <w:kern w:val="0"/>
          <w:lang w:eastAsia="zh-CN"/>
        </w:rPr>
        <w:t>25</w:t>
      </w:r>
      <w:r w:rsidRPr="00E85405">
        <w:rPr>
          <w:rFonts w:ascii="Book Antiqua" w:eastAsia="SimSun" w:hAnsi="Book Antiqua" w:cs="SimSun"/>
          <w:kern w:val="0"/>
          <w:lang w:eastAsia="zh-CN"/>
        </w:rPr>
        <w:t>: 542-548 [PMID: 12117294]</w:t>
      </w:r>
    </w:p>
    <w:p w14:paraId="7054A450"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8 </w:t>
      </w:r>
      <w:r w:rsidRPr="00E85405">
        <w:rPr>
          <w:rFonts w:ascii="Book Antiqua" w:eastAsia="SimSun" w:hAnsi="Book Antiqua" w:cs="SimSun"/>
          <w:b/>
          <w:bCs/>
          <w:kern w:val="0"/>
          <w:lang w:eastAsia="zh-CN"/>
        </w:rPr>
        <w:t>Sauer IM</w:t>
      </w:r>
      <w:r w:rsidRPr="00E85405">
        <w:rPr>
          <w:rFonts w:ascii="Book Antiqua" w:eastAsia="SimSun" w:hAnsi="Book Antiqua" w:cs="SimSun"/>
          <w:kern w:val="0"/>
          <w:lang w:eastAsia="zh-CN"/>
        </w:rPr>
        <w:t>, Zeilinger K, Obermayer N, Pless G, Grünwald A, Pascher A, Mieder T, Roth S, Goetz M, Kardassis D, Mas A, Neuhaus P, Gerlach JC. Primary human liver cells as source for modular extracorporeal liver support--a preliminary report. </w:t>
      </w:r>
      <w:r w:rsidRPr="00E85405">
        <w:rPr>
          <w:rFonts w:ascii="Book Antiqua" w:eastAsia="SimSun" w:hAnsi="Book Antiqua" w:cs="SimSun"/>
          <w:i/>
          <w:iCs/>
          <w:kern w:val="0"/>
          <w:lang w:eastAsia="zh-CN"/>
        </w:rPr>
        <w:t>Int J Artif Organs</w:t>
      </w:r>
      <w:r w:rsidRPr="00E85405">
        <w:rPr>
          <w:rFonts w:ascii="Book Antiqua" w:eastAsia="SimSun" w:hAnsi="Book Antiqua" w:cs="SimSun"/>
          <w:kern w:val="0"/>
          <w:lang w:eastAsia="zh-CN"/>
        </w:rPr>
        <w:t> 2002; </w:t>
      </w:r>
      <w:r w:rsidRPr="00E85405">
        <w:rPr>
          <w:rFonts w:ascii="Book Antiqua" w:eastAsia="SimSun" w:hAnsi="Book Antiqua" w:cs="SimSun"/>
          <w:b/>
          <w:bCs/>
          <w:kern w:val="0"/>
          <w:lang w:eastAsia="zh-CN"/>
        </w:rPr>
        <w:t>25</w:t>
      </w:r>
      <w:r w:rsidRPr="00E85405">
        <w:rPr>
          <w:rFonts w:ascii="Book Antiqua" w:eastAsia="SimSun" w:hAnsi="Book Antiqua" w:cs="SimSun"/>
          <w:kern w:val="0"/>
          <w:lang w:eastAsia="zh-CN"/>
        </w:rPr>
        <w:t>: 1001-1005 [PMID: 12456042]</w:t>
      </w:r>
    </w:p>
    <w:p w14:paraId="7A3077A3"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9 </w:t>
      </w:r>
      <w:r w:rsidRPr="00E85405">
        <w:rPr>
          <w:rFonts w:ascii="Book Antiqua" w:eastAsia="SimSun" w:hAnsi="Book Antiqua" w:cs="SimSun"/>
          <w:b/>
          <w:bCs/>
          <w:kern w:val="0"/>
          <w:lang w:eastAsia="zh-CN"/>
        </w:rPr>
        <w:t>Demetriou AA</w:t>
      </w:r>
      <w:r w:rsidRPr="00E85405">
        <w:rPr>
          <w:rFonts w:ascii="Book Antiqua" w:eastAsia="SimSun" w:hAnsi="Book Antiqua" w:cs="SimSun"/>
          <w:kern w:val="0"/>
          <w:lang w:eastAsia="zh-CN"/>
        </w:rPr>
        <w:t xml:space="preserve">, Brown RS, Busuttil RW, Fair J, McGuire BM, Rosenthal P, Am Esch JS, Lerut J, Nyberg SL, Salizzoni M, Fagan EA, de Hemptinne B, Broelsch CE, Muraca M, Salmeron JM, Rabkin JM, Metselaar HJ, Pratt D, De La Mata M, </w:t>
      </w:r>
      <w:r w:rsidRPr="00E85405">
        <w:rPr>
          <w:rFonts w:ascii="Book Antiqua" w:eastAsia="SimSun" w:hAnsi="Book Antiqua" w:cs="SimSun"/>
          <w:kern w:val="0"/>
          <w:lang w:eastAsia="zh-CN"/>
        </w:rPr>
        <w:lastRenderedPageBreak/>
        <w:t>McChesney LP, Everson GT, Lavin PT, Stevens AC, Pitkin Z, Solomon BA. Prospective, randomized, multicenter, controlled trial of a bioartificial liver in treating acute liver failure. </w:t>
      </w:r>
      <w:r w:rsidRPr="00E85405">
        <w:rPr>
          <w:rFonts w:ascii="Book Antiqua" w:eastAsia="SimSun" w:hAnsi="Book Antiqua" w:cs="SimSun"/>
          <w:i/>
          <w:iCs/>
          <w:kern w:val="0"/>
          <w:lang w:eastAsia="zh-CN"/>
        </w:rPr>
        <w:t>Ann Surg</w:t>
      </w:r>
      <w:r w:rsidRPr="00E85405">
        <w:rPr>
          <w:rFonts w:ascii="Book Antiqua" w:eastAsia="SimSun" w:hAnsi="Book Antiqua" w:cs="SimSun"/>
          <w:kern w:val="0"/>
          <w:lang w:eastAsia="zh-CN"/>
        </w:rPr>
        <w:t> 2004; </w:t>
      </w:r>
      <w:r w:rsidRPr="00E85405">
        <w:rPr>
          <w:rFonts w:ascii="Book Antiqua" w:eastAsia="SimSun" w:hAnsi="Book Antiqua" w:cs="SimSun"/>
          <w:b/>
          <w:bCs/>
          <w:kern w:val="0"/>
          <w:lang w:eastAsia="zh-CN"/>
        </w:rPr>
        <w:t>239</w:t>
      </w:r>
      <w:r w:rsidRPr="00E85405">
        <w:rPr>
          <w:rFonts w:ascii="Book Antiqua" w:eastAsia="SimSun" w:hAnsi="Book Antiqua" w:cs="SimSun"/>
          <w:kern w:val="0"/>
          <w:lang w:eastAsia="zh-CN"/>
        </w:rPr>
        <w:t>: 660-67; discussion 660-67; [PMID: 15082970]</w:t>
      </w:r>
    </w:p>
    <w:p w14:paraId="306A9BAE"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 xml:space="preserve">10 </w:t>
      </w:r>
      <w:r w:rsidRPr="00E85405">
        <w:rPr>
          <w:rFonts w:ascii="Book Antiqua" w:eastAsia="SimSun" w:hAnsi="Book Antiqua" w:cs="SimSun"/>
          <w:b/>
          <w:kern w:val="0"/>
          <w:lang w:eastAsia="zh-CN"/>
        </w:rPr>
        <w:t>Reich DJ</w:t>
      </w:r>
      <w:r w:rsidRPr="00E85405">
        <w:rPr>
          <w:rFonts w:ascii="Book Antiqua" w:eastAsia="SimSun" w:hAnsi="Book Antiqua" w:cs="SimSun"/>
          <w:kern w:val="0"/>
          <w:lang w:eastAsia="zh-CN"/>
        </w:rPr>
        <w:t>. The effect of extracorporporeal C3A Cellular Therapy in Severe Alcoholic Hepatitis</w:t>
      </w:r>
      <w:r w:rsidRPr="00E85405">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The VTI-208 ELAD Trial. 2015</w:t>
      </w:r>
    </w:p>
    <w:p w14:paraId="04E3389B"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1 </w:t>
      </w:r>
      <w:r w:rsidRPr="00E85405">
        <w:rPr>
          <w:rFonts w:ascii="Book Antiqua" w:eastAsia="SimSun" w:hAnsi="Book Antiqua" w:cs="SimSun"/>
          <w:b/>
          <w:bCs/>
          <w:kern w:val="0"/>
          <w:lang w:eastAsia="zh-CN"/>
        </w:rPr>
        <w:t>Wang L</w:t>
      </w:r>
      <w:r w:rsidRPr="00E85405">
        <w:rPr>
          <w:rFonts w:ascii="Book Antiqua" w:eastAsia="SimSun" w:hAnsi="Book Antiqua" w:cs="SimSun"/>
          <w:kern w:val="0"/>
          <w:lang w:eastAsia="zh-CN"/>
        </w:rPr>
        <w:t>, Sun J, Wang C, Woodman K, Li L, Wu L, Harbour C, Johnston B, Shi L, Horvat M, Koutalistras N, Luo X, Watson J, Sheil AG. Analysis of multivariables during porcine liver digestion to improve hepatocyte yield and viability for use in bioartificial liver support systems. </w:t>
      </w:r>
      <w:r w:rsidRPr="00E85405">
        <w:rPr>
          <w:rFonts w:ascii="Book Antiqua" w:eastAsia="SimSun" w:hAnsi="Book Antiqua" w:cs="SimSun"/>
          <w:i/>
          <w:iCs/>
          <w:kern w:val="0"/>
          <w:lang w:eastAsia="zh-CN"/>
        </w:rPr>
        <w:t>Cell Transplant</w:t>
      </w:r>
      <w:r w:rsidRPr="00E85405">
        <w:rPr>
          <w:rFonts w:ascii="Book Antiqua" w:eastAsia="SimSun" w:hAnsi="Book Antiqua" w:cs="SimSun"/>
          <w:kern w:val="0"/>
          <w:lang w:eastAsia="zh-CN"/>
        </w:rPr>
        <w:t> </w:t>
      </w:r>
      <w:r w:rsidRPr="00E85405">
        <w:rPr>
          <w:rFonts w:ascii="Book Antiqua" w:eastAsia="SimSun" w:hAnsi="Book Antiqua" w:cs="SimSun" w:hint="eastAsia"/>
          <w:kern w:val="0"/>
          <w:lang w:eastAsia="zh-CN"/>
        </w:rPr>
        <w:t>2000</w:t>
      </w:r>
      <w:r w:rsidRPr="00E85405">
        <w:rPr>
          <w:rFonts w:ascii="Book Antiqua" w:eastAsia="SimSun" w:hAnsi="Book Antiqua" w:cs="SimSun"/>
          <w:kern w:val="0"/>
          <w:lang w:eastAsia="zh-CN"/>
        </w:rPr>
        <w:t>; </w:t>
      </w:r>
      <w:r w:rsidRPr="00E85405">
        <w:rPr>
          <w:rFonts w:ascii="Book Antiqua" w:eastAsia="SimSun" w:hAnsi="Book Antiqua" w:cs="SimSun"/>
          <w:b/>
          <w:bCs/>
          <w:kern w:val="0"/>
          <w:lang w:eastAsia="zh-CN"/>
        </w:rPr>
        <w:t>9</w:t>
      </w:r>
      <w:r w:rsidRPr="00E85405">
        <w:rPr>
          <w:rFonts w:ascii="Book Antiqua" w:eastAsia="SimSun" w:hAnsi="Book Antiqua" w:cs="SimSun"/>
          <w:kern w:val="0"/>
          <w:lang w:eastAsia="zh-CN"/>
        </w:rPr>
        <w:t>: 329-336 [PMID: 10972332]</w:t>
      </w:r>
    </w:p>
    <w:p w14:paraId="1BFF5659" w14:textId="7E3843D1"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2 </w:t>
      </w:r>
      <w:r w:rsidRPr="00E85405">
        <w:rPr>
          <w:rFonts w:ascii="Book Antiqua" w:eastAsia="SimSun" w:hAnsi="Book Antiqua" w:cs="SimSun"/>
          <w:b/>
          <w:bCs/>
          <w:kern w:val="0"/>
          <w:lang w:eastAsia="zh-CN"/>
        </w:rPr>
        <w:t>Sakiyama R</w:t>
      </w:r>
      <w:r w:rsidRPr="00E85405">
        <w:rPr>
          <w:rFonts w:ascii="Book Antiqua" w:eastAsia="SimSun" w:hAnsi="Book Antiqua" w:cs="SimSun"/>
          <w:kern w:val="0"/>
          <w:lang w:eastAsia="zh-CN"/>
        </w:rPr>
        <w:t>, Nakazawa K, Ijima H, Mizumoto H, Kajiwara T, Ito M, Ishibashi H, Funatsu K. Recovery of rats with fulminant hepatic failure by using a hybrid artificial liver support system with polyurethane foam/rat hepatocyte spheroids.</w:t>
      </w:r>
      <w:r>
        <w:rPr>
          <w:rFonts w:ascii="Book Antiqua" w:eastAsia="SimSun" w:hAnsi="Book Antiqua" w:cs="SimSun" w:hint="eastAsia"/>
          <w:kern w:val="0"/>
          <w:lang w:eastAsia="zh-CN"/>
        </w:rPr>
        <w:t xml:space="preserve"> </w:t>
      </w:r>
      <w:r w:rsidRPr="00E85405">
        <w:rPr>
          <w:rFonts w:ascii="Book Antiqua" w:eastAsia="SimSun" w:hAnsi="Book Antiqua" w:cs="SimSun"/>
          <w:i/>
          <w:iCs/>
          <w:kern w:val="0"/>
          <w:lang w:eastAsia="zh-CN"/>
        </w:rPr>
        <w:t>Int J Artif Organs</w:t>
      </w:r>
      <w:r w:rsidRPr="00E85405">
        <w:rPr>
          <w:rFonts w:ascii="Book Antiqua" w:eastAsia="SimSun" w:hAnsi="Book Antiqua" w:cs="SimSun"/>
          <w:kern w:val="0"/>
          <w:lang w:eastAsia="zh-CN"/>
        </w:rPr>
        <w:t> 2002; </w:t>
      </w:r>
      <w:r w:rsidRPr="00E85405">
        <w:rPr>
          <w:rFonts w:ascii="Book Antiqua" w:eastAsia="SimSun" w:hAnsi="Book Antiqua" w:cs="SimSun"/>
          <w:b/>
          <w:bCs/>
          <w:kern w:val="0"/>
          <w:lang w:eastAsia="zh-CN"/>
        </w:rPr>
        <w:t>25</w:t>
      </w:r>
      <w:r w:rsidRPr="00E85405">
        <w:rPr>
          <w:rFonts w:ascii="Book Antiqua" w:eastAsia="SimSun" w:hAnsi="Book Antiqua" w:cs="SimSun"/>
          <w:kern w:val="0"/>
          <w:lang w:eastAsia="zh-CN"/>
        </w:rPr>
        <w:t>: 1144-1152 [PMID: 12518958]</w:t>
      </w:r>
    </w:p>
    <w:p w14:paraId="2DA0451D"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3 </w:t>
      </w:r>
      <w:r w:rsidRPr="00E85405">
        <w:rPr>
          <w:rFonts w:ascii="Book Antiqua" w:eastAsia="SimSun" w:hAnsi="Book Antiqua" w:cs="SimSun"/>
          <w:b/>
          <w:bCs/>
          <w:kern w:val="0"/>
          <w:lang w:eastAsia="zh-CN"/>
        </w:rPr>
        <w:t>van de Kerkhove MP</w:t>
      </w:r>
      <w:r w:rsidRPr="00E85405">
        <w:rPr>
          <w:rFonts w:ascii="Book Antiqua" w:eastAsia="SimSun" w:hAnsi="Book Antiqua" w:cs="SimSun"/>
          <w:kern w:val="0"/>
          <w:lang w:eastAsia="zh-CN"/>
        </w:rPr>
        <w:t>, Di Florio E, Scuderi V, Mancini A, Belli A, Bracco A, Dauri M, Tisone G, Di Nicuolo G, Amoroso P, Spadari A, Lombardi G, Hoekstra R, Calise F, Chamuleau RA. Phase I clinical trial with the AMC-bioartificial liver. </w:t>
      </w:r>
      <w:r w:rsidRPr="00E85405">
        <w:rPr>
          <w:rFonts w:ascii="Book Antiqua" w:eastAsia="SimSun" w:hAnsi="Book Antiqua" w:cs="SimSun"/>
          <w:i/>
          <w:iCs/>
          <w:kern w:val="0"/>
          <w:lang w:eastAsia="zh-CN"/>
        </w:rPr>
        <w:t>Int J Artif Organs</w:t>
      </w:r>
      <w:r w:rsidRPr="00E85405">
        <w:rPr>
          <w:rFonts w:ascii="Book Antiqua" w:eastAsia="SimSun" w:hAnsi="Book Antiqua" w:cs="SimSun"/>
          <w:kern w:val="0"/>
          <w:lang w:eastAsia="zh-CN"/>
        </w:rPr>
        <w:t> 2002; </w:t>
      </w:r>
      <w:r w:rsidRPr="00E85405">
        <w:rPr>
          <w:rFonts w:ascii="Book Antiqua" w:eastAsia="SimSun" w:hAnsi="Book Antiqua" w:cs="SimSun"/>
          <w:b/>
          <w:bCs/>
          <w:kern w:val="0"/>
          <w:lang w:eastAsia="zh-CN"/>
        </w:rPr>
        <w:t>25</w:t>
      </w:r>
      <w:r w:rsidRPr="00E85405">
        <w:rPr>
          <w:rFonts w:ascii="Book Antiqua" w:eastAsia="SimSun" w:hAnsi="Book Antiqua" w:cs="SimSun"/>
          <w:kern w:val="0"/>
          <w:lang w:eastAsia="zh-CN"/>
        </w:rPr>
        <w:t>: 950-959 [PMID: 12456036]</w:t>
      </w:r>
    </w:p>
    <w:p w14:paraId="78882686"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4 </w:t>
      </w:r>
      <w:r w:rsidRPr="00E85405">
        <w:rPr>
          <w:rFonts w:ascii="Book Antiqua" w:eastAsia="SimSun" w:hAnsi="Book Antiqua" w:cs="SimSun"/>
          <w:b/>
          <w:bCs/>
          <w:kern w:val="0"/>
          <w:lang w:eastAsia="zh-CN"/>
        </w:rPr>
        <w:t>van de Kerkhove MP</w:t>
      </w:r>
      <w:r w:rsidRPr="00E85405">
        <w:rPr>
          <w:rFonts w:ascii="Book Antiqua" w:eastAsia="SimSun" w:hAnsi="Book Antiqua" w:cs="SimSun"/>
          <w:kern w:val="0"/>
          <w:lang w:eastAsia="zh-CN"/>
        </w:rPr>
        <w:t>, Di Florio E, Scuderi V, Mancini A, Belli A, Bracco A, Scala D, Scala S, Zeuli L, Di Nicuolo G, Amoroso P, Calise F, Chamuleau RA. Bridging a patient with acute liver failure to liver transplantation by the AMC-bioartificial liver. </w:t>
      </w:r>
      <w:r w:rsidRPr="00E85405">
        <w:rPr>
          <w:rFonts w:ascii="Book Antiqua" w:eastAsia="SimSun" w:hAnsi="Book Antiqua" w:cs="SimSun"/>
          <w:i/>
          <w:iCs/>
          <w:kern w:val="0"/>
          <w:lang w:eastAsia="zh-CN"/>
        </w:rPr>
        <w:t>Cell Transplant</w:t>
      </w:r>
      <w:r w:rsidRPr="00E85405">
        <w:rPr>
          <w:rFonts w:ascii="Book Antiqua" w:eastAsia="SimSun" w:hAnsi="Book Antiqua" w:cs="SimSun"/>
          <w:kern w:val="0"/>
          <w:lang w:eastAsia="zh-CN"/>
        </w:rPr>
        <w:t> 2003; </w:t>
      </w:r>
      <w:r w:rsidRPr="00E85405">
        <w:rPr>
          <w:rFonts w:ascii="Book Antiqua" w:eastAsia="SimSun" w:hAnsi="Book Antiqua" w:cs="SimSun"/>
          <w:b/>
          <w:bCs/>
          <w:kern w:val="0"/>
          <w:lang w:eastAsia="zh-CN"/>
        </w:rPr>
        <w:t>12</w:t>
      </w:r>
      <w:r w:rsidRPr="00E85405">
        <w:rPr>
          <w:rFonts w:ascii="Book Antiqua" w:eastAsia="SimSun" w:hAnsi="Book Antiqua" w:cs="SimSun"/>
          <w:kern w:val="0"/>
          <w:lang w:eastAsia="zh-CN"/>
        </w:rPr>
        <w:t>: 563-568 [PMID: 14579924]</w:t>
      </w:r>
    </w:p>
    <w:p w14:paraId="1A3ADD57"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5 </w:t>
      </w:r>
      <w:r w:rsidRPr="00E85405">
        <w:rPr>
          <w:rFonts w:ascii="Book Antiqua" w:eastAsia="SimSun" w:hAnsi="Book Antiqua" w:cs="SimSun"/>
          <w:b/>
          <w:bCs/>
          <w:kern w:val="0"/>
          <w:lang w:eastAsia="zh-CN"/>
        </w:rPr>
        <w:t>Sakai Y</w:t>
      </w:r>
      <w:r w:rsidRPr="00E85405">
        <w:rPr>
          <w:rFonts w:ascii="Book Antiqua" w:eastAsia="SimSun" w:hAnsi="Book Antiqua" w:cs="SimSun"/>
          <w:kern w:val="0"/>
          <w:lang w:eastAsia="zh-CN"/>
        </w:rPr>
        <w:t>, Naruse K, Nagashima I, Muto T, Suzuki M. A new bioartificial liver using porcine hepatocyte spheroids in high-cell-density suspension perfusion culture: in vitro performance in synthesized culture medium and in 100% human plasma. </w:t>
      </w:r>
      <w:r w:rsidRPr="00E85405">
        <w:rPr>
          <w:rFonts w:ascii="Book Antiqua" w:eastAsia="SimSun" w:hAnsi="Book Antiqua" w:cs="SimSun"/>
          <w:i/>
          <w:iCs/>
          <w:kern w:val="0"/>
          <w:lang w:eastAsia="zh-CN"/>
        </w:rPr>
        <w:t>Cell Transplant</w:t>
      </w:r>
      <w:r w:rsidRPr="00E85405">
        <w:rPr>
          <w:rFonts w:ascii="Book Antiqua" w:eastAsia="SimSun" w:hAnsi="Book Antiqua" w:cs="SimSun"/>
          <w:kern w:val="0"/>
          <w:lang w:eastAsia="zh-CN"/>
        </w:rPr>
        <w:t> </w:t>
      </w:r>
      <w:r w:rsidRPr="00E85405">
        <w:rPr>
          <w:rFonts w:ascii="Book Antiqua" w:eastAsia="SimSun" w:hAnsi="Book Antiqua" w:cs="SimSun" w:hint="eastAsia"/>
          <w:kern w:val="0"/>
          <w:lang w:eastAsia="zh-CN"/>
        </w:rPr>
        <w:t>1999</w:t>
      </w:r>
      <w:r w:rsidRPr="00E85405">
        <w:rPr>
          <w:rFonts w:ascii="Book Antiqua" w:eastAsia="SimSun" w:hAnsi="Book Antiqua" w:cs="SimSun"/>
          <w:kern w:val="0"/>
          <w:lang w:eastAsia="zh-CN"/>
        </w:rPr>
        <w:t>; </w:t>
      </w:r>
      <w:r w:rsidRPr="00E85405">
        <w:rPr>
          <w:rFonts w:ascii="Book Antiqua" w:eastAsia="SimSun" w:hAnsi="Book Antiqua" w:cs="SimSun"/>
          <w:b/>
          <w:bCs/>
          <w:kern w:val="0"/>
          <w:lang w:eastAsia="zh-CN"/>
        </w:rPr>
        <w:t>8</w:t>
      </w:r>
      <w:r w:rsidRPr="00E85405">
        <w:rPr>
          <w:rFonts w:ascii="Book Antiqua" w:eastAsia="SimSun" w:hAnsi="Book Antiqua" w:cs="SimSun"/>
          <w:kern w:val="0"/>
          <w:lang w:eastAsia="zh-CN"/>
        </w:rPr>
        <w:t>: 531-541 [PMID: 10580347]</w:t>
      </w:r>
    </w:p>
    <w:p w14:paraId="5F4A136B"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lastRenderedPageBreak/>
        <w:t>16 </w:t>
      </w:r>
      <w:r w:rsidRPr="00E85405">
        <w:rPr>
          <w:rFonts w:ascii="Book Antiqua" w:eastAsia="SimSun" w:hAnsi="Book Antiqua" w:cs="SimSun"/>
          <w:b/>
          <w:bCs/>
          <w:kern w:val="0"/>
          <w:lang w:eastAsia="zh-CN"/>
        </w:rPr>
        <w:t>Carpentier B</w:t>
      </w:r>
      <w:r w:rsidRPr="00E85405">
        <w:rPr>
          <w:rFonts w:ascii="Book Antiqua" w:eastAsia="SimSun" w:hAnsi="Book Antiqua" w:cs="SimSun"/>
          <w:kern w:val="0"/>
          <w:lang w:eastAsia="zh-CN"/>
        </w:rPr>
        <w:t>, Gautier A, Legallais C. Artificial and bioartificial liver devices: present and future. </w:t>
      </w:r>
      <w:r w:rsidRPr="00E85405">
        <w:rPr>
          <w:rFonts w:ascii="Book Antiqua" w:eastAsia="SimSun" w:hAnsi="Book Antiqua" w:cs="SimSun"/>
          <w:i/>
          <w:iCs/>
          <w:kern w:val="0"/>
          <w:lang w:eastAsia="zh-CN"/>
        </w:rPr>
        <w:t>Gut</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58</w:t>
      </w:r>
      <w:r w:rsidRPr="00E85405">
        <w:rPr>
          <w:rFonts w:ascii="Book Antiqua" w:eastAsia="SimSun" w:hAnsi="Book Antiqua" w:cs="SimSun"/>
          <w:kern w:val="0"/>
          <w:lang w:eastAsia="zh-CN"/>
        </w:rPr>
        <w:t>: 1690-1702 [PMID: 19923348 DOI: 10.1136/gut.2008.175380]</w:t>
      </w:r>
    </w:p>
    <w:p w14:paraId="37D7CE48"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7 </w:t>
      </w:r>
      <w:r w:rsidRPr="00E85405">
        <w:rPr>
          <w:rFonts w:ascii="Book Antiqua" w:eastAsia="SimSun" w:hAnsi="Book Antiqua" w:cs="SimSun"/>
          <w:b/>
          <w:bCs/>
          <w:kern w:val="0"/>
          <w:lang w:eastAsia="zh-CN"/>
        </w:rPr>
        <w:t>Nyberg SL</w:t>
      </w:r>
      <w:r w:rsidRPr="00E85405">
        <w:rPr>
          <w:rFonts w:ascii="Book Antiqua" w:eastAsia="SimSun" w:hAnsi="Book Antiqua" w:cs="SimSun"/>
          <w:kern w:val="0"/>
          <w:lang w:eastAsia="zh-CN"/>
        </w:rPr>
        <w:t>, Remmel RP, Mann HJ, Peshwa MV, Hu WS, Cerra FB. Primary hepatocytes outperform Hep G2 cells as the source of biotransformation functions in a bioartificial liver. </w:t>
      </w:r>
      <w:r w:rsidRPr="00E85405">
        <w:rPr>
          <w:rFonts w:ascii="Book Antiqua" w:eastAsia="SimSun" w:hAnsi="Book Antiqua" w:cs="SimSun"/>
          <w:i/>
          <w:iCs/>
          <w:kern w:val="0"/>
          <w:lang w:eastAsia="zh-CN"/>
        </w:rPr>
        <w:t>Ann Surg</w:t>
      </w:r>
      <w:r w:rsidRPr="00E85405">
        <w:rPr>
          <w:rFonts w:ascii="Book Antiqua" w:eastAsia="SimSun" w:hAnsi="Book Antiqua" w:cs="SimSun"/>
          <w:kern w:val="0"/>
          <w:lang w:eastAsia="zh-CN"/>
        </w:rPr>
        <w:t> 1994; </w:t>
      </w:r>
      <w:r w:rsidRPr="00E85405">
        <w:rPr>
          <w:rFonts w:ascii="Book Antiqua" w:eastAsia="SimSun" w:hAnsi="Book Antiqua" w:cs="SimSun"/>
          <w:b/>
          <w:bCs/>
          <w:kern w:val="0"/>
          <w:lang w:eastAsia="zh-CN"/>
        </w:rPr>
        <w:t>220</w:t>
      </w:r>
      <w:r w:rsidRPr="00E85405">
        <w:rPr>
          <w:rFonts w:ascii="Book Antiqua" w:eastAsia="SimSun" w:hAnsi="Book Antiqua" w:cs="SimSun"/>
          <w:kern w:val="0"/>
          <w:lang w:eastAsia="zh-CN"/>
        </w:rPr>
        <w:t>: 59-67 [PMID: 8024360]</w:t>
      </w:r>
    </w:p>
    <w:p w14:paraId="6D1174E6" w14:textId="4A5BEC25"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8 </w:t>
      </w:r>
      <w:r w:rsidRPr="00E85405">
        <w:rPr>
          <w:rFonts w:ascii="Book Antiqua" w:eastAsia="SimSun" w:hAnsi="Book Antiqua" w:cs="SimSun"/>
          <w:b/>
          <w:bCs/>
          <w:kern w:val="0"/>
          <w:lang w:eastAsia="zh-CN"/>
        </w:rPr>
        <w:t>Martin U</w:t>
      </w:r>
      <w:r w:rsidRPr="00E85405">
        <w:rPr>
          <w:rFonts w:ascii="Book Antiqua" w:eastAsia="SimSun" w:hAnsi="Book Antiqua" w:cs="SimSun"/>
          <w:kern w:val="0"/>
          <w:lang w:eastAsia="zh-CN"/>
        </w:rPr>
        <w:t>, Kiessig V, Blusch JH, Haverich A, von der Helm K, Herden T, Steinhoff G. Expression of pig endogenous retrovirus by primary porcine endothelial</w:t>
      </w:r>
      <w:r>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cells and infection of human cells. </w:t>
      </w:r>
      <w:r w:rsidRPr="00E85405">
        <w:rPr>
          <w:rFonts w:ascii="Book Antiqua" w:eastAsia="SimSun" w:hAnsi="Book Antiqua" w:cs="SimSun"/>
          <w:i/>
          <w:iCs/>
          <w:kern w:val="0"/>
          <w:lang w:eastAsia="zh-CN"/>
        </w:rPr>
        <w:t>Lancet</w:t>
      </w:r>
      <w:r w:rsidRPr="00E85405">
        <w:rPr>
          <w:rFonts w:ascii="Book Antiqua" w:eastAsia="SimSun" w:hAnsi="Book Antiqua" w:cs="SimSun"/>
          <w:kern w:val="0"/>
          <w:lang w:eastAsia="zh-CN"/>
        </w:rPr>
        <w:t> 1998; </w:t>
      </w:r>
      <w:r w:rsidRPr="00E85405">
        <w:rPr>
          <w:rFonts w:ascii="Book Antiqua" w:eastAsia="SimSun" w:hAnsi="Book Antiqua" w:cs="SimSun"/>
          <w:b/>
          <w:bCs/>
          <w:kern w:val="0"/>
          <w:lang w:eastAsia="zh-CN"/>
        </w:rPr>
        <w:t>352</w:t>
      </w:r>
      <w:r w:rsidRPr="00E85405">
        <w:rPr>
          <w:rFonts w:ascii="Book Antiqua" w:eastAsia="SimSun" w:hAnsi="Book Antiqua" w:cs="SimSun"/>
          <w:kern w:val="0"/>
          <w:lang w:eastAsia="zh-CN"/>
        </w:rPr>
        <w:t>: 692-694 [PMID: 9728985 DOI: 10.1016/s0140-6736(98)07144-x]</w:t>
      </w:r>
    </w:p>
    <w:p w14:paraId="51BE861A"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19 </w:t>
      </w:r>
      <w:r w:rsidRPr="00E85405">
        <w:rPr>
          <w:rFonts w:ascii="Book Antiqua" w:eastAsia="SimSun" w:hAnsi="Book Antiqua" w:cs="SimSun"/>
          <w:b/>
          <w:bCs/>
          <w:kern w:val="0"/>
          <w:lang w:eastAsia="zh-CN"/>
        </w:rPr>
        <w:t>Shi XL</w:t>
      </w:r>
      <w:r w:rsidRPr="00E85405">
        <w:rPr>
          <w:rFonts w:ascii="Book Antiqua" w:eastAsia="SimSun" w:hAnsi="Book Antiqua" w:cs="SimSun"/>
          <w:kern w:val="0"/>
          <w:lang w:eastAsia="zh-CN"/>
        </w:rPr>
        <w:t>, Gao Y, Yan Y, Ma H, Sun L, Huang P, Ni X, Zhang L, Zhao X, Ren H, Hu D, Zhou Y, Tian F, Ji Y, Cheng X, Pan G, Ding YT, Hui L. Improved survival of porcine acute liver failure by a bioartificial liver device implanted with induced human functional hepatocytes. </w:t>
      </w:r>
      <w:r w:rsidRPr="00E85405">
        <w:rPr>
          <w:rFonts w:ascii="Book Antiqua" w:eastAsia="SimSun" w:hAnsi="Book Antiqua" w:cs="SimSun"/>
          <w:i/>
          <w:iCs/>
          <w:kern w:val="0"/>
          <w:lang w:eastAsia="zh-CN"/>
        </w:rPr>
        <w:t>Cell Res</w:t>
      </w:r>
      <w:r w:rsidRPr="00E85405">
        <w:rPr>
          <w:rFonts w:ascii="Book Antiqua" w:eastAsia="SimSun" w:hAnsi="Book Antiqua" w:cs="SimSun"/>
          <w:kern w:val="0"/>
          <w:lang w:eastAsia="zh-CN"/>
        </w:rPr>
        <w:t> 2016; </w:t>
      </w:r>
      <w:r w:rsidRPr="00E85405">
        <w:rPr>
          <w:rFonts w:ascii="Book Antiqua" w:eastAsia="SimSun" w:hAnsi="Book Antiqua" w:cs="SimSun"/>
          <w:b/>
          <w:bCs/>
          <w:kern w:val="0"/>
          <w:lang w:eastAsia="zh-CN"/>
        </w:rPr>
        <w:t>26</w:t>
      </w:r>
      <w:r w:rsidRPr="00E85405">
        <w:rPr>
          <w:rFonts w:ascii="Book Antiqua" w:eastAsia="SimSun" w:hAnsi="Book Antiqua" w:cs="SimSun"/>
          <w:kern w:val="0"/>
          <w:lang w:eastAsia="zh-CN"/>
        </w:rPr>
        <w:t>: 206-216 [PMID: 26768767 DOI: 10.1038/cr.2016.6]</w:t>
      </w:r>
    </w:p>
    <w:p w14:paraId="152B7887"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0 </w:t>
      </w:r>
      <w:r w:rsidRPr="00E85405">
        <w:rPr>
          <w:rFonts w:ascii="Book Antiqua" w:eastAsia="SimSun" w:hAnsi="Book Antiqua" w:cs="SimSun"/>
          <w:b/>
          <w:bCs/>
          <w:kern w:val="0"/>
          <w:lang w:eastAsia="zh-CN"/>
        </w:rPr>
        <w:t>Takahashi K</w:t>
      </w:r>
      <w:r w:rsidRPr="00E85405">
        <w:rPr>
          <w:rFonts w:ascii="Book Antiqua" w:eastAsia="SimSun" w:hAnsi="Book Antiqua" w:cs="SimSun"/>
          <w:kern w:val="0"/>
          <w:lang w:eastAsia="zh-CN"/>
        </w:rPr>
        <w:t>, Yamanaka S. Induction of pluripotent stem cells from mouse embryonic and adult fibroblast cultures by defined factors. </w:t>
      </w:r>
      <w:r w:rsidRPr="00E85405">
        <w:rPr>
          <w:rFonts w:ascii="Book Antiqua" w:eastAsia="SimSun" w:hAnsi="Book Antiqua" w:cs="SimSun"/>
          <w:i/>
          <w:iCs/>
          <w:kern w:val="0"/>
          <w:lang w:eastAsia="zh-CN"/>
        </w:rPr>
        <w:t>Cell</w:t>
      </w:r>
      <w:r w:rsidRPr="00E85405">
        <w:rPr>
          <w:rFonts w:ascii="Book Antiqua" w:eastAsia="SimSun" w:hAnsi="Book Antiqua" w:cs="SimSun"/>
          <w:kern w:val="0"/>
          <w:lang w:eastAsia="zh-CN"/>
        </w:rPr>
        <w:t> 2006; </w:t>
      </w:r>
      <w:r w:rsidRPr="00E85405">
        <w:rPr>
          <w:rFonts w:ascii="Book Antiqua" w:eastAsia="SimSun" w:hAnsi="Book Antiqua" w:cs="SimSun"/>
          <w:b/>
          <w:bCs/>
          <w:kern w:val="0"/>
          <w:lang w:eastAsia="zh-CN"/>
        </w:rPr>
        <w:t>126</w:t>
      </w:r>
      <w:r w:rsidRPr="00E85405">
        <w:rPr>
          <w:rFonts w:ascii="Book Antiqua" w:eastAsia="SimSun" w:hAnsi="Book Antiqua" w:cs="SimSun"/>
          <w:kern w:val="0"/>
          <w:lang w:eastAsia="zh-CN"/>
        </w:rPr>
        <w:t>: 663-676 [PMID: 16904174 DOI: 10.1016/j.cell.2006.07.024]</w:t>
      </w:r>
    </w:p>
    <w:p w14:paraId="3FBB87CB"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1 </w:t>
      </w:r>
      <w:r w:rsidRPr="00E85405">
        <w:rPr>
          <w:rFonts w:ascii="Book Antiqua" w:eastAsia="SimSun" w:hAnsi="Book Antiqua" w:cs="SimSun"/>
          <w:b/>
          <w:bCs/>
          <w:kern w:val="0"/>
          <w:lang w:eastAsia="zh-CN"/>
        </w:rPr>
        <w:t>Dimos JT</w:t>
      </w:r>
      <w:r w:rsidRPr="00E85405">
        <w:rPr>
          <w:rFonts w:ascii="Book Antiqua" w:eastAsia="SimSun" w:hAnsi="Book Antiqua" w:cs="SimSun"/>
          <w:kern w:val="0"/>
          <w:lang w:eastAsia="zh-CN"/>
        </w:rPr>
        <w:t>, Rodolfa KT, Niakan KK, Weisenthal LM, Mitsumoto H, Chung W, Croft GF, Saphier G, Leibel R, Goland R, Wichterle H, Henderson CE, Eggan K. Induced pluripotent stem cells generated from patients with ALS can be differentiated into motor neurons. </w:t>
      </w:r>
      <w:r w:rsidRPr="00E85405">
        <w:rPr>
          <w:rFonts w:ascii="Book Antiqua" w:eastAsia="SimSun" w:hAnsi="Book Antiqua" w:cs="SimSun"/>
          <w:i/>
          <w:iCs/>
          <w:kern w:val="0"/>
          <w:lang w:eastAsia="zh-CN"/>
        </w:rPr>
        <w:t>Science</w:t>
      </w:r>
      <w:r w:rsidRPr="00E85405">
        <w:rPr>
          <w:rFonts w:ascii="Book Antiqua" w:eastAsia="SimSun" w:hAnsi="Book Antiqua" w:cs="SimSun"/>
          <w:kern w:val="0"/>
          <w:lang w:eastAsia="zh-CN"/>
        </w:rPr>
        <w:t> 2008; </w:t>
      </w:r>
      <w:r w:rsidRPr="00E85405">
        <w:rPr>
          <w:rFonts w:ascii="Book Antiqua" w:eastAsia="SimSun" w:hAnsi="Book Antiqua" w:cs="SimSun"/>
          <w:b/>
          <w:bCs/>
          <w:kern w:val="0"/>
          <w:lang w:eastAsia="zh-CN"/>
        </w:rPr>
        <w:t>321</w:t>
      </w:r>
      <w:r w:rsidRPr="00E85405">
        <w:rPr>
          <w:rFonts w:ascii="Book Antiqua" w:eastAsia="SimSun" w:hAnsi="Book Antiqua" w:cs="SimSun"/>
          <w:kern w:val="0"/>
          <w:lang w:eastAsia="zh-CN"/>
        </w:rPr>
        <w:t>: 1218-1221 [PMID: 18669821 DOI: 10.1126/science.1158799]</w:t>
      </w:r>
    </w:p>
    <w:p w14:paraId="18554BCB"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2 </w:t>
      </w:r>
      <w:r w:rsidRPr="00E85405">
        <w:rPr>
          <w:rFonts w:ascii="Book Antiqua" w:eastAsia="SimSun" w:hAnsi="Book Antiqua" w:cs="SimSun"/>
          <w:b/>
          <w:bCs/>
          <w:kern w:val="0"/>
          <w:lang w:eastAsia="zh-CN"/>
        </w:rPr>
        <w:t>Karumbayaram S</w:t>
      </w:r>
      <w:r w:rsidRPr="00E85405">
        <w:rPr>
          <w:rFonts w:ascii="Book Antiqua" w:eastAsia="SimSun" w:hAnsi="Book Antiqua" w:cs="SimSun"/>
          <w:kern w:val="0"/>
          <w:lang w:eastAsia="zh-CN"/>
        </w:rPr>
        <w:t>, Novitch BG, Patterson M, Umbach JA, Richter L, Lindgren A, Conway AE, Clark AT, Goldman SA, Plath K, Wiedau-Pazos M, Kornblum HI, Lowry WE. Directed differentiation of human-induced pluripotent stem cells generates active motor neurons. </w:t>
      </w:r>
      <w:r w:rsidRPr="00E85405">
        <w:rPr>
          <w:rFonts w:ascii="Book Antiqua" w:eastAsia="SimSun" w:hAnsi="Book Antiqua" w:cs="SimSun"/>
          <w:i/>
          <w:iCs/>
          <w:kern w:val="0"/>
          <w:lang w:eastAsia="zh-CN"/>
        </w:rPr>
        <w:t>Stem Cells</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27</w:t>
      </w:r>
      <w:r w:rsidRPr="00E85405">
        <w:rPr>
          <w:rFonts w:ascii="Book Antiqua" w:eastAsia="SimSun" w:hAnsi="Book Antiqua" w:cs="SimSun"/>
          <w:kern w:val="0"/>
          <w:lang w:eastAsia="zh-CN"/>
        </w:rPr>
        <w:t>: 806-811 [PMID: 19350680 DOI: 10.1002/stem.31]</w:t>
      </w:r>
    </w:p>
    <w:p w14:paraId="1B496472"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lastRenderedPageBreak/>
        <w:t>23 </w:t>
      </w:r>
      <w:r w:rsidRPr="00E85405">
        <w:rPr>
          <w:rFonts w:ascii="Book Antiqua" w:eastAsia="SimSun" w:hAnsi="Book Antiqua" w:cs="SimSun"/>
          <w:b/>
          <w:bCs/>
          <w:kern w:val="0"/>
          <w:lang w:eastAsia="zh-CN"/>
        </w:rPr>
        <w:t>Hirami Y</w:t>
      </w:r>
      <w:r w:rsidRPr="00E85405">
        <w:rPr>
          <w:rFonts w:ascii="Book Antiqua" w:eastAsia="SimSun" w:hAnsi="Book Antiqua" w:cs="SimSun"/>
          <w:kern w:val="0"/>
          <w:lang w:eastAsia="zh-CN"/>
        </w:rPr>
        <w:t>, Osakada F, Takahashi K, Okita K, Yamanaka S, Ikeda H, Yoshimura N, Takahashi M. Generation of retinal cells from mouse and human induced pluripotent stem cells. </w:t>
      </w:r>
      <w:r w:rsidRPr="00E85405">
        <w:rPr>
          <w:rFonts w:ascii="Book Antiqua" w:eastAsia="SimSun" w:hAnsi="Book Antiqua" w:cs="SimSun"/>
          <w:i/>
          <w:iCs/>
          <w:kern w:val="0"/>
          <w:lang w:eastAsia="zh-CN"/>
        </w:rPr>
        <w:t>Neurosci Lett</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458</w:t>
      </w:r>
      <w:r w:rsidRPr="00E85405">
        <w:rPr>
          <w:rFonts w:ascii="Book Antiqua" w:eastAsia="SimSun" w:hAnsi="Book Antiqua" w:cs="SimSun"/>
          <w:kern w:val="0"/>
          <w:lang w:eastAsia="zh-CN"/>
        </w:rPr>
        <w:t>: 126-131 [PMID: 19379795 DOI: 10.1016/j.neulet.2009.04.035]</w:t>
      </w:r>
    </w:p>
    <w:p w14:paraId="699F17A5"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4 </w:t>
      </w:r>
      <w:r w:rsidRPr="00E85405">
        <w:rPr>
          <w:rFonts w:ascii="Book Antiqua" w:eastAsia="SimSun" w:hAnsi="Book Antiqua" w:cs="SimSun"/>
          <w:b/>
          <w:bCs/>
          <w:kern w:val="0"/>
          <w:lang w:eastAsia="zh-CN"/>
        </w:rPr>
        <w:t>Kärner E</w:t>
      </w:r>
      <w:r w:rsidRPr="00E85405">
        <w:rPr>
          <w:rFonts w:ascii="Book Antiqua" w:eastAsia="SimSun" w:hAnsi="Book Antiqua" w:cs="SimSun"/>
          <w:kern w:val="0"/>
          <w:lang w:eastAsia="zh-CN"/>
        </w:rPr>
        <w:t>, Unger C, Cerny R, Ahrlund-Richter L, Ganss B, Dilber MS, Wendel M. Differentiation of human embryonic stem cells into osteogenic or hematopoietic lineages: a dose-dependent effect of osterix over-expression. </w:t>
      </w:r>
      <w:r w:rsidRPr="00E85405">
        <w:rPr>
          <w:rFonts w:ascii="Book Antiqua" w:eastAsia="SimSun" w:hAnsi="Book Antiqua" w:cs="SimSun"/>
          <w:i/>
          <w:iCs/>
          <w:kern w:val="0"/>
          <w:lang w:eastAsia="zh-CN"/>
        </w:rPr>
        <w:t>J Cell</w:t>
      </w:r>
      <w:r w:rsidRPr="00E85405">
        <w:rPr>
          <w:rFonts w:ascii="Book Antiqua" w:eastAsia="SimSun" w:hAnsi="Book Antiqua" w:cs="SimSun" w:hint="eastAsia"/>
          <w:i/>
          <w:iCs/>
          <w:kern w:val="0"/>
          <w:lang w:eastAsia="zh-CN"/>
        </w:rPr>
        <w:t xml:space="preserve"> </w:t>
      </w:r>
      <w:r w:rsidRPr="00E85405">
        <w:rPr>
          <w:rFonts w:ascii="Book Antiqua" w:eastAsia="SimSun" w:hAnsi="Book Antiqua" w:cs="SimSun"/>
          <w:i/>
          <w:iCs/>
          <w:kern w:val="0"/>
          <w:lang w:eastAsia="zh-CN"/>
        </w:rPr>
        <w:t>Physiol</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218</w:t>
      </w:r>
      <w:r w:rsidRPr="00E85405">
        <w:rPr>
          <w:rFonts w:ascii="Book Antiqua" w:eastAsia="SimSun" w:hAnsi="Book Antiqua" w:cs="SimSun"/>
          <w:kern w:val="0"/>
          <w:lang w:eastAsia="zh-CN"/>
        </w:rPr>
        <w:t>: 323-333 [PMID: 18932205 DOI: 10.1002/jcp.21605]</w:t>
      </w:r>
    </w:p>
    <w:p w14:paraId="175AF18E"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5 </w:t>
      </w:r>
      <w:r w:rsidRPr="00E85405">
        <w:rPr>
          <w:rFonts w:ascii="Book Antiqua" w:eastAsia="SimSun" w:hAnsi="Book Antiqua" w:cs="SimSun"/>
          <w:b/>
          <w:bCs/>
          <w:kern w:val="0"/>
          <w:lang w:eastAsia="zh-CN"/>
        </w:rPr>
        <w:t>Zhang J</w:t>
      </w:r>
      <w:r w:rsidRPr="00E85405">
        <w:rPr>
          <w:rFonts w:ascii="Book Antiqua" w:eastAsia="SimSun" w:hAnsi="Book Antiqua" w:cs="SimSun"/>
          <w:kern w:val="0"/>
          <w:lang w:eastAsia="zh-CN"/>
        </w:rPr>
        <w:t>, Wilson GF, Soerens AG, Koonce CH, Yu J, Palecek SP, Thomson JA, Kamp TJ. Functional cardiomyocytes derived from human induced pluripotent stem cells. </w:t>
      </w:r>
      <w:r w:rsidRPr="00E85405">
        <w:rPr>
          <w:rFonts w:ascii="Book Antiqua" w:eastAsia="SimSun" w:hAnsi="Book Antiqua" w:cs="SimSun"/>
          <w:i/>
          <w:iCs/>
          <w:kern w:val="0"/>
          <w:lang w:eastAsia="zh-CN"/>
        </w:rPr>
        <w:t>Circ Res</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104</w:t>
      </w:r>
      <w:r w:rsidRPr="00E85405">
        <w:rPr>
          <w:rFonts w:ascii="Book Antiqua" w:eastAsia="SimSun" w:hAnsi="Book Antiqua" w:cs="SimSun"/>
          <w:kern w:val="0"/>
          <w:lang w:eastAsia="zh-CN"/>
        </w:rPr>
        <w:t>: e30-e41 [PMID: 19213953 DOI: 10.1161/CIRCRESAHA.108.192237]</w:t>
      </w:r>
    </w:p>
    <w:p w14:paraId="16F19B8C"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6 </w:t>
      </w:r>
      <w:r w:rsidRPr="00E85405">
        <w:rPr>
          <w:rFonts w:ascii="Book Antiqua" w:eastAsia="SimSun" w:hAnsi="Book Antiqua" w:cs="SimSun"/>
          <w:b/>
          <w:bCs/>
          <w:kern w:val="0"/>
          <w:lang w:eastAsia="zh-CN"/>
        </w:rPr>
        <w:t>Taura D</w:t>
      </w:r>
      <w:r w:rsidRPr="00E85405">
        <w:rPr>
          <w:rFonts w:ascii="Book Antiqua" w:eastAsia="SimSun" w:hAnsi="Book Antiqua" w:cs="SimSun"/>
          <w:kern w:val="0"/>
          <w:lang w:eastAsia="zh-CN"/>
        </w:rPr>
        <w:t>, Noguchi M, Sone M, Hosoda K, Mori E, Okada Y, Takahashi K, Homma K, Oyamada N, Inuzuka M, Sonoyama T, Ebihara K, Tamura N, Itoh H, Suemori H, Nakatsuji N, Okano H, Yamanaka S, Nakao K. Adipogenic differentiation of human induced pluripotent stem cells: comparison with that of human embryonic stem cells. </w:t>
      </w:r>
      <w:r w:rsidRPr="00E85405">
        <w:rPr>
          <w:rFonts w:ascii="Book Antiqua" w:eastAsia="SimSun" w:hAnsi="Book Antiqua" w:cs="SimSun"/>
          <w:i/>
          <w:iCs/>
          <w:kern w:val="0"/>
          <w:lang w:eastAsia="zh-CN"/>
        </w:rPr>
        <w:t>FEBS Lett</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583</w:t>
      </w:r>
      <w:r w:rsidRPr="00E85405">
        <w:rPr>
          <w:rFonts w:ascii="Book Antiqua" w:eastAsia="SimSun" w:hAnsi="Book Antiqua" w:cs="SimSun"/>
          <w:kern w:val="0"/>
          <w:lang w:eastAsia="zh-CN"/>
        </w:rPr>
        <w:t>: 1029-1033 [PMID: 19250937 DOI: 10.1016/j.febslet.2009.02.031]</w:t>
      </w:r>
    </w:p>
    <w:p w14:paraId="4DE8FDDC" w14:textId="5B0A51F1"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7 </w:t>
      </w:r>
      <w:r w:rsidRPr="00E85405">
        <w:rPr>
          <w:rFonts w:ascii="Book Antiqua" w:eastAsia="SimSun" w:hAnsi="Book Antiqua" w:cs="SimSun"/>
          <w:b/>
          <w:bCs/>
          <w:kern w:val="0"/>
          <w:lang w:eastAsia="zh-CN"/>
        </w:rPr>
        <w:t>Tateishi K</w:t>
      </w:r>
      <w:r w:rsidRPr="00E85405">
        <w:rPr>
          <w:rFonts w:ascii="Book Antiqua" w:eastAsia="SimSun" w:hAnsi="Book Antiqua" w:cs="SimSun"/>
          <w:kern w:val="0"/>
          <w:lang w:eastAsia="zh-CN"/>
        </w:rPr>
        <w:t>, He J, Taranova O, Liang G, D'Alessio AC, Zhang Y. Generation of insulin-secreting islet-like clusters from human skin fibroblasts. </w:t>
      </w:r>
      <w:r w:rsidRPr="00E85405">
        <w:rPr>
          <w:rFonts w:ascii="Book Antiqua" w:eastAsia="SimSun" w:hAnsi="Book Antiqua" w:cs="SimSun"/>
          <w:i/>
          <w:iCs/>
          <w:kern w:val="0"/>
          <w:lang w:eastAsia="zh-CN"/>
        </w:rPr>
        <w:t>J Biol Chem</w:t>
      </w:r>
      <w:r>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2008;</w:t>
      </w:r>
      <w:r>
        <w:rPr>
          <w:rFonts w:ascii="Book Antiqua" w:eastAsia="SimSun" w:hAnsi="Book Antiqua" w:cs="SimSun" w:hint="eastAsia"/>
          <w:kern w:val="0"/>
          <w:lang w:eastAsia="zh-CN"/>
        </w:rPr>
        <w:t xml:space="preserve"> </w:t>
      </w:r>
      <w:r w:rsidRPr="00E85405">
        <w:rPr>
          <w:rFonts w:ascii="Book Antiqua" w:eastAsia="SimSun" w:hAnsi="Book Antiqua" w:cs="SimSun"/>
          <w:b/>
          <w:bCs/>
          <w:kern w:val="0"/>
          <w:lang w:eastAsia="zh-CN"/>
        </w:rPr>
        <w:t>283</w:t>
      </w:r>
      <w:r w:rsidRPr="00E85405">
        <w:rPr>
          <w:rFonts w:ascii="Book Antiqua" w:eastAsia="SimSun" w:hAnsi="Book Antiqua" w:cs="SimSun"/>
          <w:kern w:val="0"/>
          <w:lang w:eastAsia="zh-CN"/>
        </w:rPr>
        <w:t>: 31601-31607 [PMID: 18782754 DOI: 10.1074/jbc.M806597200]</w:t>
      </w:r>
    </w:p>
    <w:p w14:paraId="7E5FBD01"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8 </w:t>
      </w:r>
      <w:r w:rsidRPr="00E85405">
        <w:rPr>
          <w:rFonts w:ascii="Book Antiqua" w:eastAsia="SimSun" w:hAnsi="Book Antiqua" w:cs="SimSun"/>
          <w:b/>
          <w:bCs/>
          <w:kern w:val="0"/>
          <w:lang w:eastAsia="zh-CN"/>
        </w:rPr>
        <w:t>Zhang D</w:t>
      </w:r>
      <w:r w:rsidRPr="00E85405">
        <w:rPr>
          <w:rFonts w:ascii="Book Antiqua" w:eastAsia="SimSun" w:hAnsi="Book Antiqua" w:cs="SimSun"/>
          <w:kern w:val="0"/>
          <w:lang w:eastAsia="zh-CN"/>
        </w:rPr>
        <w:t>, Jiang W, Liu M, Sui X, Yin X, Chen S, Shi Y, Deng H. Highly efficient differentiation of human ES cells and iPS cells into mature pancreatic insulin-producing cells. </w:t>
      </w:r>
      <w:r w:rsidRPr="00E85405">
        <w:rPr>
          <w:rFonts w:ascii="Book Antiqua" w:eastAsia="SimSun" w:hAnsi="Book Antiqua" w:cs="SimSun"/>
          <w:i/>
          <w:iCs/>
          <w:kern w:val="0"/>
          <w:lang w:eastAsia="zh-CN"/>
        </w:rPr>
        <w:t>Cell Res</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19</w:t>
      </w:r>
      <w:r w:rsidRPr="00E85405">
        <w:rPr>
          <w:rFonts w:ascii="Book Antiqua" w:eastAsia="SimSun" w:hAnsi="Book Antiqua" w:cs="SimSun"/>
          <w:kern w:val="0"/>
          <w:lang w:eastAsia="zh-CN"/>
        </w:rPr>
        <w:t>: 429-438 [PMID: 19255591 DOI: 10.1038/cr.2009.28]</w:t>
      </w:r>
    </w:p>
    <w:p w14:paraId="39E2D8A2"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29 </w:t>
      </w:r>
      <w:r w:rsidRPr="00E85405">
        <w:rPr>
          <w:rFonts w:ascii="Book Antiqua" w:eastAsia="SimSun" w:hAnsi="Book Antiqua" w:cs="SimSun"/>
          <w:b/>
          <w:bCs/>
          <w:kern w:val="0"/>
          <w:lang w:eastAsia="zh-CN"/>
        </w:rPr>
        <w:t>Taura D</w:t>
      </w:r>
      <w:r w:rsidRPr="00E85405">
        <w:rPr>
          <w:rFonts w:ascii="Book Antiqua" w:eastAsia="SimSun" w:hAnsi="Book Antiqua" w:cs="SimSun"/>
          <w:kern w:val="0"/>
          <w:lang w:eastAsia="zh-CN"/>
        </w:rPr>
        <w:t xml:space="preserve">, Sone M, Homma K, Oyamada N, Takahashi K, Tamura N, Yamanaka S, Nakao K. Induction and isolation of vascular cells from human induced pluripotent </w:t>
      </w:r>
      <w:r w:rsidRPr="00E85405">
        <w:rPr>
          <w:rFonts w:ascii="Book Antiqua" w:eastAsia="SimSun" w:hAnsi="Book Antiqua" w:cs="SimSun"/>
          <w:kern w:val="0"/>
          <w:lang w:eastAsia="zh-CN"/>
        </w:rPr>
        <w:lastRenderedPageBreak/>
        <w:t>stem cells--brief report. </w:t>
      </w:r>
      <w:r w:rsidRPr="00E85405">
        <w:rPr>
          <w:rFonts w:ascii="Book Antiqua" w:eastAsia="SimSun" w:hAnsi="Book Antiqua" w:cs="SimSun"/>
          <w:i/>
          <w:iCs/>
          <w:kern w:val="0"/>
          <w:lang w:eastAsia="zh-CN"/>
        </w:rPr>
        <w:t>Arterioscler Thromb Vasc Biol</w:t>
      </w:r>
      <w:r w:rsidRPr="00E85405">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2009;</w:t>
      </w:r>
      <w:r w:rsidRPr="00E85405">
        <w:rPr>
          <w:rFonts w:ascii="Book Antiqua" w:eastAsia="SimSun" w:hAnsi="Book Antiqua" w:cs="SimSun" w:hint="eastAsia"/>
          <w:kern w:val="0"/>
          <w:lang w:eastAsia="zh-CN"/>
        </w:rPr>
        <w:t xml:space="preserve"> </w:t>
      </w:r>
      <w:r w:rsidRPr="00E85405">
        <w:rPr>
          <w:rFonts w:ascii="Book Antiqua" w:eastAsia="SimSun" w:hAnsi="Book Antiqua" w:cs="SimSun"/>
          <w:b/>
          <w:bCs/>
          <w:kern w:val="0"/>
          <w:lang w:eastAsia="zh-CN"/>
        </w:rPr>
        <w:t>29</w:t>
      </w:r>
      <w:r w:rsidRPr="00E85405">
        <w:rPr>
          <w:rFonts w:ascii="Book Antiqua" w:eastAsia="SimSun" w:hAnsi="Book Antiqua" w:cs="SimSun"/>
          <w:kern w:val="0"/>
          <w:lang w:eastAsia="zh-CN"/>
        </w:rPr>
        <w:t>: 1100-1103 [PMID: 19423866 DOI: 10.1161/ATVBAHA.108.182162]</w:t>
      </w:r>
    </w:p>
    <w:p w14:paraId="4E9D8FB3"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0 </w:t>
      </w:r>
      <w:r w:rsidRPr="00E85405">
        <w:rPr>
          <w:rFonts w:ascii="Book Antiqua" w:eastAsia="SimSun" w:hAnsi="Book Antiqua" w:cs="SimSun"/>
          <w:b/>
          <w:bCs/>
          <w:kern w:val="0"/>
          <w:lang w:eastAsia="zh-CN"/>
        </w:rPr>
        <w:t>Choi KD</w:t>
      </w:r>
      <w:r w:rsidRPr="00E85405">
        <w:rPr>
          <w:rFonts w:ascii="Book Antiqua" w:eastAsia="SimSun" w:hAnsi="Book Antiqua" w:cs="SimSun"/>
          <w:kern w:val="0"/>
          <w:lang w:eastAsia="zh-CN"/>
        </w:rPr>
        <w:t>, Yu J, Smuga-Otto K, Salvagiotto G, Rehrauer W, Vodyanik M, Thomson J, Slukvin I. Hematopoietic and endothelial differentiation of human induced pluripotent stem cells. </w:t>
      </w:r>
      <w:r w:rsidRPr="00E85405">
        <w:rPr>
          <w:rFonts w:ascii="Book Antiqua" w:eastAsia="SimSun" w:hAnsi="Book Antiqua" w:cs="SimSun"/>
          <w:i/>
          <w:iCs/>
          <w:kern w:val="0"/>
          <w:lang w:eastAsia="zh-CN"/>
        </w:rPr>
        <w:t>Stem Cells</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27</w:t>
      </w:r>
      <w:r w:rsidRPr="00E85405">
        <w:rPr>
          <w:rFonts w:ascii="Book Antiqua" w:eastAsia="SimSun" w:hAnsi="Book Antiqua" w:cs="SimSun"/>
          <w:kern w:val="0"/>
          <w:lang w:eastAsia="zh-CN"/>
        </w:rPr>
        <w:t>: 559-567 [PMID: 19259936 DOI: 10.1634/stemcells.2008-0922]</w:t>
      </w:r>
    </w:p>
    <w:p w14:paraId="0D9E9F7F"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1 </w:t>
      </w:r>
      <w:r w:rsidRPr="00E85405">
        <w:rPr>
          <w:rFonts w:ascii="Book Antiqua" w:eastAsia="SimSun" w:hAnsi="Book Antiqua" w:cs="SimSun"/>
          <w:b/>
          <w:bCs/>
          <w:kern w:val="0"/>
          <w:lang w:eastAsia="zh-CN"/>
        </w:rPr>
        <w:t>Song Z</w:t>
      </w:r>
      <w:r w:rsidRPr="00E85405">
        <w:rPr>
          <w:rFonts w:ascii="Book Antiqua" w:eastAsia="SimSun" w:hAnsi="Book Antiqua" w:cs="SimSun"/>
          <w:kern w:val="0"/>
          <w:lang w:eastAsia="zh-CN"/>
        </w:rPr>
        <w:t>, Cai J, Liu Y, Zhao D, Yong J, Duo S, Song X, Guo Y, Zhao Y, Qin H, Yin X, Wu C, Che J, Lu S, Ding M, Deng H. Efficient generation of hepatocyte-like cells from human induced pluripotent stem cells. </w:t>
      </w:r>
      <w:r w:rsidRPr="00E85405">
        <w:rPr>
          <w:rFonts w:ascii="Book Antiqua" w:eastAsia="SimSun" w:hAnsi="Book Antiqua" w:cs="SimSun"/>
          <w:i/>
          <w:iCs/>
          <w:kern w:val="0"/>
          <w:lang w:eastAsia="zh-CN"/>
        </w:rPr>
        <w:t>Cell Res</w:t>
      </w:r>
      <w:r w:rsidRPr="00E85405">
        <w:rPr>
          <w:rFonts w:ascii="Book Antiqua" w:eastAsia="SimSun" w:hAnsi="Book Antiqua" w:cs="SimSun"/>
          <w:kern w:val="0"/>
          <w:lang w:eastAsia="zh-CN"/>
        </w:rPr>
        <w:t> 2009; </w:t>
      </w:r>
      <w:r w:rsidRPr="00E85405">
        <w:rPr>
          <w:rFonts w:ascii="Book Antiqua" w:eastAsia="SimSun" w:hAnsi="Book Antiqua" w:cs="SimSun"/>
          <w:b/>
          <w:bCs/>
          <w:kern w:val="0"/>
          <w:lang w:eastAsia="zh-CN"/>
        </w:rPr>
        <w:t>19</w:t>
      </w:r>
      <w:r w:rsidRPr="00E85405">
        <w:rPr>
          <w:rFonts w:ascii="Book Antiqua" w:eastAsia="SimSun" w:hAnsi="Book Antiqua" w:cs="SimSun"/>
          <w:kern w:val="0"/>
          <w:lang w:eastAsia="zh-CN"/>
        </w:rPr>
        <w:t>: 1233-1242 [PMID: 19736565 DOI: 10.1038/cr.2009.107]</w:t>
      </w:r>
    </w:p>
    <w:p w14:paraId="195979F8"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2 </w:t>
      </w:r>
      <w:r w:rsidRPr="00E85405">
        <w:rPr>
          <w:rFonts w:ascii="Book Antiqua" w:eastAsia="SimSun" w:hAnsi="Book Antiqua" w:cs="SimSun"/>
          <w:b/>
          <w:bCs/>
          <w:kern w:val="0"/>
          <w:lang w:eastAsia="zh-CN"/>
        </w:rPr>
        <w:t>Sullivan GJ</w:t>
      </w:r>
      <w:r w:rsidRPr="00E85405">
        <w:rPr>
          <w:rFonts w:ascii="Book Antiqua" w:eastAsia="SimSun" w:hAnsi="Book Antiqua" w:cs="SimSun"/>
          <w:kern w:val="0"/>
          <w:lang w:eastAsia="zh-CN"/>
        </w:rPr>
        <w:t>, Hay DC, Park IH, Fletcher J, Hannoun Z, Payne CM, Dalgetty D, Black JR, Ross JA, Samuel K, Wang G, Daley GQ, Lee JH, Church GM, Forbes SJ, Iredale JP, Wilmut I. Generation of functional human hepatic endoderm from human induced pluripotent stem cells. </w:t>
      </w:r>
      <w:r w:rsidRPr="00E85405">
        <w:rPr>
          <w:rFonts w:ascii="Book Antiqua" w:eastAsia="SimSun" w:hAnsi="Book Antiqua" w:cs="SimSun"/>
          <w:i/>
          <w:iCs/>
          <w:kern w:val="0"/>
          <w:lang w:eastAsia="zh-CN"/>
        </w:rPr>
        <w:t>Hepatology</w:t>
      </w:r>
      <w:r w:rsidRPr="00E85405">
        <w:rPr>
          <w:rFonts w:ascii="Book Antiqua" w:eastAsia="SimSun" w:hAnsi="Book Antiqua" w:cs="SimSun"/>
          <w:kern w:val="0"/>
          <w:lang w:eastAsia="zh-CN"/>
        </w:rPr>
        <w:t> 2010; </w:t>
      </w:r>
      <w:r w:rsidRPr="00E85405">
        <w:rPr>
          <w:rFonts w:ascii="Book Antiqua" w:eastAsia="SimSun" w:hAnsi="Book Antiqua" w:cs="SimSun"/>
          <w:b/>
          <w:bCs/>
          <w:kern w:val="0"/>
          <w:lang w:eastAsia="zh-CN"/>
        </w:rPr>
        <w:t>51</w:t>
      </w:r>
      <w:r w:rsidRPr="00E85405">
        <w:rPr>
          <w:rFonts w:ascii="Book Antiqua" w:eastAsia="SimSun" w:hAnsi="Book Antiqua" w:cs="SimSun"/>
          <w:kern w:val="0"/>
          <w:lang w:eastAsia="zh-CN"/>
        </w:rPr>
        <w:t>: 329-335 [PMID: 19877180 DOI: 10.1002/hep.23335]</w:t>
      </w:r>
    </w:p>
    <w:p w14:paraId="18A8E6BA"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3 </w:t>
      </w:r>
      <w:r w:rsidRPr="00E85405">
        <w:rPr>
          <w:rFonts w:ascii="Book Antiqua" w:eastAsia="SimSun" w:hAnsi="Book Antiqua" w:cs="SimSun"/>
          <w:b/>
          <w:bCs/>
          <w:kern w:val="0"/>
          <w:lang w:eastAsia="zh-CN"/>
        </w:rPr>
        <w:t>Si-Tayeb K</w:t>
      </w:r>
      <w:r w:rsidRPr="00E85405">
        <w:rPr>
          <w:rFonts w:ascii="Book Antiqua" w:eastAsia="SimSun" w:hAnsi="Book Antiqua" w:cs="SimSun"/>
          <w:kern w:val="0"/>
          <w:lang w:eastAsia="zh-CN"/>
        </w:rPr>
        <w:t>, Noto FK, Nagaoka M, Li J, Battle MA, Duris C, North PE, Dalton S, Duncan SA. Highly efficient generation of human hepatocyte-like cells from induced pluripotent stem cells. </w:t>
      </w:r>
      <w:r w:rsidRPr="00E85405">
        <w:rPr>
          <w:rFonts w:ascii="Book Antiqua" w:eastAsia="SimSun" w:hAnsi="Book Antiqua" w:cs="SimSun"/>
          <w:i/>
          <w:iCs/>
          <w:kern w:val="0"/>
          <w:lang w:eastAsia="zh-CN"/>
        </w:rPr>
        <w:t>Hepatology</w:t>
      </w:r>
      <w:r w:rsidRPr="00E85405">
        <w:rPr>
          <w:rFonts w:ascii="Book Antiqua" w:eastAsia="SimSun" w:hAnsi="Book Antiqua" w:cs="SimSun"/>
          <w:kern w:val="0"/>
          <w:lang w:eastAsia="zh-CN"/>
        </w:rPr>
        <w:t> 2010; </w:t>
      </w:r>
      <w:r w:rsidRPr="00E85405">
        <w:rPr>
          <w:rFonts w:ascii="Book Antiqua" w:eastAsia="SimSun" w:hAnsi="Book Antiqua" w:cs="SimSun"/>
          <w:b/>
          <w:bCs/>
          <w:kern w:val="0"/>
          <w:lang w:eastAsia="zh-CN"/>
        </w:rPr>
        <w:t>51</w:t>
      </w:r>
      <w:r w:rsidRPr="00E85405">
        <w:rPr>
          <w:rFonts w:ascii="Book Antiqua" w:eastAsia="SimSun" w:hAnsi="Book Antiqua" w:cs="SimSun"/>
          <w:kern w:val="0"/>
          <w:lang w:eastAsia="zh-CN"/>
        </w:rPr>
        <w:t>: 297-305 [PMID: 19998274 DOI: 10.1002/hep.23354]</w:t>
      </w:r>
    </w:p>
    <w:p w14:paraId="22A839ED"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4 </w:t>
      </w:r>
      <w:r w:rsidRPr="00E85405">
        <w:rPr>
          <w:rFonts w:ascii="Book Antiqua" w:eastAsia="SimSun" w:hAnsi="Book Antiqua" w:cs="SimSun"/>
          <w:b/>
          <w:bCs/>
          <w:kern w:val="0"/>
          <w:lang w:eastAsia="zh-CN"/>
        </w:rPr>
        <w:t>Rashid ST</w:t>
      </w:r>
      <w:r w:rsidRPr="00E85405">
        <w:rPr>
          <w:rFonts w:ascii="Book Antiqua" w:eastAsia="SimSun" w:hAnsi="Book Antiqua" w:cs="SimSun"/>
          <w:kern w:val="0"/>
          <w:lang w:eastAsia="zh-CN"/>
        </w:rPr>
        <w:t>, Corbineau S, Hannan N, Marciniak SJ, Miranda E, Alexander G, Huang-Doran I, Griffin J, Ahrlund-Richter L, Skepper J, Semple R, Weber A, Lomas DA, Vallier L. Modeling inherited metabolic disorders of the liver using human induced pluripotent stem cells. </w:t>
      </w:r>
      <w:r w:rsidRPr="00E85405">
        <w:rPr>
          <w:rFonts w:ascii="Book Antiqua" w:eastAsia="SimSun" w:hAnsi="Book Antiqua" w:cs="SimSun"/>
          <w:i/>
          <w:iCs/>
          <w:kern w:val="0"/>
          <w:lang w:eastAsia="zh-CN"/>
        </w:rPr>
        <w:t>J Clin Invest</w:t>
      </w:r>
      <w:r w:rsidRPr="00E85405">
        <w:rPr>
          <w:rFonts w:ascii="Book Antiqua" w:eastAsia="SimSun" w:hAnsi="Book Antiqua" w:cs="SimSun"/>
          <w:kern w:val="0"/>
          <w:lang w:eastAsia="zh-CN"/>
        </w:rPr>
        <w:t> 2010; </w:t>
      </w:r>
      <w:r w:rsidRPr="00E85405">
        <w:rPr>
          <w:rFonts w:ascii="Book Antiqua" w:eastAsia="SimSun" w:hAnsi="Book Antiqua" w:cs="SimSun"/>
          <w:b/>
          <w:bCs/>
          <w:kern w:val="0"/>
          <w:lang w:eastAsia="zh-CN"/>
        </w:rPr>
        <w:t>120</w:t>
      </w:r>
      <w:r w:rsidRPr="00E85405">
        <w:rPr>
          <w:rFonts w:ascii="Book Antiqua" w:eastAsia="SimSun" w:hAnsi="Book Antiqua" w:cs="SimSun"/>
          <w:kern w:val="0"/>
          <w:lang w:eastAsia="zh-CN"/>
        </w:rPr>
        <w:t>: 3127-3136 [PMID: 20739751 DOI: 10.1172/jci43122]</w:t>
      </w:r>
    </w:p>
    <w:p w14:paraId="2AC2F019"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5 </w:t>
      </w:r>
      <w:r w:rsidRPr="00E85405">
        <w:rPr>
          <w:rFonts w:ascii="Book Antiqua" w:eastAsia="SimSun" w:hAnsi="Book Antiqua" w:cs="SimSun"/>
          <w:b/>
          <w:bCs/>
          <w:kern w:val="0"/>
          <w:lang w:eastAsia="zh-CN"/>
        </w:rPr>
        <w:t>Peterson SE</w:t>
      </w:r>
      <w:r w:rsidRPr="00E85405">
        <w:rPr>
          <w:rFonts w:ascii="Book Antiqua" w:eastAsia="SimSun" w:hAnsi="Book Antiqua" w:cs="SimSun"/>
          <w:kern w:val="0"/>
          <w:lang w:eastAsia="zh-CN"/>
        </w:rPr>
        <w:t>, Garitaonandia I, Loring JF. The tumorigenic potential of pluripotent stem cells: What can we do to minimize it? </w:t>
      </w:r>
      <w:r w:rsidRPr="00E85405">
        <w:rPr>
          <w:rFonts w:ascii="Book Antiqua" w:eastAsia="SimSun" w:hAnsi="Book Antiqua" w:cs="SimSun"/>
          <w:i/>
          <w:iCs/>
          <w:kern w:val="0"/>
          <w:lang w:eastAsia="zh-CN"/>
        </w:rPr>
        <w:t>Bioessays</w:t>
      </w:r>
      <w:r w:rsidRPr="00E85405">
        <w:rPr>
          <w:rFonts w:ascii="Book Antiqua" w:eastAsia="SimSun" w:hAnsi="Book Antiqua" w:cs="SimSun"/>
          <w:kern w:val="0"/>
          <w:lang w:eastAsia="zh-CN"/>
        </w:rPr>
        <w:t> 2016; </w:t>
      </w:r>
      <w:r w:rsidRPr="00E85405">
        <w:rPr>
          <w:rFonts w:ascii="Book Antiqua" w:eastAsia="SimSun" w:hAnsi="Book Antiqua" w:cs="SimSun"/>
          <w:b/>
          <w:bCs/>
          <w:kern w:val="0"/>
          <w:lang w:eastAsia="zh-CN"/>
        </w:rPr>
        <w:t>38 Suppl 1</w:t>
      </w:r>
      <w:r w:rsidRPr="00E85405">
        <w:rPr>
          <w:rFonts w:ascii="Book Antiqua" w:eastAsia="SimSun" w:hAnsi="Book Antiqua" w:cs="SimSun"/>
          <w:kern w:val="0"/>
          <w:lang w:eastAsia="zh-CN"/>
        </w:rPr>
        <w:t>: S86-S95 [PMID: 27417126 DOI: 10.1002/bies.201670915]</w:t>
      </w:r>
    </w:p>
    <w:p w14:paraId="1381AF00"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lastRenderedPageBreak/>
        <w:t>36 </w:t>
      </w:r>
      <w:r w:rsidRPr="00E85405">
        <w:rPr>
          <w:rFonts w:ascii="Book Antiqua" w:eastAsia="SimSun" w:hAnsi="Book Antiqua" w:cs="SimSun"/>
          <w:b/>
          <w:bCs/>
          <w:kern w:val="0"/>
          <w:lang w:eastAsia="zh-CN"/>
        </w:rPr>
        <w:t>Bianconi E</w:t>
      </w:r>
      <w:r w:rsidRPr="00E85405">
        <w:rPr>
          <w:rFonts w:ascii="Book Antiqua" w:eastAsia="SimSun" w:hAnsi="Book Antiqua" w:cs="SimSun"/>
          <w:kern w:val="0"/>
          <w:lang w:eastAsia="zh-CN"/>
        </w:rPr>
        <w:t>, Piovesan A, Facchin F, Beraudi A, Casadei R, Frabetti F, Vitale L, Pelleri MC, Tassani S, Piva F, Perez-Amodio S, Strippoli P, Canaider S. An estimation of the number of cells in the human body. </w:t>
      </w:r>
      <w:r w:rsidRPr="00E85405">
        <w:rPr>
          <w:rFonts w:ascii="Book Antiqua" w:eastAsia="SimSun" w:hAnsi="Book Antiqua" w:cs="SimSun"/>
          <w:i/>
          <w:iCs/>
          <w:kern w:val="0"/>
          <w:lang w:eastAsia="zh-CN"/>
        </w:rPr>
        <w:t>Ann Hum Biol</w:t>
      </w:r>
      <w:r w:rsidRPr="00E85405">
        <w:rPr>
          <w:rFonts w:ascii="Book Antiqua" w:eastAsia="SimSun" w:hAnsi="Book Antiqua" w:cs="SimSun"/>
          <w:kern w:val="0"/>
          <w:lang w:eastAsia="zh-CN"/>
        </w:rPr>
        <w:t> </w:t>
      </w:r>
      <w:r w:rsidRPr="00E85405">
        <w:rPr>
          <w:rFonts w:ascii="Book Antiqua" w:eastAsia="SimSun" w:hAnsi="Book Antiqua" w:cs="SimSun" w:hint="eastAsia"/>
          <w:kern w:val="0"/>
          <w:lang w:eastAsia="zh-CN"/>
        </w:rPr>
        <w:t>2013</w:t>
      </w:r>
      <w:r w:rsidRPr="00E85405">
        <w:rPr>
          <w:rFonts w:ascii="Book Antiqua" w:eastAsia="SimSun" w:hAnsi="Book Antiqua" w:cs="SimSun"/>
          <w:kern w:val="0"/>
          <w:lang w:eastAsia="zh-CN"/>
        </w:rPr>
        <w:t>; </w:t>
      </w:r>
      <w:r w:rsidRPr="00E85405">
        <w:rPr>
          <w:rFonts w:ascii="Book Antiqua" w:eastAsia="SimSun" w:hAnsi="Book Antiqua" w:cs="SimSun"/>
          <w:b/>
          <w:bCs/>
          <w:kern w:val="0"/>
          <w:lang w:eastAsia="zh-CN"/>
        </w:rPr>
        <w:t>40</w:t>
      </w:r>
      <w:r w:rsidRPr="00E85405">
        <w:rPr>
          <w:rFonts w:ascii="Book Antiqua" w:eastAsia="SimSun" w:hAnsi="Book Antiqua" w:cs="SimSun"/>
          <w:kern w:val="0"/>
          <w:lang w:eastAsia="zh-CN"/>
        </w:rPr>
        <w:t>: 463-471 [PMID: 23829164 DOI: 10.3109/03014460.2013.807878]</w:t>
      </w:r>
    </w:p>
    <w:p w14:paraId="71234426"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7 </w:t>
      </w:r>
      <w:r w:rsidRPr="00E85405">
        <w:rPr>
          <w:rFonts w:ascii="Book Antiqua" w:eastAsia="SimSun" w:hAnsi="Book Antiqua" w:cs="SimSun"/>
          <w:b/>
          <w:bCs/>
          <w:kern w:val="0"/>
          <w:lang w:eastAsia="zh-CN"/>
        </w:rPr>
        <w:t>Haraguchi Y</w:t>
      </w:r>
      <w:r w:rsidRPr="00E85405">
        <w:rPr>
          <w:rFonts w:ascii="Book Antiqua" w:eastAsia="SimSun" w:hAnsi="Book Antiqua" w:cs="SimSun"/>
          <w:kern w:val="0"/>
          <w:lang w:eastAsia="zh-CN"/>
        </w:rPr>
        <w:t>, Matsuura K, Shimizu T, Yamato M, Okano T. Simple suspension culture system of human iPS cells maintaining their pluripotency for cardiac cell sheet engineering. </w:t>
      </w:r>
      <w:r w:rsidRPr="00E85405">
        <w:rPr>
          <w:rFonts w:ascii="Book Antiqua" w:eastAsia="SimSun" w:hAnsi="Book Antiqua" w:cs="SimSun"/>
          <w:i/>
          <w:iCs/>
          <w:kern w:val="0"/>
          <w:lang w:eastAsia="zh-CN"/>
        </w:rPr>
        <w:t>J Tissue Eng Regen Med</w:t>
      </w:r>
      <w:r w:rsidRPr="00E85405">
        <w:rPr>
          <w:rFonts w:ascii="Book Antiqua" w:eastAsia="SimSun" w:hAnsi="Book Antiqua" w:cs="SimSun"/>
          <w:kern w:val="0"/>
          <w:lang w:eastAsia="zh-CN"/>
        </w:rPr>
        <w:t> 2015; </w:t>
      </w:r>
      <w:r w:rsidRPr="00E85405">
        <w:rPr>
          <w:rFonts w:ascii="Book Antiqua" w:eastAsia="SimSun" w:hAnsi="Book Antiqua" w:cs="SimSun"/>
          <w:b/>
          <w:bCs/>
          <w:kern w:val="0"/>
          <w:lang w:eastAsia="zh-CN"/>
        </w:rPr>
        <w:t>9</w:t>
      </w:r>
      <w:r w:rsidRPr="00E85405">
        <w:rPr>
          <w:rFonts w:ascii="Book Antiqua" w:eastAsia="SimSun" w:hAnsi="Book Antiqua" w:cs="SimSun"/>
          <w:kern w:val="0"/>
          <w:lang w:eastAsia="zh-CN"/>
        </w:rPr>
        <w:t>: 1363-1375 [PMID: 23728860 DOI: 10.1002/term.1761]</w:t>
      </w:r>
    </w:p>
    <w:p w14:paraId="70FA6C00" w14:textId="275C671F"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8 </w:t>
      </w:r>
      <w:r w:rsidRPr="00E85405">
        <w:rPr>
          <w:rFonts w:ascii="Book Antiqua" w:eastAsia="SimSun" w:hAnsi="Book Antiqua" w:cs="SimSun"/>
          <w:b/>
          <w:bCs/>
          <w:kern w:val="0"/>
          <w:lang w:eastAsia="zh-CN"/>
        </w:rPr>
        <w:t>De Bruyn T</w:t>
      </w:r>
      <w:r w:rsidRPr="00E85405">
        <w:rPr>
          <w:rFonts w:ascii="Book Antiqua" w:eastAsia="SimSun" w:hAnsi="Book Antiqua" w:cs="SimSun"/>
          <w:kern w:val="0"/>
          <w:lang w:eastAsia="zh-CN"/>
        </w:rPr>
        <w:t>, Chatterjee S, Fattah S, Keemink J, Nicolaï J, Augustijns P, Annaert P. Sandwich-cultured hepatocytes: utility for in vitro exploration of hepatobiliary drug disposition and drug-induced hepatotoxicity. </w:t>
      </w:r>
      <w:r w:rsidRPr="00E85405">
        <w:rPr>
          <w:rFonts w:ascii="Book Antiqua" w:eastAsia="SimSun" w:hAnsi="Book Antiqua" w:cs="SimSun"/>
          <w:i/>
          <w:iCs/>
          <w:kern w:val="0"/>
          <w:lang w:eastAsia="zh-CN"/>
        </w:rPr>
        <w:t>Expert Opin Drug Metab Toxicol</w:t>
      </w:r>
      <w:r>
        <w:rPr>
          <w:rFonts w:ascii="Book Antiqua" w:eastAsia="SimSun" w:hAnsi="Book Antiqua" w:cs="SimSun" w:hint="eastAsia"/>
          <w:kern w:val="0"/>
          <w:lang w:eastAsia="zh-CN"/>
        </w:rPr>
        <w:t xml:space="preserve"> </w:t>
      </w:r>
      <w:r w:rsidRPr="00E85405">
        <w:rPr>
          <w:rFonts w:ascii="Book Antiqua" w:eastAsia="SimSun" w:hAnsi="Book Antiqua" w:cs="SimSun"/>
          <w:kern w:val="0"/>
          <w:lang w:eastAsia="zh-CN"/>
        </w:rPr>
        <w:t>2013;</w:t>
      </w:r>
      <w:r>
        <w:rPr>
          <w:rFonts w:ascii="Book Antiqua" w:eastAsia="SimSun" w:hAnsi="Book Antiqua" w:cs="SimSun" w:hint="eastAsia"/>
          <w:kern w:val="0"/>
          <w:lang w:eastAsia="zh-CN"/>
        </w:rPr>
        <w:t xml:space="preserve"> </w:t>
      </w:r>
      <w:r w:rsidRPr="00E85405">
        <w:rPr>
          <w:rFonts w:ascii="Book Antiqua" w:eastAsia="SimSun" w:hAnsi="Book Antiqua" w:cs="SimSun"/>
          <w:b/>
          <w:bCs/>
          <w:kern w:val="0"/>
          <w:lang w:eastAsia="zh-CN"/>
        </w:rPr>
        <w:t>9</w:t>
      </w:r>
      <w:r w:rsidRPr="00E85405">
        <w:rPr>
          <w:rFonts w:ascii="Book Antiqua" w:eastAsia="SimSun" w:hAnsi="Book Antiqua" w:cs="SimSun"/>
          <w:kern w:val="0"/>
          <w:lang w:eastAsia="zh-CN"/>
        </w:rPr>
        <w:t>: 589-616 [PMID: 23452081 DOI: 10.1517/17425255.2013.773973]</w:t>
      </w:r>
    </w:p>
    <w:p w14:paraId="520E2220"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39</w:t>
      </w:r>
      <w:r w:rsidRPr="00E85405">
        <w:rPr>
          <w:rFonts w:ascii="Book Antiqua" w:eastAsia="SimSun" w:hAnsi="Book Antiqua" w:cs="SimSun" w:hint="eastAsia"/>
          <w:kern w:val="0"/>
          <w:lang w:eastAsia="zh-CN"/>
        </w:rPr>
        <w:t xml:space="preserve"> </w:t>
      </w:r>
      <w:r w:rsidRPr="00E85405">
        <w:rPr>
          <w:rFonts w:ascii="Book Antiqua" w:eastAsia="SimSun" w:hAnsi="Book Antiqua" w:cs="SimSun"/>
          <w:b/>
          <w:bCs/>
          <w:kern w:val="0"/>
          <w:lang w:eastAsia="zh-CN"/>
        </w:rPr>
        <w:t>Fukuda J</w:t>
      </w:r>
      <w:r w:rsidRPr="00E85405">
        <w:rPr>
          <w:rFonts w:ascii="Book Antiqua" w:eastAsia="SimSun" w:hAnsi="Book Antiqua" w:cs="SimSun"/>
          <w:kern w:val="0"/>
          <w:lang w:eastAsia="zh-CN"/>
        </w:rPr>
        <w:t>, Nakazawa K. Orderly arrangement of hepatocyte spheroids on a microfabricated chip. </w:t>
      </w:r>
      <w:r w:rsidRPr="00E85405">
        <w:rPr>
          <w:rFonts w:ascii="Book Antiqua" w:eastAsia="SimSun" w:hAnsi="Book Antiqua" w:cs="SimSun"/>
          <w:i/>
          <w:iCs/>
          <w:kern w:val="0"/>
          <w:lang w:eastAsia="zh-CN"/>
        </w:rPr>
        <w:t>Tissue Eng</w:t>
      </w:r>
      <w:r w:rsidRPr="00E85405">
        <w:rPr>
          <w:rFonts w:ascii="Book Antiqua" w:eastAsia="SimSun" w:hAnsi="Book Antiqua" w:cs="SimSun"/>
          <w:kern w:val="0"/>
          <w:lang w:eastAsia="zh-CN"/>
        </w:rPr>
        <w:t> </w:t>
      </w:r>
      <w:r w:rsidRPr="00E85405">
        <w:rPr>
          <w:rFonts w:ascii="Book Antiqua" w:eastAsia="SimSun" w:hAnsi="Book Antiqua" w:cs="SimSun" w:hint="eastAsia"/>
          <w:kern w:val="0"/>
          <w:lang w:eastAsia="zh-CN"/>
        </w:rPr>
        <w:t>2005</w:t>
      </w:r>
      <w:r w:rsidRPr="00E85405">
        <w:rPr>
          <w:rFonts w:ascii="Book Antiqua" w:eastAsia="SimSun" w:hAnsi="Book Antiqua" w:cs="SimSun"/>
          <w:kern w:val="0"/>
          <w:lang w:eastAsia="zh-CN"/>
        </w:rPr>
        <w:t>; </w:t>
      </w:r>
      <w:r w:rsidRPr="00E85405">
        <w:rPr>
          <w:rFonts w:ascii="Book Antiqua" w:eastAsia="SimSun" w:hAnsi="Book Antiqua" w:cs="SimSun"/>
          <w:b/>
          <w:bCs/>
          <w:kern w:val="0"/>
          <w:lang w:eastAsia="zh-CN"/>
        </w:rPr>
        <w:t>11</w:t>
      </w:r>
      <w:r w:rsidRPr="00E85405">
        <w:rPr>
          <w:rFonts w:ascii="Book Antiqua" w:eastAsia="SimSun" w:hAnsi="Book Antiqua" w:cs="SimSun"/>
          <w:kern w:val="0"/>
          <w:lang w:eastAsia="zh-CN"/>
        </w:rPr>
        <w:t>: 1254-1262 [PMID: 16144461 DOI: 10.1089/ten.2005.11.1254]</w:t>
      </w:r>
    </w:p>
    <w:p w14:paraId="034015A6" w14:textId="77777777" w:rsidR="00E85405" w:rsidRPr="00E85405" w:rsidRDefault="00E85405" w:rsidP="00E85405">
      <w:pPr>
        <w:widowControl/>
        <w:spacing w:line="360" w:lineRule="auto"/>
        <w:rPr>
          <w:rFonts w:ascii="Book Antiqua" w:eastAsia="SimSun" w:hAnsi="Book Antiqua" w:cs="SimSun"/>
          <w:kern w:val="0"/>
          <w:lang w:eastAsia="zh-CN"/>
        </w:rPr>
      </w:pPr>
      <w:r w:rsidRPr="00E85405">
        <w:rPr>
          <w:rFonts w:ascii="Book Antiqua" w:eastAsia="SimSun" w:hAnsi="Book Antiqua" w:cs="SimSun"/>
          <w:kern w:val="0"/>
          <w:lang w:eastAsia="zh-CN"/>
        </w:rPr>
        <w:t>40 </w:t>
      </w:r>
      <w:r w:rsidRPr="00E85405">
        <w:rPr>
          <w:rFonts w:ascii="Book Antiqua" w:eastAsia="SimSun" w:hAnsi="Book Antiqua" w:cs="SimSun"/>
          <w:b/>
          <w:bCs/>
          <w:kern w:val="0"/>
          <w:lang w:eastAsia="zh-CN"/>
        </w:rPr>
        <w:t>Rashidi H</w:t>
      </w:r>
      <w:r w:rsidRPr="00E85405">
        <w:rPr>
          <w:rFonts w:ascii="Book Antiqua" w:eastAsia="SimSun" w:hAnsi="Book Antiqua" w:cs="SimSun"/>
          <w:kern w:val="0"/>
          <w:lang w:eastAsia="zh-CN"/>
        </w:rPr>
        <w:t>, Alhaque S, Szkolnicka D, Flint O, Hay DC. Fluid shear stress modulation of hepatocyte-like cell function. </w:t>
      </w:r>
      <w:r w:rsidRPr="00E85405">
        <w:rPr>
          <w:rFonts w:ascii="Book Antiqua" w:eastAsia="SimSun" w:hAnsi="Book Antiqua" w:cs="SimSun"/>
          <w:i/>
          <w:iCs/>
          <w:kern w:val="0"/>
          <w:lang w:eastAsia="zh-CN"/>
        </w:rPr>
        <w:t>Arch Toxicol</w:t>
      </w:r>
      <w:r w:rsidRPr="00E85405">
        <w:rPr>
          <w:rFonts w:ascii="Book Antiqua" w:eastAsia="SimSun" w:hAnsi="Book Antiqua" w:cs="SimSun"/>
          <w:kern w:val="0"/>
          <w:lang w:eastAsia="zh-CN"/>
        </w:rPr>
        <w:t> 2016; </w:t>
      </w:r>
      <w:r w:rsidRPr="00E85405">
        <w:rPr>
          <w:rFonts w:ascii="Book Antiqua" w:eastAsia="SimSun" w:hAnsi="Book Antiqua" w:cs="SimSun"/>
          <w:b/>
          <w:bCs/>
          <w:kern w:val="0"/>
          <w:lang w:eastAsia="zh-CN"/>
        </w:rPr>
        <w:t>90</w:t>
      </w:r>
      <w:r w:rsidRPr="00E85405">
        <w:rPr>
          <w:rFonts w:ascii="Book Antiqua" w:eastAsia="SimSun" w:hAnsi="Book Antiqua" w:cs="SimSun"/>
          <w:kern w:val="0"/>
          <w:lang w:eastAsia="zh-CN"/>
        </w:rPr>
        <w:t>: 1757-1761 [PMID: 26979076 DOI: 10.1007/s00204-016-1689-8]</w:t>
      </w:r>
    </w:p>
    <w:p w14:paraId="4C8B239F" w14:textId="77777777" w:rsidR="00E85405" w:rsidRPr="00E85405" w:rsidRDefault="00E85405" w:rsidP="00E85405">
      <w:pPr>
        <w:widowControl/>
        <w:wordWrap w:val="0"/>
        <w:snapToGrid w:val="0"/>
        <w:spacing w:line="360" w:lineRule="auto"/>
        <w:jc w:val="right"/>
        <w:rPr>
          <w:rFonts w:ascii="Book Antiqua" w:eastAsia="SimSun" w:hAnsi="Book Antiqua" w:cs="Times New Roman"/>
          <w:kern w:val="0"/>
          <w:lang w:eastAsia="zh-CN"/>
        </w:rPr>
      </w:pPr>
      <w:bookmarkStart w:id="48" w:name="OLE_LINK51"/>
      <w:bookmarkStart w:id="49" w:name="OLE_LINK52"/>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r w:rsidRPr="00E85405">
        <w:rPr>
          <w:rFonts w:ascii="Book Antiqua" w:eastAsia="SimSun" w:hAnsi="Book Antiqua" w:cs="Times New Roman"/>
          <w:b/>
          <w:bCs/>
          <w:kern w:val="0"/>
          <w:lang w:eastAsia="zh-CN"/>
        </w:rPr>
        <w:t>P-Reviewer:</w:t>
      </w:r>
      <w:r w:rsidRPr="00E85405">
        <w:rPr>
          <w:rFonts w:ascii="Book Antiqua" w:eastAsia="SimSun" w:hAnsi="Book Antiqua" w:cs="Times New Roman" w:hint="eastAsia"/>
          <w:b/>
          <w:bCs/>
          <w:kern w:val="0"/>
          <w:lang w:eastAsia="zh-CN"/>
        </w:rPr>
        <w:t xml:space="preserve"> </w:t>
      </w:r>
      <w:r w:rsidRPr="00E85405">
        <w:rPr>
          <w:rFonts w:ascii="Book Antiqua" w:eastAsia="SimSun" w:hAnsi="Book Antiqua" w:cs="Times New Roman"/>
          <w:bCs/>
          <w:kern w:val="0"/>
          <w:lang w:eastAsia="zh-CN"/>
        </w:rPr>
        <w:t>Fogli L</w:t>
      </w:r>
      <w:r w:rsidRPr="00E85405">
        <w:rPr>
          <w:rFonts w:ascii="Book Antiqua" w:eastAsia="SimSun" w:hAnsi="Book Antiqua" w:cs="Times New Roman" w:hint="eastAsia"/>
          <w:bCs/>
          <w:kern w:val="0"/>
          <w:lang w:eastAsia="zh-CN"/>
        </w:rPr>
        <w:t xml:space="preserve">, </w:t>
      </w:r>
      <w:r w:rsidRPr="00E85405">
        <w:rPr>
          <w:rFonts w:ascii="Book Antiqua" w:eastAsia="SimSun" w:hAnsi="Book Antiqua" w:cs="Times New Roman"/>
          <w:bCs/>
          <w:kern w:val="0"/>
          <w:lang w:eastAsia="zh-CN"/>
        </w:rPr>
        <w:t>Huo</w:t>
      </w:r>
      <w:r w:rsidRPr="00E85405">
        <w:rPr>
          <w:rFonts w:ascii="Book Antiqua" w:eastAsia="SimSun" w:hAnsi="Book Antiqua" w:cs="Times New Roman" w:hint="eastAsia"/>
          <w:bCs/>
          <w:kern w:val="0"/>
          <w:lang w:eastAsia="zh-CN"/>
        </w:rPr>
        <w:t xml:space="preserve"> </w:t>
      </w:r>
      <w:r w:rsidRPr="00E85405">
        <w:rPr>
          <w:rFonts w:ascii="Book Antiqua" w:eastAsia="SimSun" w:hAnsi="Book Antiqua" w:cs="Times New Roman"/>
          <w:bCs/>
          <w:kern w:val="0"/>
          <w:lang w:eastAsia="zh-CN"/>
        </w:rPr>
        <w:t>XL</w:t>
      </w:r>
      <w:r w:rsidRPr="00E85405">
        <w:rPr>
          <w:rFonts w:ascii="Book Antiqua" w:eastAsia="SimSun" w:hAnsi="Book Antiqua" w:cs="Times New Roman" w:hint="eastAsia"/>
          <w:bCs/>
          <w:kern w:val="0"/>
          <w:lang w:eastAsia="zh-CN"/>
        </w:rPr>
        <w:t xml:space="preserve">, </w:t>
      </w:r>
      <w:r w:rsidRPr="00E85405">
        <w:rPr>
          <w:rFonts w:ascii="Book Antiqua" w:eastAsia="SimSun" w:hAnsi="Book Antiqua" w:cs="Times New Roman"/>
          <w:bCs/>
          <w:kern w:val="0"/>
          <w:lang w:eastAsia="zh-CN"/>
        </w:rPr>
        <w:t>Inoue K</w:t>
      </w:r>
      <w:r w:rsidRPr="00E85405">
        <w:rPr>
          <w:rFonts w:ascii="Book Antiqua" w:eastAsia="SimSun" w:hAnsi="Book Antiqua" w:cs="Times New Roman" w:hint="eastAsia"/>
          <w:bCs/>
          <w:kern w:val="0"/>
          <w:lang w:eastAsia="zh-CN"/>
        </w:rPr>
        <w:t xml:space="preserve">, </w:t>
      </w:r>
      <w:r w:rsidRPr="00E85405">
        <w:rPr>
          <w:rFonts w:ascii="Book Antiqua" w:eastAsia="SimSun" w:hAnsi="Book Antiqua" w:cs="Times New Roman"/>
          <w:bCs/>
          <w:kern w:val="0"/>
          <w:lang w:eastAsia="zh-CN"/>
        </w:rPr>
        <w:t>Sanal MG</w:t>
      </w:r>
      <w:r w:rsidRPr="00E85405">
        <w:rPr>
          <w:rFonts w:ascii="Book Antiqua" w:eastAsia="SimSun" w:hAnsi="Book Antiqua" w:cs="Times New Roman" w:hint="eastAsia"/>
          <w:b/>
          <w:bCs/>
          <w:kern w:val="0"/>
          <w:lang w:eastAsia="zh-CN"/>
        </w:rPr>
        <w:t xml:space="preserve"> </w:t>
      </w:r>
      <w:r w:rsidRPr="00E85405">
        <w:rPr>
          <w:rFonts w:ascii="Book Antiqua" w:eastAsia="SimSun" w:hAnsi="Book Antiqua" w:cs="Times New Roman"/>
          <w:b/>
          <w:bCs/>
          <w:kern w:val="0"/>
          <w:lang w:eastAsia="zh-CN"/>
        </w:rPr>
        <w:t>S-Editor:</w:t>
      </w:r>
      <w:r w:rsidRPr="00E85405">
        <w:rPr>
          <w:rFonts w:ascii="Book Antiqua" w:eastAsia="SimSun" w:hAnsi="Book Antiqua" w:cs="Times New Roman" w:hint="eastAsia"/>
          <w:kern w:val="0"/>
          <w:lang w:eastAsia="zh-CN"/>
        </w:rPr>
        <w:t xml:space="preserve"> Gong ZM</w:t>
      </w:r>
    </w:p>
    <w:p w14:paraId="10E26BF3" w14:textId="77777777" w:rsidR="00E85405" w:rsidRPr="00E85405" w:rsidRDefault="00E85405" w:rsidP="00E85405">
      <w:pPr>
        <w:widowControl/>
        <w:snapToGrid w:val="0"/>
        <w:spacing w:line="360" w:lineRule="auto"/>
        <w:jc w:val="right"/>
        <w:rPr>
          <w:rFonts w:ascii="Book Antiqua" w:eastAsia="SimSun" w:hAnsi="Book Antiqua" w:cs="Times New Roman"/>
          <w:b/>
          <w:bCs/>
          <w:kern w:val="0"/>
          <w:lang w:eastAsia="zh-CN"/>
        </w:rPr>
      </w:pPr>
      <w:r w:rsidRPr="00E85405">
        <w:rPr>
          <w:rFonts w:ascii="Book Antiqua" w:eastAsia="SimSun" w:hAnsi="Book Antiqua" w:cs="Times New Roman"/>
          <w:b/>
          <w:bCs/>
          <w:kern w:val="0"/>
          <w:lang w:eastAsia="zh-CN"/>
        </w:rPr>
        <w:t>L-Editor:</w:t>
      </w:r>
      <w:r w:rsidRPr="00E85405">
        <w:rPr>
          <w:rFonts w:ascii="Book Antiqua" w:eastAsia="SimSun" w:hAnsi="Book Antiqua" w:cs="Times New Roman"/>
          <w:kern w:val="0"/>
          <w:lang w:eastAsia="zh-CN"/>
        </w:rPr>
        <w:t xml:space="preserve"> </w:t>
      </w:r>
      <w:r w:rsidRPr="00E85405">
        <w:rPr>
          <w:rFonts w:ascii="Book Antiqua" w:eastAsia="SimSun" w:hAnsi="Book Antiqua" w:cs="Times New Roman"/>
          <w:b/>
          <w:bCs/>
          <w:kern w:val="0"/>
          <w:lang w:eastAsia="zh-CN"/>
        </w:rPr>
        <w:t>E-Editor:</w:t>
      </w:r>
    </w:p>
    <w:p w14:paraId="595403F2" w14:textId="77777777" w:rsidR="00E85405" w:rsidRPr="00E85405" w:rsidRDefault="00E85405" w:rsidP="00E85405">
      <w:pPr>
        <w:widowControl/>
        <w:shd w:val="clear" w:color="auto" w:fill="FFFFFF"/>
        <w:snapToGrid w:val="0"/>
        <w:spacing w:line="360" w:lineRule="auto"/>
        <w:rPr>
          <w:rFonts w:ascii="Book Antiqua" w:eastAsia="SimSun" w:hAnsi="Book Antiqua" w:cs="Helvetica"/>
          <w:b/>
          <w:kern w:val="0"/>
          <w:lang w:eastAsia="zh-CN"/>
        </w:rPr>
      </w:pPr>
      <w:bookmarkStart w:id="153" w:name="OLE_LINK880"/>
      <w:bookmarkStart w:id="154" w:name="OLE_LINK881"/>
      <w:bookmarkStart w:id="155" w:name="OLE_LINK497"/>
      <w:bookmarkStart w:id="156" w:name="OLE_LINK813"/>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E85405">
        <w:rPr>
          <w:rFonts w:ascii="Book Antiqua" w:eastAsia="SimSun" w:hAnsi="Book Antiqua" w:cs="Helvetica"/>
          <w:b/>
          <w:kern w:val="0"/>
          <w:lang w:eastAsia="zh-CN"/>
        </w:rPr>
        <w:t xml:space="preserve">Specialty type: </w:t>
      </w:r>
      <w:r w:rsidRPr="00E85405">
        <w:rPr>
          <w:rFonts w:ascii="Book Antiqua" w:eastAsia="SimSun" w:hAnsi="Book Antiqua" w:cs="Helvetica"/>
          <w:kern w:val="0"/>
          <w:lang w:eastAsia="zh-CN"/>
        </w:rPr>
        <w:t>Gastroenterology and</w:t>
      </w:r>
      <w:r w:rsidRPr="00E85405">
        <w:rPr>
          <w:rFonts w:ascii="Book Antiqua" w:eastAsia="SimSun" w:hAnsi="Book Antiqua" w:cs="Helvetica" w:hint="eastAsia"/>
          <w:kern w:val="0"/>
          <w:lang w:eastAsia="zh-CN"/>
        </w:rPr>
        <w:t xml:space="preserve"> </w:t>
      </w:r>
      <w:r w:rsidRPr="00E85405">
        <w:rPr>
          <w:rFonts w:ascii="Book Antiqua" w:eastAsia="SimSun" w:hAnsi="Book Antiqua" w:cs="Helvetica"/>
          <w:kern w:val="0"/>
          <w:lang w:eastAsia="zh-CN"/>
        </w:rPr>
        <w:t>hepatology</w:t>
      </w:r>
    </w:p>
    <w:p w14:paraId="07283D60" w14:textId="77777777" w:rsidR="00E85405" w:rsidRPr="00E85405" w:rsidRDefault="00E85405" w:rsidP="00E85405">
      <w:pPr>
        <w:widowControl/>
        <w:shd w:val="clear" w:color="auto" w:fill="FFFFFF"/>
        <w:snapToGrid w:val="0"/>
        <w:spacing w:line="360" w:lineRule="auto"/>
        <w:rPr>
          <w:rFonts w:ascii="Book Antiqua" w:eastAsia="SimSun" w:hAnsi="Book Antiqua" w:cs="Helvetica"/>
          <w:b/>
          <w:kern w:val="0"/>
          <w:lang w:eastAsia="zh-CN"/>
        </w:rPr>
      </w:pPr>
      <w:r w:rsidRPr="00E85405">
        <w:rPr>
          <w:rFonts w:ascii="Book Antiqua" w:eastAsia="SimSun" w:hAnsi="Book Antiqua" w:cs="Helvetica"/>
          <w:b/>
          <w:kern w:val="0"/>
          <w:lang w:eastAsia="zh-CN"/>
        </w:rPr>
        <w:t xml:space="preserve">Country of origin: </w:t>
      </w:r>
      <w:r w:rsidRPr="00E85405">
        <w:rPr>
          <w:rFonts w:ascii="Book Antiqua" w:eastAsia="SimSun" w:hAnsi="Book Antiqua" w:cs="Helvetica" w:hint="eastAsia"/>
          <w:kern w:val="0"/>
          <w:lang w:val="en-CA" w:eastAsia="zh-CN"/>
        </w:rPr>
        <w:t>United States</w:t>
      </w:r>
    </w:p>
    <w:p w14:paraId="2DC732EA" w14:textId="77777777" w:rsidR="00E85405" w:rsidRPr="00E85405" w:rsidRDefault="00E85405" w:rsidP="00E85405">
      <w:pPr>
        <w:widowControl/>
        <w:shd w:val="clear" w:color="auto" w:fill="FFFFFF"/>
        <w:snapToGrid w:val="0"/>
        <w:spacing w:line="360" w:lineRule="auto"/>
        <w:rPr>
          <w:rFonts w:ascii="Book Antiqua" w:eastAsia="SimSun" w:hAnsi="Book Antiqua" w:cs="Helvetica"/>
          <w:b/>
          <w:kern w:val="0"/>
          <w:lang w:eastAsia="zh-CN"/>
        </w:rPr>
      </w:pPr>
      <w:r w:rsidRPr="00E85405">
        <w:rPr>
          <w:rFonts w:ascii="Book Antiqua" w:eastAsia="SimSun" w:hAnsi="Book Antiqua" w:cs="Helvetica"/>
          <w:b/>
          <w:kern w:val="0"/>
          <w:lang w:eastAsia="zh-CN"/>
        </w:rPr>
        <w:t>Peer-review report classification</w:t>
      </w:r>
    </w:p>
    <w:p w14:paraId="4DF906D6" w14:textId="77777777" w:rsidR="00E85405" w:rsidRPr="00E85405" w:rsidRDefault="00E85405" w:rsidP="00E85405">
      <w:pPr>
        <w:widowControl/>
        <w:shd w:val="clear" w:color="auto" w:fill="FFFFFF"/>
        <w:snapToGrid w:val="0"/>
        <w:spacing w:line="360" w:lineRule="auto"/>
        <w:rPr>
          <w:rFonts w:ascii="Book Antiqua" w:eastAsia="SimSun" w:hAnsi="Book Antiqua" w:cs="Helvetica"/>
          <w:kern w:val="0"/>
          <w:lang w:eastAsia="zh-CN"/>
        </w:rPr>
      </w:pPr>
      <w:r w:rsidRPr="00E85405">
        <w:rPr>
          <w:rFonts w:ascii="Book Antiqua" w:eastAsia="SimSun" w:hAnsi="Book Antiqua" w:cs="Helvetica"/>
          <w:kern w:val="0"/>
          <w:lang w:eastAsia="zh-CN"/>
        </w:rPr>
        <w:t xml:space="preserve">Grade A (Excellent): </w:t>
      </w:r>
      <w:r w:rsidRPr="00E85405">
        <w:rPr>
          <w:rFonts w:ascii="Book Antiqua" w:eastAsia="SimSun" w:hAnsi="Book Antiqua" w:cs="Helvetica" w:hint="eastAsia"/>
          <w:kern w:val="0"/>
          <w:lang w:eastAsia="zh-CN"/>
        </w:rPr>
        <w:t>0</w:t>
      </w:r>
    </w:p>
    <w:p w14:paraId="658812B0" w14:textId="77777777" w:rsidR="00E85405" w:rsidRPr="00E85405" w:rsidRDefault="00E85405" w:rsidP="00E85405">
      <w:pPr>
        <w:widowControl/>
        <w:shd w:val="clear" w:color="auto" w:fill="FFFFFF"/>
        <w:snapToGrid w:val="0"/>
        <w:spacing w:line="360" w:lineRule="auto"/>
        <w:rPr>
          <w:rFonts w:ascii="Book Antiqua" w:eastAsia="SimSun" w:hAnsi="Book Antiqua" w:cs="Helvetica"/>
          <w:kern w:val="0"/>
          <w:lang w:eastAsia="zh-CN"/>
        </w:rPr>
      </w:pPr>
      <w:r w:rsidRPr="00E85405">
        <w:rPr>
          <w:rFonts w:ascii="Book Antiqua" w:eastAsia="SimSun" w:hAnsi="Book Antiqua" w:cs="Helvetica"/>
          <w:kern w:val="0"/>
          <w:lang w:eastAsia="zh-CN"/>
        </w:rPr>
        <w:t xml:space="preserve">Grade B (Very good): </w:t>
      </w:r>
      <w:r w:rsidRPr="00E85405">
        <w:rPr>
          <w:rFonts w:ascii="Book Antiqua" w:eastAsia="SimSun" w:hAnsi="Book Antiqua" w:cs="Helvetica" w:hint="eastAsia"/>
          <w:kern w:val="0"/>
          <w:lang w:eastAsia="zh-CN"/>
        </w:rPr>
        <w:t>B, B</w:t>
      </w:r>
    </w:p>
    <w:p w14:paraId="3041C6B3" w14:textId="77777777" w:rsidR="00E85405" w:rsidRPr="00E85405" w:rsidRDefault="00E85405" w:rsidP="00E85405">
      <w:pPr>
        <w:widowControl/>
        <w:shd w:val="clear" w:color="auto" w:fill="FFFFFF"/>
        <w:snapToGrid w:val="0"/>
        <w:spacing w:line="360" w:lineRule="auto"/>
        <w:rPr>
          <w:rFonts w:ascii="Book Antiqua" w:eastAsia="SimSun" w:hAnsi="Book Antiqua" w:cs="Helvetica"/>
          <w:kern w:val="0"/>
          <w:lang w:eastAsia="zh-CN"/>
        </w:rPr>
      </w:pPr>
      <w:r w:rsidRPr="00E85405">
        <w:rPr>
          <w:rFonts w:ascii="Book Antiqua" w:eastAsia="SimSun" w:hAnsi="Book Antiqua" w:cs="Helvetica"/>
          <w:kern w:val="0"/>
          <w:lang w:eastAsia="zh-CN"/>
        </w:rPr>
        <w:t xml:space="preserve">Grade C (Good): </w:t>
      </w:r>
      <w:r w:rsidRPr="00E85405">
        <w:rPr>
          <w:rFonts w:ascii="Book Antiqua" w:eastAsia="SimSun" w:hAnsi="Book Antiqua" w:cs="Helvetica" w:hint="eastAsia"/>
          <w:kern w:val="0"/>
          <w:lang w:eastAsia="zh-CN"/>
        </w:rPr>
        <w:t>C</w:t>
      </w:r>
    </w:p>
    <w:p w14:paraId="667095EB" w14:textId="77777777" w:rsidR="00E85405" w:rsidRPr="00E85405" w:rsidRDefault="00E85405" w:rsidP="00E85405">
      <w:pPr>
        <w:widowControl/>
        <w:shd w:val="clear" w:color="auto" w:fill="FFFFFF"/>
        <w:snapToGrid w:val="0"/>
        <w:spacing w:line="360" w:lineRule="auto"/>
        <w:rPr>
          <w:rFonts w:ascii="Book Antiqua" w:eastAsia="SimSun" w:hAnsi="Book Antiqua" w:cs="Helvetica"/>
          <w:kern w:val="0"/>
          <w:lang w:eastAsia="zh-CN"/>
        </w:rPr>
      </w:pPr>
      <w:r w:rsidRPr="00E85405">
        <w:rPr>
          <w:rFonts w:ascii="Book Antiqua" w:eastAsia="SimSun" w:hAnsi="Book Antiqua" w:cs="Helvetica"/>
          <w:kern w:val="0"/>
          <w:lang w:eastAsia="zh-CN"/>
        </w:rPr>
        <w:t xml:space="preserve">Grade D (Fair): </w:t>
      </w:r>
      <w:r w:rsidRPr="00E85405">
        <w:rPr>
          <w:rFonts w:ascii="Book Antiqua" w:eastAsia="SimSun" w:hAnsi="Book Antiqua" w:cs="Helvetica" w:hint="eastAsia"/>
          <w:kern w:val="0"/>
          <w:lang w:eastAsia="zh-CN"/>
        </w:rPr>
        <w:t>D</w:t>
      </w:r>
    </w:p>
    <w:p w14:paraId="36EFF573" w14:textId="02AB048F" w:rsidR="00EB3C63" w:rsidRPr="00E85405" w:rsidRDefault="00E85405" w:rsidP="00E85405">
      <w:pPr>
        <w:widowControl/>
        <w:shd w:val="clear" w:color="auto" w:fill="FFFFFF"/>
        <w:snapToGrid w:val="0"/>
        <w:spacing w:line="360" w:lineRule="auto"/>
        <w:rPr>
          <w:rFonts w:ascii="Book Antiqua" w:eastAsia="SimSun" w:hAnsi="Book Antiqua" w:cs="Helvetica"/>
          <w:kern w:val="0"/>
          <w:lang w:eastAsia="zh-CN"/>
        </w:rPr>
      </w:pPr>
      <w:r w:rsidRPr="00E85405">
        <w:rPr>
          <w:rFonts w:ascii="Book Antiqua" w:eastAsia="SimSun" w:hAnsi="Book Antiqua" w:cs="Helvetica"/>
          <w:kern w:val="0"/>
          <w:lang w:eastAsia="zh-CN"/>
        </w:rPr>
        <w:t xml:space="preserve">Grade E (Poor): </w:t>
      </w:r>
      <w:r w:rsidRPr="00E85405">
        <w:rPr>
          <w:rFonts w:ascii="Book Antiqua" w:eastAsia="SimSun" w:hAnsi="Book Antiqua" w:cs="Helvetica" w:hint="eastAsia"/>
          <w:kern w:val="0"/>
          <w:lang w:eastAsia="zh-CN"/>
        </w:rPr>
        <w:t>0</w:t>
      </w:r>
      <w:bookmarkEnd w:id="153"/>
      <w:bookmarkEnd w:id="154"/>
      <w:bookmarkEnd w:id="155"/>
      <w:bookmarkEnd w:id="156"/>
    </w:p>
    <w:p w14:paraId="04261A4A" w14:textId="77777777" w:rsidR="00E275C7" w:rsidRPr="005E74F1" w:rsidRDefault="00E275C7" w:rsidP="005E74F1">
      <w:pPr>
        <w:widowControl/>
        <w:snapToGrid w:val="0"/>
        <w:spacing w:line="360" w:lineRule="auto"/>
        <w:rPr>
          <w:rFonts w:ascii="Book Antiqua" w:hAnsi="Book Antiqua" w:cstheme="majorHAnsi"/>
          <w:color w:val="000000" w:themeColor="text1"/>
        </w:rPr>
      </w:pPr>
      <w:r w:rsidRPr="005E74F1">
        <w:rPr>
          <w:rFonts w:ascii="Book Antiqua" w:hAnsi="Book Antiqua" w:cstheme="majorHAnsi"/>
          <w:color w:val="000000" w:themeColor="text1"/>
        </w:rPr>
        <w:br w:type="page"/>
      </w:r>
    </w:p>
    <w:p w14:paraId="32E7633B" w14:textId="2A5FB7E6" w:rsidR="00D11237" w:rsidRPr="005E74F1" w:rsidRDefault="00B514C6" w:rsidP="005E74F1">
      <w:pPr>
        <w:snapToGrid w:val="0"/>
        <w:spacing w:line="360" w:lineRule="auto"/>
        <w:rPr>
          <w:rFonts w:ascii="Book Antiqua" w:hAnsi="Book Antiqua" w:cstheme="majorHAnsi"/>
          <w:color w:val="000000" w:themeColor="text1"/>
        </w:rPr>
      </w:pPr>
      <w:r>
        <w:rPr>
          <w:rFonts w:ascii="Book Antiqua" w:hAnsi="Book Antiqua" w:cstheme="majorHAnsi"/>
          <w:noProof/>
          <w:color w:val="000000" w:themeColor="text1"/>
          <w:lang w:eastAsia="zh-CN"/>
        </w:rPr>
        <w:lastRenderedPageBreak/>
        <w:drawing>
          <wp:inline distT="0" distB="0" distL="0" distR="0" wp14:anchorId="0A6B0CE8" wp14:editId="66170E2E">
            <wp:extent cx="5727700" cy="3137723"/>
            <wp:effectExtent l="0" t="0" r="6350" b="5715"/>
            <wp:docPr id="1" name="图片 1" descr="D:\WJG\编稿\WJG加工厂\2017-1-4\29259\Fig1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1-4\29259\Fig1s.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137723"/>
                    </a:xfrm>
                    <a:prstGeom prst="rect">
                      <a:avLst/>
                    </a:prstGeom>
                    <a:noFill/>
                    <a:ln>
                      <a:noFill/>
                    </a:ln>
                  </pic:spPr>
                </pic:pic>
              </a:graphicData>
            </a:graphic>
          </wp:inline>
        </w:drawing>
      </w:r>
    </w:p>
    <w:p w14:paraId="31D82C93" w14:textId="170E7329" w:rsidR="00D11237" w:rsidRPr="00B514C6" w:rsidRDefault="00D11237" w:rsidP="005E74F1">
      <w:pPr>
        <w:snapToGrid w:val="0"/>
        <w:spacing w:line="360" w:lineRule="auto"/>
        <w:rPr>
          <w:rFonts w:ascii="Book Antiqua" w:hAnsi="Book Antiqua" w:cstheme="majorHAnsi"/>
          <w:b/>
          <w:color w:val="000000" w:themeColor="text1"/>
        </w:rPr>
      </w:pPr>
      <w:r w:rsidRPr="00B514C6">
        <w:rPr>
          <w:rFonts w:ascii="Book Antiqua" w:hAnsi="Book Antiqua" w:cstheme="majorHAnsi"/>
          <w:b/>
          <w:color w:val="000000" w:themeColor="text1"/>
        </w:rPr>
        <w:t>Figure 1</w:t>
      </w:r>
      <w:r w:rsidR="00B514C6" w:rsidRPr="00B514C6">
        <w:rPr>
          <w:rFonts w:ascii="Book Antiqua" w:eastAsia="SimSun" w:hAnsi="Book Antiqua" w:cstheme="majorHAnsi" w:hint="eastAsia"/>
          <w:b/>
          <w:color w:val="000000" w:themeColor="text1"/>
          <w:lang w:eastAsia="zh-CN"/>
        </w:rPr>
        <w:t xml:space="preserve"> </w:t>
      </w:r>
      <w:r w:rsidR="006A2FA1" w:rsidRPr="00B514C6">
        <w:rPr>
          <w:rFonts w:ascii="Book Antiqua" w:hAnsi="Book Antiqua" w:cstheme="majorHAnsi"/>
          <w:b/>
          <w:color w:val="000000" w:themeColor="text1"/>
        </w:rPr>
        <w:t>Bioartificial liver</w:t>
      </w:r>
      <w:r w:rsidR="00B514C6" w:rsidRPr="00B514C6">
        <w:rPr>
          <w:rFonts w:ascii="Book Antiqua" w:eastAsia="SimSun" w:hAnsi="Book Antiqua" w:cstheme="majorHAnsi" w:hint="eastAsia"/>
          <w:b/>
          <w:color w:val="000000" w:themeColor="text1"/>
          <w:lang w:eastAsia="zh-CN"/>
        </w:rPr>
        <w:t xml:space="preserve"> </w:t>
      </w:r>
      <w:r w:rsidR="006A2FA1" w:rsidRPr="00B514C6">
        <w:rPr>
          <w:rFonts w:ascii="Book Antiqua" w:hAnsi="Book Antiqua" w:cstheme="majorHAnsi"/>
          <w:b/>
          <w:color w:val="000000" w:themeColor="text1"/>
        </w:rPr>
        <w:t xml:space="preserve">system with </w:t>
      </w:r>
      <w:r w:rsidR="00B514C6" w:rsidRPr="00B514C6">
        <w:rPr>
          <w:rFonts w:ascii="Book Antiqua" w:eastAsiaTheme="minorEastAsia" w:hAnsi="Book Antiqua" w:cstheme="majorHAnsi"/>
          <w:b/>
          <w:color w:val="000000" w:themeColor="text1"/>
          <w:kern w:val="0"/>
        </w:rPr>
        <w:t>human pluripotent stem</w:t>
      </w:r>
      <w:r w:rsidR="00B514C6" w:rsidRPr="00B514C6">
        <w:rPr>
          <w:rFonts w:ascii="Book Antiqua" w:hAnsi="Book Antiqua" w:cstheme="majorHAnsi"/>
          <w:b/>
          <w:color w:val="000000" w:themeColor="text1"/>
        </w:rPr>
        <w:t xml:space="preserve"> cells</w:t>
      </w:r>
      <w:r w:rsidR="006A2FA1" w:rsidRPr="00B514C6">
        <w:rPr>
          <w:rFonts w:ascii="Book Antiqua" w:hAnsi="Book Antiqua" w:cstheme="majorHAnsi"/>
          <w:b/>
          <w:color w:val="000000" w:themeColor="text1"/>
        </w:rPr>
        <w:t>-derived hepatic cells using double filtration plasmapheresis.</w:t>
      </w:r>
      <w:r w:rsidR="00B514C6">
        <w:rPr>
          <w:rFonts w:ascii="Book Antiqua" w:eastAsia="SimSun" w:hAnsi="Book Antiqua" w:cstheme="majorHAnsi" w:hint="eastAsia"/>
          <w:b/>
          <w:color w:val="000000" w:themeColor="text1"/>
          <w:lang w:eastAsia="zh-CN"/>
        </w:rPr>
        <w:t xml:space="preserve"> </w:t>
      </w:r>
      <w:r w:rsidRPr="005E74F1">
        <w:rPr>
          <w:rFonts w:ascii="Book Antiqua" w:eastAsia="Times New Roman" w:hAnsi="Book Antiqua" w:cstheme="majorHAnsi"/>
          <w:color w:val="000000" w:themeColor="text1"/>
        </w:rPr>
        <w:t xml:space="preserve">In a </w:t>
      </w:r>
      <w:r w:rsidR="00B514C6" w:rsidRPr="005E74F1">
        <w:rPr>
          <w:rFonts w:ascii="Book Antiqua" w:hAnsi="Book Antiqua" w:cstheme="majorHAnsi"/>
          <w:color w:val="000000" w:themeColor="text1"/>
        </w:rPr>
        <w:t>bioartificial liver (BAL)</w:t>
      </w:r>
      <w:r w:rsidRPr="005E74F1">
        <w:rPr>
          <w:rFonts w:ascii="Book Antiqua" w:eastAsia="Times New Roman" w:hAnsi="Book Antiqua" w:cstheme="majorHAnsi"/>
          <w:color w:val="000000" w:themeColor="text1"/>
        </w:rPr>
        <w:t xml:space="preserve"> system, patient plasma is first separated from whole blood by double filtration plasmapheresis (DFPP). </w:t>
      </w:r>
      <w:r w:rsidR="00833C3E" w:rsidRPr="005E74F1">
        <w:rPr>
          <w:rFonts w:ascii="Book Antiqua" w:eastAsia="Times New Roman" w:hAnsi="Book Antiqua" w:cstheme="majorHAnsi"/>
          <w:color w:val="000000" w:themeColor="text1"/>
        </w:rPr>
        <w:t>P</w:t>
      </w:r>
      <w:r w:rsidRPr="005E74F1">
        <w:rPr>
          <w:rFonts w:ascii="Book Antiqua" w:eastAsia="Times New Roman" w:hAnsi="Book Antiqua" w:cstheme="majorHAnsi"/>
          <w:color w:val="000000" w:themeColor="text1"/>
        </w:rPr>
        <w:t>lasma</w:t>
      </w:r>
      <w:r w:rsidR="00833C3E" w:rsidRPr="005E74F1">
        <w:rPr>
          <w:rFonts w:ascii="Book Antiqua" w:eastAsia="Times New Roman" w:hAnsi="Book Antiqua" w:cstheme="majorHAnsi"/>
          <w:color w:val="000000" w:themeColor="text1"/>
        </w:rPr>
        <w:t xml:space="preserve"> then</w:t>
      </w:r>
      <w:r w:rsidRPr="005E74F1">
        <w:rPr>
          <w:rFonts w:ascii="Book Antiqua" w:eastAsia="Times New Roman" w:hAnsi="Book Antiqua" w:cstheme="majorHAnsi"/>
          <w:color w:val="000000" w:themeColor="text1"/>
        </w:rPr>
        <w:t xml:space="preserve"> perfuses a bioartificial device using hydrophilic hollow</w:t>
      </w:r>
      <w:r w:rsidR="00B9189B" w:rsidRPr="005E74F1">
        <w:rPr>
          <w:rFonts w:ascii="Book Antiqua" w:eastAsia="Times New Roman" w:hAnsi="Book Antiqua" w:cstheme="majorHAnsi"/>
          <w:color w:val="000000" w:themeColor="text1"/>
        </w:rPr>
        <w:t xml:space="preserve"> </w:t>
      </w:r>
      <w:r w:rsidRPr="005E74F1">
        <w:rPr>
          <w:rFonts w:ascii="Book Antiqua" w:eastAsia="Times New Roman" w:hAnsi="Book Antiqua" w:cstheme="majorHAnsi"/>
          <w:color w:val="000000" w:themeColor="text1"/>
        </w:rPr>
        <w:t xml:space="preserve">fibers. The </w:t>
      </w:r>
      <w:r w:rsidR="00B514C6" w:rsidRPr="005E74F1">
        <w:rPr>
          <w:rFonts w:ascii="Book Antiqua" w:eastAsiaTheme="minorEastAsia" w:hAnsi="Book Antiqua" w:cstheme="majorHAnsi"/>
          <w:color w:val="000000" w:themeColor="text1"/>
          <w:kern w:val="0"/>
        </w:rPr>
        <w:t>human pluripotent stem</w:t>
      </w:r>
      <w:r w:rsidR="00B514C6" w:rsidRPr="005E74F1">
        <w:rPr>
          <w:rFonts w:ascii="Book Antiqua" w:hAnsi="Book Antiqua" w:cstheme="majorHAnsi"/>
          <w:color w:val="000000" w:themeColor="text1"/>
        </w:rPr>
        <w:t xml:space="preserve"> cells (hPSCs)</w:t>
      </w:r>
      <w:r w:rsidRPr="005E74F1">
        <w:rPr>
          <w:rFonts w:ascii="Book Antiqua" w:eastAsia="Times New Roman" w:hAnsi="Book Antiqua" w:cstheme="majorHAnsi"/>
          <w:color w:val="000000" w:themeColor="text1"/>
        </w:rPr>
        <w:t>-derived hepatic cells are inoculated at the outside of the hollow fibers. The detoxified patient plasma is filtered once more before returning to the patient</w:t>
      </w:r>
      <w:r w:rsidR="00DA641B" w:rsidRPr="005E74F1">
        <w:rPr>
          <w:rFonts w:ascii="Book Antiqua" w:eastAsia="Times New Roman" w:hAnsi="Book Antiqua" w:cstheme="majorHAnsi"/>
          <w:color w:val="000000" w:themeColor="text1"/>
        </w:rPr>
        <w:t>’</w:t>
      </w:r>
      <w:r w:rsidRPr="005E74F1">
        <w:rPr>
          <w:rFonts w:ascii="Book Antiqua" w:eastAsia="Times New Roman" w:hAnsi="Book Antiqua" w:cstheme="majorHAnsi"/>
          <w:color w:val="000000" w:themeColor="text1"/>
        </w:rPr>
        <w:t>s blood stream</w:t>
      </w:r>
      <w:r w:rsidR="00DA641B" w:rsidRPr="005E74F1">
        <w:rPr>
          <w:rFonts w:ascii="Book Antiqua" w:eastAsia="Times New Roman" w:hAnsi="Book Antiqua" w:cstheme="majorHAnsi"/>
          <w:color w:val="000000" w:themeColor="text1"/>
        </w:rPr>
        <w:t xml:space="preserve">. </w:t>
      </w:r>
      <w:r w:rsidR="00833C3E" w:rsidRPr="005E74F1">
        <w:rPr>
          <w:rFonts w:ascii="Book Antiqua" w:eastAsia="Times New Roman" w:hAnsi="Book Antiqua" w:cstheme="majorHAnsi"/>
          <w:color w:val="000000" w:themeColor="text1"/>
        </w:rPr>
        <w:t xml:space="preserve">The hollow fiber membranes and safety filter </w:t>
      </w:r>
      <w:r w:rsidR="006705CF" w:rsidRPr="005E74F1">
        <w:rPr>
          <w:rFonts w:ascii="Book Antiqua" w:eastAsia="Times New Roman" w:hAnsi="Book Antiqua" w:cstheme="majorHAnsi"/>
          <w:color w:val="000000" w:themeColor="text1"/>
        </w:rPr>
        <w:t>provide two layers of separation between the</w:t>
      </w:r>
      <w:r w:rsidRPr="005E74F1">
        <w:rPr>
          <w:rFonts w:ascii="Book Antiqua" w:eastAsia="Times New Roman" w:hAnsi="Book Antiqua" w:cstheme="majorHAnsi"/>
          <w:color w:val="000000" w:themeColor="text1"/>
        </w:rPr>
        <w:t xml:space="preserve"> patient’s blood stream </w:t>
      </w:r>
      <w:r w:rsidR="006705CF" w:rsidRPr="005E74F1">
        <w:rPr>
          <w:rFonts w:ascii="Book Antiqua" w:eastAsia="Times New Roman" w:hAnsi="Book Antiqua" w:cstheme="majorHAnsi"/>
          <w:color w:val="000000" w:themeColor="text1"/>
        </w:rPr>
        <w:t>and</w:t>
      </w:r>
      <w:r w:rsidRPr="005E74F1">
        <w:rPr>
          <w:rFonts w:ascii="Book Antiqua" w:eastAsia="Times New Roman" w:hAnsi="Book Antiqua" w:cstheme="majorHAnsi"/>
          <w:color w:val="000000" w:themeColor="text1"/>
        </w:rPr>
        <w:t xml:space="preserve"> the hPSC-derived hepatic cells.</w:t>
      </w:r>
    </w:p>
    <w:p w14:paraId="7B352BA3" w14:textId="20649DA6" w:rsidR="00B514C6" w:rsidRDefault="00B514C6">
      <w:pPr>
        <w:widowControl/>
        <w:jc w:val="left"/>
        <w:rPr>
          <w:rFonts w:ascii="Book Antiqua" w:eastAsia="Times New Roman" w:hAnsi="Book Antiqua" w:cstheme="majorHAnsi"/>
          <w:color w:val="000000" w:themeColor="text1"/>
        </w:rPr>
      </w:pPr>
      <w:r>
        <w:rPr>
          <w:rFonts w:ascii="Book Antiqua" w:eastAsia="Times New Roman" w:hAnsi="Book Antiqua" w:cstheme="majorHAnsi"/>
          <w:color w:val="000000" w:themeColor="text1"/>
        </w:rPr>
        <w:br w:type="page"/>
      </w:r>
    </w:p>
    <w:p w14:paraId="4F00B428" w14:textId="76702DB0" w:rsidR="00522757" w:rsidRPr="005E74F1" w:rsidRDefault="00B514C6" w:rsidP="005E74F1">
      <w:pPr>
        <w:snapToGrid w:val="0"/>
        <w:spacing w:line="360" w:lineRule="auto"/>
        <w:rPr>
          <w:rFonts w:ascii="Book Antiqua" w:eastAsia="Times New Roman" w:hAnsi="Book Antiqua" w:cstheme="majorHAnsi"/>
          <w:color w:val="000000" w:themeColor="text1"/>
        </w:rPr>
      </w:pPr>
      <w:r>
        <w:rPr>
          <w:rFonts w:ascii="Book Antiqua" w:eastAsia="Times New Roman" w:hAnsi="Book Antiqua" w:cstheme="majorHAnsi"/>
          <w:noProof/>
          <w:color w:val="000000" w:themeColor="text1"/>
          <w:lang w:eastAsia="zh-CN"/>
        </w:rPr>
        <w:lastRenderedPageBreak/>
        <w:drawing>
          <wp:inline distT="0" distB="0" distL="0" distR="0" wp14:anchorId="2FEF411B" wp14:editId="43EFA8D6">
            <wp:extent cx="5727700" cy="3878445"/>
            <wp:effectExtent l="0" t="0" r="6350" b="8255"/>
            <wp:docPr id="2" name="图片 2" descr="D:\WJG\编稿\WJG加工厂\2017-1-4\29259\Fig2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1-4\29259\Fig2s.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878445"/>
                    </a:xfrm>
                    <a:prstGeom prst="rect">
                      <a:avLst/>
                    </a:prstGeom>
                    <a:noFill/>
                    <a:ln>
                      <a:noFill/>
                    </a:ln>
                  </pic:spPr>
                </pic:pic>
              </a:graphicData>
            </a:graphic>
          </wp:inline>
        </w:drawing>
      </w:r>
    </w:p>
    <w:p w14:paraId="480873D4" w14:textId="54CC7954" w:rsidR="00BC4648" w:rsidRDefault="00AB09A0" w:rsidP="00B514C6">
      <w:pPr>
        <w:snapToGrid w:val="0"/>
        <w:spacing w:line="360" w:lineRule="auto"/>
        <w:rPr>
          <w:rFonts w:ascii="Book Antiqua" w:hAnsi="Book Antiqua" w:cstheme="majorHAnsi"/>
          <w:color w:val="000000" w:themeColor="text1"/>
        </w:rPr>
      </w:pPr>
      <w:r w:rsidRPr="00B514C6">
        <w:rPr>
          <w:rFonts w:ascii="Book Antiqua" w:hAnsi="Book Antiqua" w:cstheme="majorHAnsi"/>
          <w:b/>
          <w:color w:val="000000" w:themeColor="text1"/>
        </w:rPr>
        <w:t>Figure 2</w:t>
      </w:r>
      <w:r w:rsidR="00B514C6" w:rsidRPr="00B514C6">
        <w:rPr>
          <w:rFonts w:ascii="Book Antiqua" w:eastAsia="SimSun" w:hAnsi="Book Antiqua" w:cstheme="majorHAnsi" w:hint="eastAsia"/>
          <w:b/>
          <w:color w:val="000000" w:themeColor="text1"/>
          <w:lang w:eastAsia="zh-CN"/>
        </w:rPr>
        <w:t xml:space="preserve"> </w:t>
      </w:r>
      <w:r w:rsidRPr="00B514C6">
        <w:rPr>
          <w:rFonts w:ascii="Book Antiqua" w:hAnsi="Book Antiqua" w:cstheme="majorHAnsi"/>
          <w:b/>
          <w:color w:val="000000" w:themeColor="text1"/>
        </w:rPr>
        <w:t>A strategy</w:t>
      </w:r>
      <w:r w:rsidR="00B514C6" w:rsidRPr="00B514C6">
        <w:rPr>
          <w:rFonts w:ascii="Book Antiqua" w:eastAsia="SimSun" w:hAnsi="Book Antiqua" w:cstheme="majorHAnsi" w:hint="eastAsia"/>
          <w:b/>
          <w:color w:val="000000" w:themeColor="text1"/>
          <w:lang w:eastAsia="zh-CN"/>
        </w:rPr>
        <w:t xml:space="preserve"> </w:t>
      </w:r>
      <w:r w:rsidRPr="00B514C6">
        <w:rPr>
          <w:rFonts w:ascii="Book Antiqua" w:hAnsi="Book Antiqua" w:cstheme="majorHAnsi"/>
          <w:b/>
          <w:color w:val="000000" w:themeColor="text1"/>
        </w:rPr>
        <w:t xml:space="preserve">and cell number estimate of </w:t>
      </w:r>
      <w:r w:rsidR="00B514C6" w:rsidRPr="00B514C6">
        <w:rPr>
          <w:rFonts w:ascii="Book Antiqua" w:eastAsiaTheme="minorEastAsia" w:hAnsi="Book Antiqua" w:cstheme="majorHAnsi"/>
          <w:b/>
          <w:color w:val="000000" w:themeColor="text1"/>
          <w:kern w:val="0"/>
        </w:rPr>
        <w:t>human pluripotent stem</w:t>
      </w:r>
      <w:r w:rsidR="00B514C6" w:rsidRPr="00B514C6">
        <w:rPr>
          <w:rFonts w:ascii="Book Antiqua" w:hAnsi="Book Antiqua" w:cstheme="majorHAnsi"/>
          <w:b/>
          <w:color w:val="000000" w:themeColor="text1"/>
        </w:rPr>
        <w:t xml:space="preserve"> cells</w:t>
      </w:r>
      <w:r w:rsidRPr="00B514C6">
        <w:rPr>
          <w:rFonts w:ascii="Book Antiqua" w:hAnsi="Book Antiqua" w:cstheme="majorHAnsi"/>
          <w:b/>
          <w:color w:val="000000" w:themeColor="text1"/>
        </w:rPr>
        <w:t xml:space="preserve">-derived hepatic cells </w:t>
      </w:r>
      <w:r w:rsidR="00DA641B" w:rsidRPr="00B514C6">
        <w:rPr>
          <w:rFonts w:ascii="Book Antiqua" w:hAnsi="Book Antiqua" w:cstheme="majorHAnsi"/>
          <w:b/>
          <w:color w:val="000000" w:themeColor="text1"/>
        </w:rPr>
        <w:t xml:space="preserve">in the </w:t>
      </w:r>
      <w:r w:rsidRPr="00B514C6">
        <w:rPr>
          <w:rFonts w:ascii="Book Antiqua" w:hAnsi="Book Antiqua" w:cstheme="majorHAnsi"/>
          <w:b/>
          <w:color w:val="000000" w:themeColor="text1"/>
        </w:rPr>
        <w:t xml:space="preserve">mass production </w:t>
      </w:r>
      <w:r w:rsidR="00DA641B" w:rsidRPr="00B514C6">
        <w:rPr>
          <w:rFonts w:ascii="Book Antiqua" w:hAnsi="Book Antiqua" w:cstheme="majorHAnsi"/>
          <w:b/>
          <w:color w:val="000000" w:themeColor="text1"/>
        </w:rPr>
        <w:t xml:space="preserve">of </w:t>
      </w:r>
      <w:r w:rsidRPr="00B514C6">
        <w:rPr>
          <w:rFonts w:ascii="Book Antiqua" w:hAnsi="Book Antiqua" w:cstheme="majorHAnsi"/>
          <w:b/>
          <w:color w:val="000000" w:themeColor="text1"/>
        </w:rPr>
        <w:t>bioartificial liver devices</w:t>
      </w:r>
      <w:r w:rsidR="00B514C6" w:rsidRPr="00B514C6">
        <w:rPr>
          <w:rFonts w:ascii="Book Antiqua" w:eastAsia="SimSun" w:hAnsi="Book Antiqua" w:cstheme="majorHAnsi" w:hint="eastAsia"/>
          <w:b/>
          <w:color w:val="000000" w:themeColor="text1"/>
          <w:lang w:eastAsia="zh-CN"/>
        </w:rPr>
        <w:t>.</w:t>
      </w:r>
      <w:r w:rsidR="00B514C6">
        <w:rPr>
          <w:rFonts w:ascii="Book Antiqua" w:eastAsia="SimSun" w:hAnsi="Book Antiqua" w:cstheme="majorHAnsi" w:hint="eastAsia"/>
          <w:b/>
          <w:color w:val="000000" w:themeColor="text1"/>
          <w:lang w:eastAsia="zh-CN"/>
        </w:rPr>
        <w:t xml:space="preserve"> </w:t>
      </w:r>
      <w:r w:rsidRPr="005E74F1">
        <w:rPr>
          <w:rFonts w:ascii="Book Antiqua" w:hAnsi="Book Antiqua" w:cstheme="majorHAnsi"/>
          <w:color w:val="000000" w:themeColor="text1"/>
        </w:rPr>
        <w:t xml:space="preserve">Undifferentiated </w:t>
      </w:r>
      <w:r w:rsidR="00B514C6" w:rsidRPr="005E74F1">
        <w:rPr>
          <w:rFonts w:ascii="Book Antiqua" w:eastAsiaTheme="minorEastAsia" w:hAnsi="Book Antiqua" w:cstheme="majorHAnsi"/>
          <w:color w:val="000000" w:themeColor="text1"/>
          <w:kern w:val="0"/>
        </w:rPr>
        <w:t>human pluripotent stem</w:t>
      </w:r>
      <w:r w:rsidR="00B514C6" w:rsidRPr="005E74F1">
        <w:rPr>
          <w:rFonts w:ascii="Book Antiqua" w:hAnsi="Book Antiqua" w:cstheme="majorHAnsi"/>
          <w:color w:val="000000" w:themeColor="text1"/>
        </w:rPr>
        <w:t xml:space="preserve"> cells (hPSCs)</w:t>
      </w:r>
      <w:r w:rsidR="00B514C6">
        <w:rPr>
          <w:rFonts w:ascii="Book Antiqua" w:eastAsia="SimSun" w:hAnsi="Book Antiqua" w:cstheme="majorHAnsi" w:hint="eastAsia"/>
          <w:color w:val="000000" w:themeColor="text1"/>
          <w:lang w:eastAsia="zh-CN"/>
        </w:rPr>
        <w:t xml:space="preserve"> </w:t>
      </w:r>
      <w:r w:rsidRPr="005E74F1">
        <w:rPr>
          <w:rFonts w:ascii="Book Antiqua" w:hAnsi="Book Antiqua" w:cstheme="majorHAnsi"/>
          <w:color w:val="000000" w:themeColor="text1"/>
        </w:rPr>
        <w:t xml:space="preserve">can be expanded in </w:t>
      </w:r>
      <w:r w:rsidR="006705CF" w:rsidRPr="005E74F1">
        <w:rPr>
          <w:rFonts w:ascii="Book Antiqua" w:hAnsi="Book Antiqua" w:cstheme="majorHAnsi"/>
          <w:color w:val="000000" w:themeColor="text1"/>
        </w:rPr>
        <w:t>a 1</w:t>
      </w:r>
      <w:r w:rsidR="0004220E" w:rsidRPr="005E74F1">
        <w:rPr>
          <w:rFonts w:ascii="Book Antiqua" w:hAnsi="Book Antiqua" w:cstheme="majorHAnsi"/>
          <w:color w:val="000000" w:themeColor="text1"/>
        </w:rPr>
        <w:t>5</w:t>
      </w:r>
      <w:r w:rsidR="006705CF" w:rsidRPr="005E74F1">
        <w:rPr>
          <w:rFonts w:ascii="Book Antiqua" w:hAnsi="Book Antiqua" w:cstheme="majorHAnsi"/>
          <w:color w:val="000000" w:themeColor="text1"/>
        </w:rPr>
        <w:t xml:space="preserve"> L </w:t>
      </w:r>
      <w:r w:rsidRPr="005E74F1">
        <w:rPr>
          <w:rFonts w:ascii="Book Antiqua" w:hAnsi="Book Antiqua" w:cstheme="majorHAnsi"/>
          <w:color w:val="000000" w:themeColor="text1"/>
        </w:rPr>
        <w:t xml:space="preserve">suspension culture </w:t>
      </w:r>
      <w:r w:rsidR="004E3641" w:rsidRPr="005E74F1">
        <w:rPr>
          <w:rFonts w:ascii="Book Antiqua" w:hAnsi="Book Antiqua" w:cstheme="majorHAnsi"/>
          <w:color w:val="000000" w:themeColor="text1"/>
        </w:rPr>
        <w:t>system</w:t>
      </w:r>
      <w:r w:rsidR="006705CF"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 xml:space="preserve">up to </w:t>
      </w:r>
      <w:r w:rsidR="006A31AB" w:rsidRPr="005E74F1">
        <w:rPr>
          <w:rFonts w:ascii="Book Antiqua" w:hAnsi="Book Antiqua" w:cstheme="majorHAnsi"/>
          <w:color w:val="000000" w:themeColor="text1"/>
        </w:rPr>
        <w:t xml:space="preserve">a </w:t>
      </w:r>
      <w:r w:rsidR="004E3641" w:rsidRPr="005E74F1">
        <w:rPr>
          <w:rFonts w:ascii="Book Antiqua" w:hAnsi="Book Antiqua" w:cstheme="majorHAnsi"/>
          <w:color w:val="000000" w:themeColor="text1"/>
        </w:rPr>
        <w:t>maximum of 1</w:t>
      </w:r>
      <w:r w:rsidR="0004220E" w:rsidRPr="005E74F1">
        <w:rPr>
          <w:rFonts w:ascii="Book Antiqua" w:hAnsi="Book Antiqua" w:cstheme="majorHAnsi"/>
          <w:color w:val="000000" w:themeColor="text1"/>
        </w:rPr>
        <w:t>5</w:t>
      </w:r>
      <w:r w:rsidR="004E3641" w:rsidRPr="005E74F1">
        <w:rPr>
          <w:rFonts w:ascii="Book Antiqua" w:hAnsi="Book Antiqua" w:cstheme="majorHAnsi"/>
          <w:color w:val="000000" w:themeColor="text1"/>
        </w:rPr>
        <w:t xml:space="preserve"> billion cells</w:t>
      </w:r>
      <w:r w:rsidR="003D6D87" w:rsidRPr="005E74F1">
        <w:rPr>
          <w:rFonts w:ascii="Book Antiqua" w:eastAsia="Times New Roman" w:hAnsi="Book Antiqua" w:cstheme="majorHAnsi"/>
          <w:color w:val="000000" w:themeColor="text1"/>
        </w:rPr>
        <w:fldChar w:fldCharType="begin"/>
      </w:r>
      <w:r w:rsidR="00EB3C63" w:rsidRPr="005E74F1">
        <w:rPr>
          <w:rFonts w:ascii="Book Antiqua" w:eastAsia="Times New Roman" w:hAnsi="Book Antiqua" w:cstheme="majorHAnsi"/>
          <w:color w:val="000000" w:themeColor="text1"/>
        </w:rPr>
        <w:instrText xml:space="preserve"> ADDIN EN.CITE &lt;EndNote&gt;&lt;Cite&gt;&lt;Author&gt;Haraguchi&lt;/Author&gt;&lt;Year&gt;2015&lt;/Year&gt;&lt;RecNum&gt;11&lt;/RecNum&gt;&lt;DisplayText&gt;&lt;style face="superscript"&gt;[37]&lt;/style&gt;&lt;/DisplayText&gt;&lt;record&gt;&lt;rec-number&gt;11&lt;/rec-number&gt;&lt;foreign-keys&gt;&lt;key app="EN" db-id="t2p25z9axvas5eevzzz5pfey5r0wwza2p2e5"&gt;11&lt;/key&gt;&lt;/foreign-keys&gt;&lt;ref-type name="Journal Article"&gt;17&lt;/ref-type&gt;&lt;contributors&gt;&lt;authors&gt;&lt;author&gt;Haraguchi, Y.&lt;/author&gt;&lt;author&gt;Matsuura, K.&lt;/author&gt;&lt;author&gt;Shimizu, T.&lt;/author&gt;&lt;author&gt;Yamato, M.&lt;/author&gt;&lt;author&gt;Okano, T.&lt;/author&gt;&lt;/authors&gt;&lt;/contributors&gt;&lt;auth-address&gt;Institute of Advanced Biomedical Engineering and Science, TWIns, Tokyo Women&amp;apos;s Medical University, Japan.&lt;/auth-address&gt;&lt;titles&gt;&lt;title&gt;Simple suspension culture system of human iPS cells maintaining their pluripotency for cardiac cell sheet engineering&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1363-75&lt;/pages&gt;&lt;volume&gt;9&lt;/volume&gt;&lt;number&gt;12&lt;/number&gt;&lt;edition&gt;2013/06/04&lt;/edition&gt;&lt;dates&gt;&lt;year&gt;2015&lt;/year&gt;&lt;pub-dates&gt;&lt;date&gt;Dec&lt;/date&gt;&lt;/pub-dates&gt;&lt;/dates&gt;&lt;isbn&gt;1932-7005 (Electronic)&amp;#xD;1932-6254 (Linking)&lt;/isbn&gt;&lt;accession-num&gt;23728860&lt;/accession-num&gt;&lt;urls&gt;&lt;/urls&gt;&lt;electronic-resource-num&gt;10.1002/term.1761&lt;/electronic-resource-num&gt;&lt;remote-database-provider&gt;NLM&lt;/remote-database-provider&gt;&lt;language&gt;eng&lt;/language&gt;&lt;/record&gt;&lt;/Cite&gt;&lt;/EndNote&gt;</w:instrText>
      </w:r>
      <w:r w:rsidR="003D6D87" w:rsidRPr="005E74F1">
        <w:rPr>
          <w:rFonts w:ascii="Book Antiqua" w:eastAsia="Times New Roman" w:hAnsi="Book Antiqua" w:cstheme="majorHAnsi"/>
          <w:color w:val="000000" w:themeColor="text1"/>
        </w:rPr>
        <w:fldChar w:fldCharType="separate"/>
      </w:r>
      <w:r w:rsidR="00EB3C63" w:rsidRPr="005E74F1">
        <w:rPr>
          <w:rFonts w:ascii="Book Antiqua" w:eastAsia="Times New Roman" w:hAnsi="Book Antiqua" w:cstheme="majorHAnsi"/>
          <w:noProof/>
          <w:color w:val="000000" w:themeColor="text1"/>
          <w:vertAlign w:val="superscript"/>
        </w:rPr>
        <w:t>[</w:t>
      </w:r>
      <w:hyperlink w:anchor="_ENREF_37" w:tooltip="Haraguchi, 2015 #11" w:history="1">
        <w:r w:rsidR="00EB3C63" w:rsidRPr="005E74F1">
          <w:rPr>
            <w:rFonts w:ascii="Book Antiqua" w:eastAsia="Times New Roman" w:hAnsi="Book Antiqua" w:cstheme="majorHAnsi"/>
            <w:noProof/>
            <w:color w:val="000000" w:themeColor="text1"/>
            <w:vertAlign w:val="superscript"/>
          </w:rPr>
          <w:t>37</w:t>
        </w:r>
      </w:hyperlink>
      <w:r w:rsidR="00EB3C63" w:rsidRPr="005E74F1">
        <w:rPr>
          <w:rFonts w:ascii="Book Antiqua" w:eastAsia="Times New Roman" w:hAnsi="Book Antiqua" w:cstheme="majorHAnsi"/>
          <w:noProof/>
          <w:color w:val="000000" w:themeColor="text1"/>
          <w:vertAlign w:val="superscript"/>
        </w:rPr>
        <w:t>]</w:t>
      </w:r>
      <w:r w:rsidR="003D6D87" w:rsidRPr="005E74F1">
        <w:rPr>
          <w:rFonts w:ascii="Book Antiqua" w:eastAsia="Times New Roman" w:hAnsi="Book Antiqua" w:cstheme="majorHAnsi"/>
          <w:color w:val="000000" w:themeColor="text1"/>
        </w:rPr>
        <w:fldChar w:fldCharType="end"/>
      </w:r>
      <w:r w:rsidRPr="005E74F1">
        <w:rPr>
          <w:rFonts w:ascii="Book Antiqua" w:hAnsi="Book Antiqua" w:cstheme="majorHAnsi"/>
          <w:color w:val="000000" w:themeColor="text1"/>
        </w:rPr>
        <w:t xml:space="preserve">. </w:t>
      </w:r>
      <w:r w:rsidR="0004220E" w:rsidRPr="005E74F1">
        <w:rPr>
          <w:rFonts w:ascii="Book Antiqua" w:hAnsi="Book Antiqua" w:cstheme="majorHAnsi"/>
          <w:color w:val="000000" w:themeColor="text1"/>
        </w:rPr>
        <w:t>Three</w:t>
      </w:r>
      <w:r w:rsidRPr="005E74F1">
        <w:rPr>
          <w:rFonts w:ascii="Book Antiqua" w:hAnsi="Book Antiqua" w:cstheme="majorHAnsi"/>
          <w:color w:val="000000" w:themeColor="text1"/>
        </w:rPr>
        <w:t xml:space="preserve"> of these suspension culture </w:t>
      </w:r>
      <w:r w:rsidR="00B56892" w:rsidRPr="005E74F1">
        <w:rPr>
          <w:rFonts w:ascii="Book Antiqua" w:hAnsi="Book Antiqua" w:cstheme="majorHAnsi"/>
          <w:color w:val="000000" w:themeColor="text1"/>
        </w:rPr>
        <w:t>flasks</w:t>
      </w:r>
      <w:r w:rsidRPr="005E74F1">
        <w:rPr>
          <w:rFonts w:ascii="Book Antiqua" w:hAnsi="Book Antiqua" w:cstheme="majorHAnsi"/>
          <w:color w:val="000000" w:themeColor="text1"/>
        </w:rPr>
        <w:t xml:space="preserve"> will be required to prepare </w:t>
      </w:r>
      <w:r w:rsidR="0004220E" w:rsidRPr="005E74F1">
        <w:rPr>
          <w:rFonts w:ascii="Book Antiqua" w:hAnsi="Book Antiqua" w:cstheme="majorHAnsi"/>
          <w:color w:val="000000" w:themeColor="text1"/>
        </w:rPr>
        <w:t>4</w:t>
      </w:r>
      <w:r w:rsidR="00193B77" w:rsidRPr="005E74F1">
        <w:rPr>
          <w:rFonts w:ascii="Book Antiqua" w:hAnsi="Book Antiqua" w:cstheme="majorHAnsi"/>
          <w:color w:val="000000" w:themeColor="text1"/>
        </w:rPr>
        <w:t>5</w:t>
      </w:r>
      <w:r w:rsidRPr="005E74F1">
        <w:rPr>
          <w:rFonts w:ascii="Book Antiqua" w:hAnsi="Book Antiqua" w:cstheme="majorHAnsi"/>
          <w:color w:val="000000" w:themeColor="text1"/>
        </w:rPr>
        <w:t xml:space="preserve"> billion cells</w:t>
      </w:r>
      <w:r w:rsidR="004E3641" w:rsidRPr="005E74F1">
        <w:rPr>
          <w:rFonts w:ascii="Book Antiqua" w:hAnsi="Book Antiqua" w:cstheme="majorHAnsi"/>
          <w:color w:val="000000" w:themeColor="text1"/>
        </w:rPr>
        <w:t xml:space="preserve"> for a clinical-scale </w:t>
      </w:r>
      <w:r w:rsidR="00B514C6" w:rsidRPr="005E74F1">
        <w:rPr>
          <w:rFonts w:ascii="Book Antiqua" w:hAnsi="Book Antiqua" w:cstheme="majorHAnsi"/>
          <w:color w:val="000000" w:themeColor="text1"/>
        </w:rPr>
        <w:t>bioartificial liver (BAL)</w:t>
      </w:r>
      <w:r w:rsidR="00B514C6">
        <w:rPr>
          <w:rFonts w:ascii="Book Antiqua" w:eastAsia="SimSun" w:hAnsi="Book Antiqua" w:cstheme="majorHAnsi" w:hint="eastAsia"/>
          <w:color w:val="000000" w:themeColor="text1"/>
          <w:lang w:eastAsia="zh-CN"/>
        </w:rPr>
        <w:t xml:space="preserve"> </w:t>
      </w:r>
      <w:r w:rsidR="004E3641" w:rsidRPr="005E74F1">
        <w:rPr>
          <w:rFonts w:ascii="Book Antiqua" w:hAnsi="Book Antiqua" w:cstheme="majorHAnsi"/>
          <w:color w:val="000000" w:themeColor="text1"/>
        </w:rPr>
        <w:t>device</w:t>
      </w:r>
      <w:r w:rsidR="00DA641B" w:rsidRPr="005E74F1">
        <w:rPr>
          <w:rFonts w:ascii="Book Antiqua" w:hAnsi="Book Antiqua" w:cstheme="majorHAnsi"/>
          <w:color w:val="000000" w:themeColor="text1"/>
        </w:rPr>
        <w:t>. After</w:t>
      </w:r>
      <w:r w:rsidR="0018120F" w:rsidRPr="005E74F1">
        <w:rPr>
          <w:rFonts w:ascii="Book Antiqua" w:hAnsi="Book Antiqua" w:cstheme="majorHAnsi"/>
          <w:color w:val="000000" w:themeColor="text1"/>
        </w:rPr>
        <w:t xml:space="preserve"> </w:t>
      </w:r>
      <w:r w:rsidRPr="005E74F1">
        <w:rPr>
          <w:rFonts w:ascii="Book Antiqua" w:hAnsi="Book Antiqua" w:cstheme="majorHAnsi"/>
          <w:color w:val="000000" w:themeColor="text1"/>
        </w:rPr>
        <w:t>induc</w:t>
      </w:r>
      <w:r w:rsidR="00DA641B" w:rsidRPr="005E74F1">
        <w:rPr>
          <w:rFonts w:ascii="Book Antiqua" w:hAnsi="Book Antiqua" w:cstheme="majorHAnsi"/>
          <w:color w:val="000000" w:themeColor="text1"/>
        </w:rPr>
        <w:t>ing</w:t>
      </w:r>
      <w:r w:rsidRPr="005E74F1">
        <w:rPr>
          <w:rFonts w:ascii="Book Antiqua" w:hAnsi="Book Antiqua" w:cstheme="majorHAnsi"/>
          <w:color w:val="000000" w:themeColor="text1"/>
        </w:rPr>
        <w:t xml:space="preserve"> hepatic differentiation</w:t>
      </w:r>
      <w:r w:rsidR="00DA641B" w:rsidRPr="005E74F1">
        <w:rPr>
          <w:rFonts w:ascii="Book Antiqua" w:hAnsi="Book Antiqua" w:cstheme="majorHAnsi"/>
          <w:color w:val="000000" w:themeColor="text1"/>
        </w:rPr>
        <w:t>,</w:t>
      </w:r>
      <w:r w:rsidRPr="005E74F1">
        <w:rPr>
          <w:rFonts w:ascii="Book Antiqua" w:hAnsi="Book Antiqua" w:cstheme="majorHAnsi"/>
          <w:color w:val="000000" w:themeColor="text1"/>
        </w:rPr>
        <w:t xml:space="preserve"> </w:t>
      </w:r>
      <w:r w:rsidR="00DA641B" w:rsidRPr="005E74F1">
        <w:rPr>
          <w:rFonts w:ascii="Book Antiqua" w:hAnsi="Book Antiqua" w:cstheme="majorHAnsi"/>
          <w:color w:val="000000" w:themeColor="text1"/>
        </w:rPr>
        <w:t>t</w:t>
      </w:r>
      <w:r w:rsidRPr="005E74F1">
        <w:rPr>
          <w:rFonts w:ascii="Book Antiqua" w:hAnsi="Book Antiqua" w:cstheme="majorHAnsi"/>
          <w:color w:val="000000" w:themeColor="text1"/>
        </w:rPr>
        <w:t xml:space="preserve">he hPSC-derived hepatic cells will be </w:t>
      </w:r>
      <w:r w:rsidR="00B56892" w:rsidRPr="005E74F1">
        <w:rPr>
          <w:rFonts w:ascii="Book Antiqua" w:hAnsi="Book Antiqua" w:cstheme="majorHAnsi"/>
          <w:color w:val="000000" w:themeColor="text1"/>
        </w:rPr>
        <w:t>cultured at high density in</w:t>
      </w:r>
      <w:r w:rsidRPr="005E74F1">
        <w:rPr>
          <w:rFonts w:ascii="Book Antiqua" w:hAnsi="Book Antiqua" w:cstheme="majorHAnsi"/>
          <w:color w:val="000000" w:themeColor="text1"/>
        </w:rPr>
        <w:t xml:space="preserve"> </w:t>
      </w:r>
      <w:r w:rsidR="00B56892" w:rsidRPr="005E74F1">
        <w:rPr>
          <w:rFonts w:ascii="Book Antiqua" w:hAnsi="Book Antiqua" w:cstheme="majorHAnsi"/>
          <w:color w:val="000000" w:themeColor="text1"/>
        </w:rPr>
        <w:t xml:space="preserve">bioreactors </w:t>
      </w:r>
      <w:r w:rsidRPr="005E74F1">
        <w:rPr>
          <w:rFonts w:ascii="Book Antiqua" w:hAnsi="Book Antiqua" w:cstheme="majorHAnsi"/>
          <w:color w:val="000000" w:themeColor="text1"/>
        </w:rPr>
        <w:t xml:space="preserve">to </w:t>
      </w:r>
      <w:r w:rsidR="00B56892" w:rsidRPr="005E74F1">
        <w:rPr>
          <w:rFonts w:ascii="Book Antiqua" w:hAnsi="Book Antiqua" w:cstheme="majorHAnsi"/>
          <w:color w:val="000000" w:themeColor="text1"/>
        </w:rPr>
        <w:t>generate</w:t>
      </w:r>
      <w:r w:rsidRPr="005E74F1">
        <w:rPr>
          <w:rFonts w:ascii="Book Antiqua" w:hAnsi="Book Antiqua" w:cstheme="majorHAnsi"/>
          <w:color w:val="000000" w:themeColor="text1"/>
        </w:rPr>
        <w:t xml:space="preserve"> </w:t>
      </w:r>
      <w:r w:rsidR="004E3641" w:rsidRPr="005E74F1">
        <w:rPr>
          <w:rFonts w:ascii="Book Antiqua" w:hAnsi="Book Antiqua" w:cstheme="majorHAnsi"/>
          <w:color w:val="000000" w:themeColor="text1"/>
        </w:rPr>
        <w:t xml:space="preserve">a </w:t>
      </w:r>
      <w:r w:rsidR="00B56892" w:rsidRPr="005E74F1">
        <w:rPr>
          <w:rFonts w:ascii="Book Antiqua" w:hAnsi="Book Antiqua" w:cstheme="majorHAnsi"/>
          <w:color w:val="000000" w:themeColor="text1"/>
        </w:rPr>
        <w:t>BAL device</w:t>
      </w:r>
      <w:r w:rsidRPr="005E74F1">
        <w:rPr>
          <w:rFonts w:ascii="Book Antiqua" w:hAnsi="Book Antiqua" w:cstheme="majorHAnsi"/>
          <w:color w:val="000000" w:themeColor="text1"/>
        </w:rPr>
        <w:t>.</w:t>
      </w:r>
    </w:p>
    <w:p w14:paraId="4357783D" w14:textId="77777777" w:rsidR="00BC4648" w:rsidRDefault="00BC4648">
      <w:pPr>
        <w:widowControl/>
        <w:jc w:val="left"/>
        <w:rPr>
          <w:rFonts w:ascii="Book Antiqua" w:hAnsi="Book Antiqua" w:cstheme="majorHAnsi"/>
          <w:color w:val="000000" w:themeColor="text1"/>
        </w:rPr>
      </w:pPr>
      <w:r>
        <w:rPr>
          <w:rFonts w:ascii="Book Antiqua" w:hAnsi="Book Antiqua" w:cstheme="majorHAnsi"/>
          <w:color w:val="000000" w:themeColor="text1"/>
        </w:rPr>
        <w:br w:type="page"/>
      </w:r>
    </w:p>
    <w:p w14:paraId="7B144C9F" w14:textId="001F6505" w:rsidR="000C6BB8" w:rsidRDefault="00E254AF" w:rsidP="00B514C6">
      <w:pPr>
        <w:snapToGrid w:val="0"/>
        <w:spacing w:line="360" w:lineRule="auto"/>
        <w:rPr>
          <w:rFonts w:ascii="Book Antiqua" w:eastAsia="SimSun" w:hAnsi="Book Antiqua" w:cstheme="majorHAnsi"/>
          <w:b/>
          <w:color w:val="000000" w:themeColor="text1"/>
          <w:lang w:eastAsia="zh-CN"/>
        </w:rPr>
      </w:pPr>
      <w:r w:rsidRPr="00E254AF">
        <w:rPr>
          <w:rFonts w:ascii="Book Antiqua" w:eastAsia="SimSun" w:hAnsi="Book Antiqua" w:cstheme="majorHAnsi"/>
          <w:b/>
          <w:color w:val="000000" w:themeColor="text1"/>
          <w:lang w:eastAsia="zh-CN"/>
        </w:rPr>
        <w:lastRenderedPageBreak/>
        <w:t>Table 1</w:t>
      </w:r>
      <w:r>
        <w:rPr>
          <w:rFonts w:ascii="Book Antiqua" w:eastAsia="SimSun" w:hAnsi="Book Antiqua" w:cstheme="majorHAnsi" w:hint="eastAsia"/>
          <w:b/>
          <w:color w:val="000000" w:themeColor="text1"/>
          <w:lang w:eastAsia="zh-CN"/>
        </w:rPr>
        <w:t xml:space="preserve"> </w:t>
      </w:r>
      <w:r w:rsidRPr="00E254AF">
        <w:rPr>
          <w:rFonts w:ascii="Book Antiqua" w:eastAsia="SimSun" w:hAnsi="Book Antiqua" w:cstheme="majorHAnsi"/>
          <w:b/>
          <w:color w:val="000000" w:themeColor="text1"/>
          <w:lang w:eastAsia="zh-CN"/>
        </w:rPr>
        <w:t>Artificial liver device designs</w:t>
      </w:r>
    </w:p>
    <w:tbl>
      <w:tblPr>
        <w:tblW w:w="10993" w:type="dxa"/>
        <w:tblInd w:w="-874" w:type="dxa"/>
        <w:tblLook w:val="04A0" w:firstRow="1" w:lastRow="0" w:firstColumn="1" w:lastColumn="0" w:noHBand="0" w:noVBand="1"/>
      </w:tblPr>
      <w:tblGrid>
        <w:gridCol w:w="3318"/>
        <w:gridCol w:w="4011"/>
        <w:gridCol w:w="3664"/>
      </w:tblGrid>
      <w:tr w:rsidR="004010D2" w:rsidRPr="004010D2" w14:paraId="1F7BCE50" w14:textId="77777777" w:rsidTr="004010D2">
        <w:trPr>
          <w:trHeight w:val="331"/>
        </w:trPr>
        <w:tc>
          <w:tcPr>
            <w:tcW w:w="3318" w:type="dxa"/>
            <w:tcBorders>
              <w:top w:val="single" w:sz="4" w:space="0" w:color="auto"/>
              <w:left w:val="nil"/>
              <w:bottom w:val="single" w:sz="4" w:space="0" w:color="auto"/>
              <w:right w:val="nil"/>
            </w:tcBorders>
            <w:shd w:val="clear" w:color="auto" w:fill="auto"/>
            <w:noWrap/>
            <w:vAlign w:val="center"/>
            <w:hideMark/>
          </w:tcPr>
          <w:p w14:paraId="6EB23901" w14:textId="77777777" w:rsidR="004010D2" w:rsidRPr="004010D2" w:rsidRDefault="004010D2" w:rsidP="004010D2">
            <w:pPr>
              <w:widowControl/>
              <w:jc w:val="center"/>
              <w:rPr>
                <w:rFonts w:ascii="Book Antiqua" w:eastAsia="SimSun" w:hAnsi="Book Antiqua" w:cs="SimSun"/>
                <w:b/>
                <w:bCs/>
                <w:color w:val="000000"/>
                <w:kern w:val="0"/>
                <w:lang w:eastAsia="zh-CN"/>
              </w:rPr>
            </w:pPr>
            <w:r w:rsidRPr="004010D2">
              <w:rPr>
                <w:rFonts w:ascii="Book Antiqua" w:eastAsia="SimSun" w:hAnsi="Book Antiqua" w:cs="SimSun"/>
                <w:b/>
                <w:bCs/>
                <w:color w:val="000000"/>
                <w:kern w:val="0"/>
                <w:lang w:eastAsia="zh-CN"/>
              </w:rPr>
              <w:t>Type</w:t>
            </w:r>
          </w:p>
        </w:tc>
        <w:tc>
          <w:tcPr>
            <w:tcW w:w="4011" w:type="dxa"/>
            <w:tcBorders>
              <w:top w:val="single" w:sz="4" w:space="0" w:color="auto"/>
              <w:left w:val="nil"/>
              <w:bottom w:val="single" w:sz="4" w:space="0" w:color="auto"/>
              <w:right w:val="nil"/>
            </w:tcBorders>
            <w:shd w:val="clear" w:color="auto" w:fill="auto"/>
            <w:noWrap/>
            <w:vAlign w:val="center"/>
            <w:hideMark/>
          </w:tcPr>
          <w:p w14:paraId="4641D905" w14:textId="77777777" w:rsidR="004010D2" w:rsidRPr="004010D2" w:rsidRDefault="004010D2" w:rsidP="004010D2">
            <w:pPr>
              <w:widowControl/>
              <w:jc w:val="center"/>
              <w:rPr>
                <w:rFonts w:ascii="Book Antiqua" w:eastAsia="SimSun" w:hAnsi="Book Antiqua" w:cs="SimSun"/>
                <w:b/>
                <w:bCs/>
                <w:color w:val="000000"/>
                <w:kern w:val="0"/>
                <w:lang w:eastAsia="zh-CN"/>
              </w:rPr>
            </w:pPr>
            <w:r w:rsidRPr="004010D2">
              <w:rPr>
                <w:rFonts w:ascii="Book Antiqua" w:eastAsia="SimSun" w:hAnsi="Book Antiqua" w:cs="SimSun"/>
                <w:b/>
                <w:bCs/>
                <w:color w:val="000000"/>
                <w:kern w:val="0"/>
                <w:lang w:eastAsia="zh-CN"/>
              </w:rPr>
              <w:t>Pros</w:t>
            </w:r>
          </w:p>
        </w:tc>
        <w:tc>
          <w:tcPr>
            <w:tcW w:w="3664" w:type="dxa"/>
            <w:tcBorders>
              <w:top w:val="single" w:sz="4" w:space="0" w:color="auto"/>
              <w:left w:val="nil"/>
              <w:bottom w:val="single" w:sz="4" w:space="0" w:color="auto"/>
              <w:right w:val="nil"/>
            </w:tcBorders>
            <w:shd w:val="clear" w:color="auto" w:fill="auto"/>
            <w:noWrap/>
            <w:vAlign w:val="center"/>
            <w:hideMark/>
          </w:tcPr>
          <w:p w14:paraId="672F5FD1" w14:textId="77777777" w:rsidR="004010D2" w:rsidRPr="004010D2" w:rsidRDefault="004010D2" w:rsidP="004010D2">
            <w:pPr>
              <w:widowControl/>
              <w:jc w:val="center"/>
              <w:rPr>
                <w:rFonts w:ascii="Book Antiqua" w:eastAsia="SimSun" w:hAnsi="Book Antiqua" w:cs="SimSun"/>
                <w:b/>
                <w:bCs/>
                <w:color w:val="000000"/>
                <w:kern w:val="0"/>
                <w:lang w:eastAsia="zh-CN"/>
              </w:rPr>
            </w:pPr>
            <w:r w:rsidRPr="004010D2">
              <w:rPr>
                <w:rFonts w:ascii="Book Antiqua" w:eastAsia="SimSun" w:hAnsi="Book Antiqua" w:cs="SimSun"/>
                <w:b/>
                <w:bCs/>
                <w:color w:val="000000"/>
                <w:kern w:val="0"/>
                <w:lang w:eastAsia="zh-CN"/>
              </w:rPr>
              <w:t>Cons</w:t>
            </w:r>
          </w:p>
        </w:tc>
      </w:tr>
      <w:tr w:rsidR="004010D2" w:rsidRPr="004010D2" w14:paraId="18A10723" w14:textId="77777777" w:rsidTr="004010D2">
        <w:trPr>
          <w:trHeight w:val="1607"/>
        </w:trPr>
        <w:tc>
          <w:tcPr>
            <w:tcW w:w="3318" w:type="dxa"/>
            <w:tcBorders>
              <w:top w:val="nil"/>
              <w:left w:val="nil"/>
              <w:bottom w:val="nil"/>
              <w:right w:val="nil"/>
            </w:tcBorders>
            <w:shd w:val="clear" w:color="auto" w:fill="auto"/>
            <w:noWrap/>
            <w:hideMark/>
          </w:tcPr>
          <w:p w14:paraId="6BA6906D" w14:textId="76215061" w:rsidR="004010D2" w:rsidRPr="004010D2" w:rsidRDefault="004010D2" w:rsidP="004010D2">
            <w:pPr>
              <w:widowControl/>
              <w:jc w:val="left"/>
              <w:rPr>
                <w:rFonts w:ascii="Book Antiqua" w:eastAsia="SimSun" w:hAnsi="Book Antiqua" w:cs="SimSun"/>
                <w:color w:val="000000"/>
                <w:kern w:val="0"/>
                <w:lang w:eastAsia="zh-CN"/>
              </w:rPr>
            </w:pPr>
            <w:r>
              <w:rPr>
                <w:rFonts w:ascii="Book Antiqua" w:eastAsia="SimSun" w:hAnsi="Book Antiqua" w:cs="SimSun"/>
                <w:noProof/>
                <w:color w:val="000000"/>
                <w:kern w:val="0"/>
                <w:lang w:eastAsia="zh-CN"/>
              </w:rPr>
              <mc:AlternateContent>
                <mc:Choice Requires="wpg">
                  <w:drawing>
                    <wp:anchor distT="0" distB="0" distL="114300" distR="114300" simplePos="0" relativeHeight="251659264" behindDoc="0" locked="0" layoutInCell="1" allowOverlap="1" wp14:anchorId="656A94AB" wp14:editId="662D624F">
                      <wp:simplePos x="0" y="0"/>
                      <wp:positionH relativeFrom="column">
                        <wp:posOffset>104775</wp:posOffset>
                      </wp:positionH>
                      <wp:positionV relativeFrom="paragraph">
                        <wp:posOffset>381000</wp:posOffset>
                      </wp:positionV>
                      <wp:extent cx="1895475" cy="390525"/>
                      <wp:effectExtent l="0" t="0" r="47625" b="28575"/>
                      <wp:wrapNone/>
                      <wp:docPr id="852" name="组合 852"/>
                      <wp:cNvGraphicFramePr/>
                      <a:graphic xmlns:a="http://schemas.openxmlformats.org/drawingml/2006/main">
                        <a:graphicData uri="http://schemas.microsoft.com/office/word/2010/wordprocessingGroup">
                          <wpg:wgp>
                            <wpg:cNvGrpSpPr/>
                            <wpg:grpSpPr>
                              <a:xfrm>
                                <a:off x="0" y="0"/>
                                <a:ext cx="1899394" cy="393576"/>
                                <a:chOff x="0" y="0"/>
                                <a:chExt cx="1899394" cy="393576"/>
                              </a:xfrm>
                            </wpg:grpSpPr>
                            <wpg:grpSp>
                              <wpg:cNvPr id="853" name="図形グループ 2"/>
                              <wpg:cNvGrpSpPr/>
                              <wpg:grpSpPr>
                                <a:xfrm>
                                  <a:off x="206332" y="42867"/>
                                  <a:ext cx="226864" cy="315293"/>
                                  <a:chOff x="206332" y="42867"/>
                                  <a:chExt cx="317364" cy="441069"/>
                                </a:xfrm>
                              </wpg:grpSpPr>
                              <wps:wsp>
                                <wps:cNvPr id="871" name="円柱 20"/>
                                <wps:cNvSpPr/>
                                <wps:spPr>
                                  <a:xfrm rot="16200000">
                                    <a:off x="231082" y="158340"/>
                                    <a:ext cx="164942" cy="214441"/>
                                  </a:xfrm>
                                  <a:prstGeom prst="can">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81ECBC3" w14:textId="77777777" w:rsidR="000D2A51" w:rsidRDefault="000D2A51" w:rsidP="004010D2"/>
                                  </w:txbxContent>
                                </wps:txbx>
                                <wps:bodyPr wrap="square" rtlCol="0" anchor="ctr"/>
                              </wps:wsp>
                              <wps:wsp>
                                <wps:cNvPr id="872" name="円柱 21"/>
                                <wps:cNvSpPr/>
                                <wps:spPr>
                                  <a:xfrm rot="16200000">
                                    <a:off x="195939" y="156180"/>
                                    <a:ext cx="441069" cy="214444"/>
                                  </a:xfrm>
                                  <a:prstGeom prst="can">
                                    <a:avLst/>
                                  </a:prstGeom>
                                  <a:solidFill>
                                    <a:srgbClr val="FFFFFF"/>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C9A5110" w14:textId="77777777" w:rsidR="000D2A51" w:rsidRDefault="000D2A51" w:rsidP="004010D2"/>
                                  </w:txbxContent>
                                </wps:txbx>
                                <wps:bodyPr wrap="square" rtlCol="0" anchor="ctr"/>
                              </wps:wsp>
                            </wpg:grpSp>
                            <wps:wsp>
                              <wps:cNvPr id="854" name="円柱 3"/>
                              <wps:cNvSpPr/>
                              <wps:spPr>
                                <a:xfrm rot="16200000">
                                  <a:off x="1542138" y="128233"/>
                                  <a:ext cx="117907" cy="153291"/>
                                </a:xfrm>
                                <a:prstGeom prst="can">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CA11DD8" w14:textId="77777777" w:rsidR="000D2A51" w:rsidRDefault="000D2A51" w:rsidP="004010D2"/>
                                </w:txbxContent>
                              </wps:txbx>
                              <wps:bodyPr wrap="square" rtlCol="0" anchor="ctr"/>
                            </wps:wsp>
                            <wps:wsp>
                              <wps:cNvPr id="855" name="円柱 4"/>
                              <wps:cNvSpPr/>
                              <wps:spPr>
                                <a:xfrm rot="16200000">
                                  <a:off x="1369873" y="126689"/>
                                  <a:ext cx="315294" cy="153293"/>
                                </a:xfrm>
                                <a:prstGeom prst="can">
                                  <a:avLst/>
                                </a:prstGeom>
                                <a:solidFill>
                                  <a:srgbClr val="FFFFFF"/>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88CFF57" w14:textId="77777777" w:rsidR="000D2A51" w:rsidRDefault="000D2A51" w:rsidP="004010D2"/>
                                </w:txbxContent>
                              </wps:txbx>
                              <wps:bodyPr wrap="square" rtlCol="0" anchor="ctr"/>
                            </wps:wsp>
                            <wps:wsp>
                              <wps:cNvPr id="856" name="直線コネクタ 5"/>
                              <wps:cNvCnPr/>
                              <wps:spPr>
                                <a:xfrm>
                                  <a:off x="429678" y="73283"/>
                                  <a:ext cx="1049344" cy="282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57" name="直線コネクタ 6"/>
                              <wps:cNvCnPr/>
                              <wps:spPr>
                                <a:xfrm>
                                  <a:off x="428986" y="318776"/>
                                  <a:ext cx="1049344" cy="282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58" name="正方形/長方形 7"/>
                              <wps:cNvSpPr/>
                              <wps:spPr>
                                <a:xfrm>
                                  <a:off x="482067" y="0"/>
                                  <a:ext cx="38706" cy="7258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13E4D68" w14:textId="77777777" w:rsidR="000D2A51" w:rsidRDefault="000D2A51" w:rsidP="004010D2"/>
                                </w:txbxContent>
                              </wps:txbx>
                              <wps:bodyPr wrap="square" rtlCol="0" anchor="ctr"/>
                            </wps:wsp>
                            <wps:wsp>
                              <wps:cNvPr id="859" name="正方形/長方形 8"/>
                              <wps:cNvSpPr/>
                              <wps:spPr>
                                <a:xfrm>
                                  <a:off x="1386243" y="320991"/>
                                  <a:ext cx="38706" cy="7258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99114B7" w14:textId="77777777" w:rsidR="000D2A51" w:rsidRDefault="000D2A51" w:rsidP="004010D2"/>
                                </w:txbxContent>
                              </wps:txbx>
                              <wps:bodyPr wrap="square" rtlCol="0" anchor="ctr"/>
                            </wps:wsp>
                            <wps:wsp>
                              <wps:cNvPr id="860" name="直線コネクタ 9"/>
                              <wps:cNvCnPr/>
                              <wps:spPr>
                                <a:xfrm>
                                  <a:off x="482067" y="93235"/>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1" name="直線コネクタ 10"/>
                              <wps:cNvCnPr/>
                              <wps:spPr>
                                <a:xfrm>
                                  <a:off x="629714" y="110691"/>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2" name="直線コネクタ 11"/>
                              <wps:cNvCnPr/>
                              <wps:spPr>
                                <a:xfrm>
                                  <a:off x="464218" y="159819"/>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3" name="直線コネクタ 12"/>
                              <wps:cNvCnPr/>
                              <wps:spPr>
                                <a:xfrm>
                                  <a:off x="671675" y="180799"/>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4" name="直線コネクタ 13"/>
                              <wps:cNvCnPr/>
                              <wps:spPr>
                                <a:xfrm>
                                  <a:off x="460439" y="201780"/>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5" name="直線コネクタ 14"/>
                              <wps:cNvCnPr/>
                              <wps:spPr>
                                <a:xfrm>
                                  <a:off x="692526" y="296648"/>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6" name="直線コネクタ 15"/>
                              <wps:cNvCnPr/>
                              <wps:spPr>
                                <a:xfrm>
                                  <a:off x="440233" y="276031"/>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7" name="直線コネクタ 16"/>
                              <wps:cNvCnPr/>
                              <wps:spPr>
                                <a:xfrm>
                                  <a:off x="569380" y="310722"/>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8" name="直線コネクタ 17"/>
                              <wps:cNvCnPr/>
                              <wps:spPr>
                                <a:xfrm>
                                  <a:off x="666383" y="227621"/>
                                  <a:ext cx="749491" cy="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69" name="ストライプ矢印 18"/>
                              <wps:cNvSpPr/>
                              <wps:spPr>
                                <a:xfrm>
                                  <a:off x="0" y="163272"/>
                                  <a:ext cx="209757" cy="77015"/>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45F9435" w14:textId="77777777" w:rsidR="000D2A51" w:rsidRDefault="000D2A51" w:rsidP="004010D2"/>
                                </w:txbxContent>
                              </wps:txbx>
                              <wps:bodyPr wrap="square" rtlCol="0" anchor="ctr"/>
                            </wps:wsp>
                            <wps:wsp>
                              <wps:cNvPr id="870" name="ストライプ矢印 19"/>
                              <wps:cNvSpPr/>
                              <wps:spPr>
                                <a:xfrm>
                                  <a:off x="1689637" y="163272"/>
                                  <a:ext cx="209757" cy="77015"/>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085B86C" w14:textId="77777777" w:rsidR="000D2A51" w:rsidRDefault="000D2A51" w:rsidP="004010D2"/>
                                </w:txbxContent>
                              </wps:txbx>
                              <wps:bodyPr wrap="square" rtlCol="0" anchor="ctr"/>
                            </wps:wsp>
                          </wpg:wgp>
                        </a:graphicData>
                      </a:graphic>
                      <wp14:sizeRelH relativeFrom="page">
                        <wp14:pctWidth>0</wp14:pctWidth>
                      </wp14:sizeRelH>
                      <wp14:sizeRelV relativeFrom="page">
                        <wp14:pctHeight>0</wp14:pctHeight>
                      </wp14:sizeRelV>
                    </wp:anchor>
                  </w:drawing>
                </mc:Choice>
                <mc:Fallback>
                  <w:pict>
                    <v:group w14:anchorId="656A94AB" id="组合 852" o:spid="_x0000_s1026" style="position:absolute;margin-left:8.25pt;margin-top:30pt;width:149.25pt;height:30.75pt;z-index:251659264" coordsize="18993,3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">
                      <v:group id="図形グループ 2" o:spid="_x0000_s1027" style="position:absolute;left:2063;top:428;width:2268;height:3153" coordorigin="206332,42867" coordsize="317364,441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Fp9mMQAAADcAAAADwAAAGRycy9kb3ducmV2LnhtbESPQYvCMBSE74L/ITzB&#10;m6ZVXKQaRURlD7KwdWHx9miebbF5KU1s67/fLAgeh5n5hllve1OJlhpXWlYQTyMQxJnVJecKfi7H&#10;yRKE88gaK8uk4EkOtpvhYI2Jth1/U5v6XAQIuwQVFN7XiZQuK8igm9qaOHg32xj0QTa51A12AW4q&#10;OYuiD2mw5LBQYE37grJ7+jAKTh12u3l8aM/32/55vSy+fs8xKTUe9bsVCE+9f4df7U+tYLmY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Fp9mMQAAADcAAAA&#10;DwAAAAAAAAAAAAAAAACqAgAAZHJzL2Rvd25yZXYueG1sUEsFBgAAAAAEAAQA+gAAAJsD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円柱 20" o:spid="_x0000_s1028" type="#_x0000_t22" style="position:absolute;left:231082;top:158340;width:164942;height:2144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AUU8cA&#10;AADcAAAADwAAAGRycy9kb3ducmV2LnhtbESP3WrCQBSE74W+w3IKvdNNWkg1ukpbEKqVij94fcie&#10;Jml3z4bsGuPbd4VCL4eZ+YaZLXprREetrx0rSEcJCOLC6ZpLBcfDcjgG4QOyRuOYFFzJw2J+N5hh&#10;rt2Fd9TtQykihH2OCqoQmlxKX1Rk0Y9cQxy9L9daDFG2pdQtXiLcGvmYJJm0WHNcqLCht4qKn/3Z&#10;KliZ16duk6036SQ7bZcf35/meD0r9XDfv0xBBOrDf/iv/a4VjJ9TuJ2JR0D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QFFPHAAAA3AAAAA8AAAAAAAAAAAAAAAAAmAIAAGRy&#10;cy9kb3ducmV2LnhtbFBLBQYAAAAABAAEAPUAAACMAwAAAAA=&#10;" adj="4154" filled="f" strokecolor="black [3213]">
                          <v:textbox>
                            <w:txbxContent>
                              <w:p w14:paraId="781ECBC3" w14:textId="77777777" w:rsidR="000D2A51" w:rsidRDefault="000D2A51" w:rsidP="004010D2"/>
                            </w:txbxContent>
                          </v:textbox>
                        </v:shape>
                        <v:shape id="円柱 21" o:spid="_x0000_s1029" type="#_x0000_t22" style="position:absolute;left:195939;top:156180;width:441069;height:214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2lXMMA&#10;AADcAAAADwAAAGRycy9kb3ducmV2LnhtbESPQYvCMBSE74L/IbwFb5quB7dUo4gg6sGFVQ8eH82z&#10;LTYvJYlt9debhYU9DjPzDbNY9aYWLTlfWVbwOUlAEOdWV1wouJy34xSED8gaa8uk4EkeVsvhYIGZ&#10;th3/UHsKhYgQ9hkqKENoMil9XpJBP7ENcfRu1hkMUbpCaoddhJtaTpNkJg1WHBdKbGhTUn4/PYyC&#10;5M7XQ+he38ddZTh17W59fbJSo49+PQcRqA//4b/2XitIv6bweyYeAbl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2lXMMAAADcAAAADwAAAAAAAAAAAAAAAACYAgAAZHJzL2Rv&#10;d25yZXYueG1sUEsFBgAAAAAEAAQA9QAAAIgDAAAAAA==&#10;" strokecolor="black [3213]">
                          <v:textbox>
                            <w:txbxContent>
                              <w:p w14:paraId="5C9A5110" w14:textId="77777777" w:rsidR="000D2A51" w:rsidRDefault="000D2A51" w:rsidP="004010D2"/>
                            </w:txbxContent>
                          </v:textbox>
                        </v:shape>
                      </v:group>
                      <v:shape id="円柱 3" o:spid="_x0000_s1030" type="#_x0000_t22" style="position:absolute;left:15421;top:1282;width:1179;height:153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Lrq8cA&#10;AADcAAAADwAAAGRycy9kb3ducmV2LnhtbESPQWvCQBSE74L/YXmCN91Y22BTV6mCYFtpqZWeH9nX&#10;JO3u25BdY/z3bkHwOMzMN8x82VkjWmp85VjBZJyAIM6drrhQcPjajGYgfEDWaByTgjN5WC76vTlm&#10;2p34k9p9KESEsM9QQRlCnUnp85Is+rGriaP34xqLIcqmkLrBU4RbI++SJJUWK44LJda0Lin/2x+t&#10;ghezmra79HU3eUy/PzZvv+/mcD4qNRx0z08gAnXhFr62t1rB7OEe/s/E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S66vHAAAA3AAAAA8AAAAAAAAAAAAAAAAAmAIAAGRy&#10;cy9kb3ducmV2LnhtbFBLBQYAAAAABAAEAPUAAACMAwAAAAA=&#10;" adj="4154" filled="f" strokecolor="black [3213]">
                        <v:textbox>
                          <w:txbxContent>
                            <w:p w14:paraId="4CA11DD8" w14:textId="77777777" w:rsidR="000D2A51" w:rsidRDefault="000D2A51" w:rsidP="004010D2"/>
                          </w:txbxContent>
                        </v:textbox>
                      </v:shape>
                      <v:shape id="円柱 4" o:spid="_x0000_s1031" type="#_x0000_t22" style="position:absolute;left:13698;top:1266;width:3153;height:153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FhSMMA&#10;AADcAAAADwAAAGRycy9kb3ducmV2LnhtbESPQYvCMBSE74L/IbwFb5qu4FKqUUQQ9bALqx48Pppn&#10;W2xeShLb6q/fCMIeh5n5hlmselOLlpyvLCv4nCQgiHOrKy4UnE/bcQrCB2SNtWVS8CAPq+VwsMBM&#10;245/qT2GQkQI+wwVlCE0mZQ+L8mgn9iGOHpX6wyGKF0htcMuwk0tp0nyJQ1WHBdKbGhTUn473o2C&#10;5MaXQ+ieP9+7ynDq2t368mClRh/9eg4iUB/+w+/2XitIZzN4nY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FhSMMAAADcAAAADwAAAAAAAAAAAAAAAACYAgAAZHJzL2Rv&#10;d25yZXYueG1sUEsFBgAAAAAEAAQA9QAAAIgDAAAAAA==&#10;" strokecolor="black [3213]">
                        <v:textbox>
                          <w:txbxContent>
                            <w:p w14:paraId="288CFF57" w14:textId="77777777" w:rsidR="000D2A51" w:rsidRDefault="000D2A51" w:rsidP="004010D2"/>
                          </w:txbxContent>
                        </v:textbox>
                      </v:shape>
                      <v:line id="直線コネクタ 5" o:spid="_x0000_s1032" style="position:absolute;visibility:visible;mso-wrap-style:square" from="4296,732" to="14790,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EgsYAAADcAAAADwAAAGRycy9kb3ducmV2LnhtbESPQWvCQBSE74L/YXmCN91YaZDUVaSl&#10;oD2UqoX2+Mw+k2j2bdjdJum/7xYEj8PMfMMs172pRUvOV5YVzKYJCOLc6ooLBZ/H18kChA/IGmvL&#10;pOCXPKxXw8ESM2073lN7CIWIEPYZKihDaDIpfV6SQT+1DXH0ztYZDFG6QmqHXYSbWj4kSSoNVhwX&#10;SmzouaT8evgxCt7nH2m72b1t+69despf9qfvS+eUGo/6zROIQH24h2/trVaweEz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QRILGAAAA3AAAAA8AAAAAAAAA&#10;AAAAAAAAoQIAAGRycy9kb3ducmV2LnhtbFBLBQYAAAAABAAEAPkAAACUAwAAAAA=&#10;"/>
                      <v:line id="直線コネクタ 6" o:spid="_x0000_s1033" style="position:absolute;visibility:visible;mso-wrap-style:square" from="4289,3187" to="14783,3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zhGccAAADcAAAADwAAAGRycy9kb3ducmV2LnhtbESPQWvCQBSE7wX/w/KE3uqmFlNJXUUs&#10;Be2hqC20x2f2NYlm34bdNUn/vSsUPA4z8w0zW/SmFi05X1lW8DhKQBDnVldcKPj6fHuYgvABWWNt&#10;mRT8kYfFfHA3w0zbjnfU7kMhIoR9hgrKEJpMSp+XZNCPbEMcvV/rDIYoXSG1wy7CTS3HSZJKgxXH&#10;hRIbWpWUn/Zno+DjaZu2y837uv/epIf8dXf4OXZOqfthv3wBEagPt/B/e60VTCfP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XOEZxwAAANwAAAAPAAAAAAAA&#10;AAAAAAAAAKECAABkcnMvZG93bnJldi54bWxQSwUGAAAAAAQABAD5AAAAlQMAAAAA&#10;"/>
                      <v:rect id="正方形/長方形 7" o:spid="_x0000_s1034" style="position:absolute;left:4820;width:387;height:7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ZgMMA&#10;AADcAAAADwAAAGRycy9kb3ducmV2LnhtbERPz2vCMBS+C/4P4Qm7aTqLrnRGkcJgMA/qRsduj+at&#10;LWteuiTT9r83B2HHj+/3ZjeYTlzI+daygsdFAoK4srrlWsHH+8s8A+EDssbOMikYycNuO51sMNf2&#10;yie6nEMtYgj7HBU0IfS5lL5qyKBf2J44ct/WGQwRulpqh9cYbjq5TJK1NNhybGiwp6Kh6uf8ZxS0&#10;Y3r8OhSfT8Xbb5l6O5Y+XRmlHmbD/hlEoCH8i+/uV60gW8W18Uw8AnJ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3ZgMMAAADcAAAADwAAAAAAAAAAAAAAAACYAgAAZHJzL2Rv&#10;d25yZXYueG1sUEsFBgAAAAAEAAQA9QAAAIgDAAAAAA==&#10;" filled="f">
                        <v:textbox>
                          <w:txbxContent>
                            <w:p w14:paraId="513E4D68" w14:textId="77777777" w:rsidR="000D2A51" w:rsidRDefault="000D2A51" w:rsidP="004010D2"/>
                          </w:txbxContent>
                        </v:textbox>
                      </v:rect>
                      <v:rect id="正方形/長方形 8" o:spid="_x0000_s1035" style="position:absolute;left:13862;top:3209;width:387;height:7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F8G8YA&#10;AADcAAAADwAAAGRycy9kb3ducmV2LnhtbESPT2vCQBTE7wW/w/KE3uqmBqumriIBQdCDf4rF2yP7&#10;moRm38bsVpNv7woFj8PM/IaZLVpTiSs1rrSs4H0QgSDOrC45V/B1XL1NQDiPrLGyTAo6crCY915m&#10;mGh74z1dDz4XAcIuQQWF93UipcsKMugGtiYO3o9tDPogm1zqBm8Bbio5jKIPabDksFBgTWlB2e/h&#10;zygou3h33qbf43RzOcXOdicXj4xSr/12+QnCU+uf4f/2WiuYjKbwOBOO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F8G8YAAADcAAAADwAAAAAAAAAAAAAAAACYAgAAZHJz&#10;L2Rvd25yZXYueG1sUEsFBgAAAAAEAAQA9QAAAIsDAAAAAA==&#10;" filled="f">
                        <v:textbox>
                          <w:txbxContent>
                            <w:p w14:paraId="399114B7" w14:textId="77777777" w:rsidR="000D2A51" w:rsidRDefault="000D2A51" w:rsidP="004010D2"/>
                          </w:txbxContent>
                        </v:textbox>
                      </v:rect>
                      <v:line id="直線コネクタ 9" o:spid="_x0000_s1036" style="position:absolute;visibility:visible;mso-wrap-style:square" from="4820,932" to="12315,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T2XcIAAADcAAAADwAAAGRycy9kb3ducmV2LnhtbERPz2vCMBS+C/sfwhN201QdIp1RxnAg&#10;OwxqPejt0TybYvNSk6x2//1yEDx+fL/X28G2oicfGscKZtMMBHHldMO1gmP5NVmBCBFZY+uYFPxR&#10;gO3mZbTGXLs7F9QfYi1SCIccFZgYu1zKUBmyGKauI07cxXmLMUFfS+3xnsJtK+dZtpQWG04NBjv6&#10;NFRdD79WgT/HcCpui+/+rd7dfq7elHQplHodDx/vICIN8Sl+uPdawWqZ5qcz6QjI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zT2XcIAAADcAAAADwAAAAAAAAAAAAAA&#10;AAChAgAAZHJzL2Rvd25yZXYueG1sUEsFBgAAAAAEAAQA+QAAAJADAAAAAA==&#10;" strokeweight=".25pt"/>
                      <v:line id="直線コネクタ 10" o:spid="_x0000_s1037" style="position:absolute;visibility:visible;mso-wrap-style:square" from="6297,1106" to="13792,1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hTxsUAAADcAAAADwAAAGRycy9kb3ducmV2LnhtbESPQWvCQBSE7wX/w/KE3urGtohENyJi&#10;ofRQiHrQ2yP7kg1m38bdbUz/fbdQ6HGYmW+Y9Wa0nRjIh9axgvksA0FcOd1yo+B0fHtagggRWWPn&#10;mBR8U4BNMXlYY67dnUsaDrERCcIhRwUmxj6XMlSGLIaZ64mTVztvMSbpG6k93hPcdvI5yxbSYstp&#10;wWBPO0PV9fBlFfhLDOfy9vIxvDb72+fVmyPVpVKP03G7AhFpjP/hv/a7VrBczOH3TDoCsv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hTxsUAAADcAAAADwAAAAAAAAAA&#10;AAAAAAChAgAAZHJzL2Rvd25yZXYueG1sUEsFBgAAAAAEAAQA+QAAAJMDAAAAAA==&#10;" strokeweight=".25pt"/>
                      <v:line id="直線コネクタ 11" o:spid="_x0000_s1038" style="position:absolute;visibility:visible;mso-wrap-style:square" from="4642,1598" to="12137,1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rNscQAAADcAAAADwAAAGRycy9kb3ducmV2LnhtbESPQWsCMRSE74L/IbxCb5qtFZGtUYoo&#10;lB6EVQ96e2yem8XNy5qk6/bfG6HQ4zAz3zCLVW8b0ZEPtWMFb+MMBHHpdM2VguNhO5qDCBFZY+OY&#10;FPxSgNVyOFhgrt2dC+r2sRIJwiFHBSbGNpcylIYshrFriZN3cd5iTNJXUnu8J7ht5CTLZtJizWnB&#10;YEtrQ+V1/2MV+HMMp+L2/t1Nq81td/XmQJdCqdeX/vMDRKQ+/of/2l9awXw2geeZdATk8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qs2xxAAAANwAAAAPAAAAAAAAAAAA&#10;AAAAAKECAABkcnMvZG93bnJldi54bWxQSwUGAAAAAAQABAD5AAAAkgMAAAAA&#10;" strokeweight=".25pt"/>
                      <v:line id="直線コネクタ 12" o:spid="_x0000_s1039" style="position:absolute;visibility:visible;mso-wrap-style:square" from="6716,1807" to="14211,1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oKsUAAADcAAAADwAAAGRycy9kb3ducmV2LnhtbESPQWvCQBSE7wX/w/KE3urGWkSiGxFp&#10;ofRQiHrQ2yP7kg1m38bdbUz/fbdQ6HGYmW+YzXa0nRjIh9axgvksA0FcOd1yo+B0fHtagQgRWWPn&#10;mBR8U4BtMXnYYK7dnUsaDrERCcIhRwUmxj6XMlSGLIaZ64mTVztvMSbpG6k93hPcdvI5y5bSYstp&#10;wWBPe0PV9fBlFfhLDOfytvgYXprX2+fVmyPVpVKP03G3BhFpjP/hv/a7VrBaLuD3TDoCsv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ZoKsUAAADcAAAADwAAAAAAAAAA&#10;AAAAAAChAgAAZHJzL2Rvd25yZXYueG1sUEsFBgAAAAAEAAQA+QAAAJMDAAAAAA==&#10;" strokeweight=".25pt"/>
                      <v:line id="直線コネクタ 13" o:spid="_x0000_s1040" style="position:absolute;visibility:visible;mso-wrap-style:square" from="4604,2017" to="12099,2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wXsUAAADcAAAADwAAAGRycy9kb3ducmV2LnhtbESPQWvCQBSE7wX/w/KE3urGVkSiGxFp&#10;ofRQiHpob4/sSzaYfRt3tzH+e7dQ6HGYmW+YzXa0nRjIh9axgvksA0FcOd1yo+B0fHtagQgRWWPn&#10;mBTcKMC2mDxsMNfuyiUNh9iIBOGQowITY59LGSpDFsPM9cTJq523GJP0jdQerwluO/mcZUtpseW0&#10;YLCnvaHqfPixCvx3DF/l5eVjWDSvl8+zN0eqS6Uep+NuDSLSGP/Df+13rWC1XMDvmXQEZH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wXsUAAADcAAAADwAAAAAAAAAA&#10;AAAAAAChAgAAZHJzL2Rvd25yZXYueG1sUEsFBgAAAAAEAAQA+QAAAJMDAAAAAA==&#10;" strokeweight=".25pt"/>
                      <v:line id="直線コネクタ 14" o:spid="_x0000_s1041" style="position:absolute;visibility:visible;mso-wrap-style:square" from="6925,2966" to="14420,2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NVxcUAAADcAAAADwAAAGRycy9kb3ducmV2LnhtbESPQWsCMRSE7wX/Q3iF3mq21YpsjSJF&#10;ofQgrHqwt8fmuVncvKxJXLf/3ggFj8PMfMPMFr1tREc+1I4VvA0zEMSl0zVXCva79esURIjIGhvH&#10;pOCPAizmg6cZ5tpduaBuGyuRIBxyVGBibHMpQ2nIYhi6ljh5R+ctxiR9JbXHa4LbRr5n2URarDkt&#10;GGzpy1B52l6sAv8bw6E4j366cbU6b07e7OhYKPXy3C8/QUTq4yP83/7WCqaTD7ifSUd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0NVxcUAAADcAAAADwAAAAAAAAAA&#10;AAAAAAChAgAAZHJzL2Rvd25yZXYueG1sUEsFBgAAAAAEAAQA+QAAAJMDAAAAAA==&#10;" strokeweight=".25pt"/>
                      <v:line id="直線コネクタ 15" o:spid="_x0000_s1042" style="position:absolute;visibility:visible;mso-wrap-style:square" from="4402,2760" to="11897,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HLssUAAADcAAAADwAAAGRycy9kb3ducmV2LnhtbESPQWvCQBSE7wX/w/IEb3XTWoKkrlLE&#10;QvFQiPFgb4/sMxvMvo272xj/fbdQ6HGYmW+Y1Wa0nRjIh9axgqd5BoK4drrlRsGxen9cgggRWWPn&#10;mBTcKcBmPXlYYaHdjUsaDrERCcKhQAUmxr6QMtSGLIa564mTd3beYkzSN1J7vCW47eRzluXSYstp&#10;wWBPW0P15fBtFfivGE7ldbEfXprd9fPiTUXnUqnZdHx7BRFpjP/hv/aHVrDMc/g9k4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5HLssUAAADcAAAADwAAAAAAAAAA&#10;AAAAAAChAgAAZHJzL2Rvd25yZXYueG1sUEsFBgAAAAAEAAQA+QAAAJMDAAAAAA==&#10;" strokeweight=".25pt"/>
                      <v:line id="直線コネクタ 16" o:spid="_x0000_s1043" style="position:absolute;visibility:visible;mso-wrap-style:square" from="5693,3107" to="13188,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1uKcUAAADcAAAADwAAAGRycy9kb3ducmV2LnhtbESPQWsCMRSE74L/ITyhN83WFpWtUUQU&#10;Sg+FVQ/t7bF5bhY3L2sS1+2/bwoFj8PMfMMs171tREc+1I4VPE8yEMSl0zVXCk7H/XgBIkRkjY1j&#10;UvBDAdar4WCJuXZ3Lqg7xEokCIccFZgY21zKUBqyGCauJU7e2XmLMUlfSe3xnuC2kdMsm0mLNacF&#10;gy1tDZWXw80q8N8xfBXXl4/utdpdPy/eHOlcKPU06jdvICL18RH+b79rBYvZHP7Op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N1uKcUAAADcAAAADwAAAAAAAAAA&#10;AAAAAAChAgAAZHJzL2Rvd25yZXYueG1sUEsFBgAAAAAEAAQA+QAAAJMDAAAAAA==&#10;" strokeweight=".25pt"/>
                      <v:line id="直線コネクタ 17" o:spid="_x0000_s1044" style="position:absolute;visibility:visible;mso-wrap-style:square" from="6663,2276" to="14158,22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L6W8IAAADcAAAADwAAAGRycy9kb3ducmV2LnhtbERPz2vCMBS+C/sfwhN201QdIp1RxnAg&#10;OwxqPejt0TybYvNSk6x2//1yEDx+fL/X28G2oicfGscKZtMMBHHldMO1gmP5NVmBCBFZY+uYFPxR&#10;gO3mZbTGXLs7F9QfYi1SCIccFZgYu1zKUBmyGKauI07cxXmLMUFfS+3xnsJtK+dZtpQWG04NBjv6&#10;NFRdD79WgT/HcCpui+/+rd7dfq7elHQplHodDx/vICIN8Sl+uPdawWqZ1qYz6QjI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L6W8IAAADcAAAADwAAAAAAAAAAAAAA&#10;AAChAgAAZHJzL2Rvd25yZXYueG1sUEsFBgAAAAAEAAQA+QAAAJADAAAAAA==&#10;" strokeweight=".25p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ストライプ矢印 18" o:spid="_x0000_s1045" type="#_x0000_t93" style="position:absolute;top:1632;width:2097;height:7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s2y8UA&#10;AADcAAAADwAAAGRycy9kb3ducmV2LnhtbESPQWvCQBSE70L/w/IKvenGQmwaXaW0lHqyGCteH9ln&#10;NjT7NmQ3Jv57t1DwOMzMN8xqM9pGXKjztWMF81kCgrh0uuZKwc/hc5qB8AFZY+OYFFzJw2b9MFlh&#10;rt3Ae7oUoRIRwj5HBSaENpfSl4Ys+plriaN3dp3FEGVXSd3hEOG2kc9JspAWa44LBlt6N1T+Fr1V&#10;kB58ujMvX3jK5vX3x7XfHofBKfX0OL4tQQQawz38395qBdniFf7Ox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GzbLxQAAANwAAAAPAAAAAAAAAAAAAAAAAJgCAABkcnMv&#10;ZG93bnJldi54bWxQSwUGAAAAAAQABAD1AAAAigMAAAAA&#10;" adj="17635" fillcolor="black [3213]">
                        <v:textbox>
                          <w:txbxContent>
                            <w:p w14:paraId="245F9435" w14:textId="77777777" w:rsidR="000D2A51" w:rsidRDefault="000D2A51" w:rsidP="004010D2"/>
                          </w:txbxContent>
                        </v:textbox>
                      </v:shape>
                      <v:shape id="ストライプ矢印 19" o:spid="_x0000_s1046" type="#_x0000_t93" style="position:absolute;left:16896;top:1632;width:2097;height:7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Ji8AA&#10;AADcAAAADwAAAGRycy9kb3ducmV2LnhtbERPTYvCMBC9C/sfwizsTVMFtXSNsqyInhSrstehGZti&#10;MylNtPXfbw6Cx8f7Xqx6W4sHtb5yrGA8SkAQF05XXCo4nzbDFIQPyBprx6TgSR5Wy4/BAjPtOj7S&#10;Iw+liCHsM1RgQmgyKX1hyKIfuYY4clfXWgwRtqXULXYx3NZykiQzabHi2GCwoV9DxS2/WwXTk5/u&#10;zXyLf+m4Oqyf992l65xSX5/9zzeIQH14i1/unVaQzuP8eCYeAbn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gJi8AAAADcAAAADwAAAAAAAAAAAAAAAACYAgAAZHJzL2Rvd25y&#10;ZXYueG1sUEsFBgAAAAAEAAQA9QAAAIUDAAAAAA==&#10;" adj="17635" fillcolor="black [3213]">
                        <v:textbox>
                          <w:txbxContent>
                            <w:p w14:paraId="4085B86C" w14:textId="77777777" w:rsidR="000D2A51" w:rsidRDefault="000D2A51" w:rsidP="004010D2"/>
                          </w:txbxContent>
                        </v:textbox>
                      </v:shape>
                    </v:group>
                  </w:pict>
                </mc:Fallback>
              </mc:AlternateContent>
            </w:r>
            <w:r w:rsidRPr="004010D2">
              <w:rPr>
                <w:rFonts w:ascii="Book Antiqua" w:eastAsia="SimSun" w:hAnsi="Book Antiqua" w:cs="SimSun"/>
                <w:color w:val="000000"/>
                <w:kern w:val="0"/>
                <w:lang w:eastAsia="zh-CN"/>
              </w:rPr>
              <w:t>Hollow fiber (tubular)</w:t>
            </w:r>
          </w:p>
        </w:tc>
        <w:tc>
          <w:tcPr>
            <w:tcW w:w="4011" w:type="dxa"/>
            <w:tcBorders>
              <w:top w:val="nil"/>
              <w:left w:val="nil"/>
              <w:bottom w:val="nil"/>
              <w:right w:val="nil"/>
            </w:tcBorders>
            <w:shd w:val="clear" w:color="auto" w:fill="auto"/>
            <w:vAlign w:val="center"/>
            <w:hideMark/>
          </w:tcPr>
          <w:p w14:paraId="6FFF9CBB"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 xml:space="preserve">Simple structure, divertible from dialyzer, minimal shear stress, immunoisolation </w:t>
            </w:r>
          </w:p>
        </w:tc>
        <w:tc>
          <w:tcPr>
            <w:tcW w:w="3664" w:type="dxa"/>
            <w:tcBorders>
              <w:top w:val="nil"/>
              <w:left w:val="nil"/>
              <w:bottom w:val="nil"/>
              <w:right w:val="nil"/>
            </w:tcBorders>
            <w:shd w:val="clear" w:color="auto" w:fill="auto"/>
            <w:vAlign w:val="center"/>
            <w:hideMark/>
          </w:tcPr>
          <w:p w14:paraId="3C2CAACB"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Uneven gas-liquid mass transfer, no intrinsic oxygen supply</w:t>
            </w:r>
          </w:p>
        </w:tc>
      </w:tr>
      <w:tr w:rsidR="004010D2" w:rsidRPr="004010D2" w14:paraId="2BD6ADD1" w14:textId="77777777" w:rsidTr="004010D2">
        <w:trPr>
          <w:trHeight w:val="1607"/>
        </w:trPr>
        <w:tc>
          <w:tcPr>
            <w:tcW w:w="3318" w:type="dxa"/>
            <w:tcBorders>
              <w:top w:val="nil"/>
              <w:left w:val="nil"/>
              <w:bottom w:val="nil"/>
              <w:right w:val="nil"/>
            </w:tcBorders>
            <w:shd w:val="clear" w:color="auto" w:fill="auto"/>
            <w:noWrap/>
            <w:hideMark/>
          </w:tcPr>
          <w:p w14:paraId="749B97F0" w14:textId="50E9465F" w:rsidR="004010D2" w:rsidRPr="004010D2" w:rsidRDefault="004010D2" w:rsidP="004010D2">
            <w:pPr>
              <w:widowControl/>
              <w:jc w:val="left"/>
              <w:rPr>
                <w:rFonts w:ascii="Book Antiqua" w:eastAsia="SimSun" w:hAnsi="Book Antiqua" w:cs="SimSun"/>
                <w:color w:val="000000"/>
                <w:kern w:val="0"/>
                <w:lang w:eastAsia="zh-CN"/>
              </w:rPr>
            </w:pPr>
            <w:r>
              <w:rPr>
                <w:rFonts w:ascii="Book Antiqua" w:eastAsia="SimSun" w:hAnsi="Book Antiqua" w:cs="SimSun"/>
                <w:noProof/>
                <w:color w:val="000000"/>
                <w:kern w:val="0"/>
                <w:lang w:eastAsia="zh-CN"/>
              </w:rPr>
              <mc:AlternateContent>
                <mc:Choice Requires="wpg">
                  <w:drawing>
                    <wp:anchor distT="0" distB="0" distL="114300" distR="114300" simplePos="0" relativeHeight="251660288" behindDoc="0" locked="0" layoutInCell="1" allowOverlap="1" wp14:anchorId="44D65291" wp14:editId="11890749">
                      <wp:simplePos x="0" y="0"/>
                      <wp:positionH relativeFrom="column">
                        <wp:posOffset>371475</wp:posOffset>
                      </wp:positionH>
                      <wp:positionV relativeFrom="paragraph">
                        <wp:posOffset>228600</wp:posOffset>
                      </wp:positionV>
                      <wp:extent cx="1266825" cy="781050"/>
                      <wp:effectExtent l="0" t="19050" r="9525" b="19050"/>
                      <wp:wrapNone/>
                      <wp:docPr id="810" name="组合 810"/>
                      <wp:cNvGraphicFramePr/>
                      <a:graphic xmlns:a="http://schemas.openxmlformats.org/drawingml/2006/main">
                        <a:graphicData uri="http://schemas.microsoft.com/office/word/2010/wordprocessingGroup">
                          <wpg:wgp>
                            <wpg:cNvGrpSpPr/>
                            <wpg:grpSpPr>
                              <a:xfrm>
                                <a:off x="0" y="0"/>
                                <a:ext cx="1268941" cy="781511"/>
                                <a:chOff x="0" y="0"/>
                                <a:chExt cx="1268941" cy="781513"/>
                              </a:xfrm>
                            </wpg:grpSpPr>
                            <wpg:grpSp>
                              <wpg:cNvPr id="811" name="図形グループ 23"/>
                              <wpg:cNvGrpSpPr>
                                <a:grpSpLocks noChangeAspect="1"/>
                              </wpg:cNvGrpSpPr>
                              <wpg:grpSpPr>
                                <a:xfrm>
                                  <a:off x="138907" y="25516"/>
                                  <a:ext cx="992358" cy="755997"/>
                                  <a:chOff x="138907" y="25516"/>
                                  <a:chExt cx="1000153" cy="761934"/>
                                </a:xfrm>
                              </wpg:grpSpPr>
                              <wpg:grpSp>
                                <wpg:cNvPr id="816" name="図形グループ 28"/>
                                <wpg:cNvGrpSpPr/>
                                <wpg:grpSpPr>
                                  <a:xfrm rot="3600000">
                                    <a:off x="709836" y="56491"/>
                                    <a:ext cx="297262" cy="294186"/>
                                    <a:chOff x="709836" y="56492"/>
                                    <a:chExt cx="297262" cy="294186"/>
                                  </a:xfrm>
                                </wpg:grpSpPr>
                                <wps:wsp>
                                  <wps:cNvPr id="848" name="円/楕円 60"/>
                                  <wps:cNvSpPr/>
                                  <wps:spPr>
                                    <a:xfrm>
                                      <a:off x="732467" y="56492"/>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4C2BC4B" w14:textId="77777777" w:rsidR="000D2A51" w:rsidRDefault="000D2A51" w:rsidP="004010D2"/>
                                    </w:txbxContent>
                                  </wps:txbx>
                                  <wps:bodyPr wrap="square" rtlCol="0" anchor="ctr"/>
                                </wps:wsp>
                                <wps:wsp>
                                  <wps:cNvPr id="849" name="円/楕円 61"/>
                                  <wps:cNvSpPr/>
                                  <wps:spPr>
                                    <a:xfrm>
                                      <a:off x="732467" y="147020"/>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DB931D5" w14:textId="77777777" w:rsidR="000D2A51" w:rsidRDefault="000D2A51" w:rsidP="004010D2"/>
                                    </w:txbxContent>
                                  </wps:txbx>
                                  <wps:bodyPr wrap="square" rtlCol="0" anchor="ctr"/>
                                </wps:wsp>
                                <wps:wsp>
                                  <wps:cNvPr id="850" name="直線コネクタ 62"/>
                                  <wps:cNvCnPr>
                                    <a:stCxn id="848" idx="2"/>
                                    <a:endCxn id="849" idx="2"/>
                                  </wps:cNvCnPr>
                                  <wps:spPr>
                                    <a:xfrm rot="18000000" flipH="1">
                                      <a:off x="693268" y="180954"/>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51" name="直線コネクタ 63"/>
                                  <wps:cNvCnPr/>
                                  <wps:spPr>
                                    <a:xfrm rot="18000000" flipH="1">
                                      <a:off x="945266" y="180953"/>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817" name="図形グループ 29"/>
                                <wpg:cNvGrpSpPr/>
                                <wpg:grpSpPr>
                                  <a:xfrm rot="18000000">
                                    <a:off x="236655" y="56493"/>
                                    <a:ext cx="297262" cy="294186"/>
                                    <a:chOff x="236655" y="56493"/>
                                    <a:chExt cx="297262" cy="294186"/>
                                  </a:xfrm>
                                </wpg:grpSpPr>
                                <wps:wsp>
                                  <wps:cNvPr id="844" name="円/楕円 56"/>
                                  <wps:cNvSpPr/>
                                  <wps:spPr>
                                    <a:xfrm>
                                      <a:off x="259287" y="56493"/>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872C5C8" w14:textId="77777777" w:rsidR="000D2A51" w:rsidRDefault="000D2A51" w:rsidP="004010D2"/>
                                    </w:txbxContent>
                                  </wps:txbx>
                                  <wps:bodyPr wrap="square" rtlCol="0" anchor="ctr"/>
                                </wps:wsp>
                                <wps:wsp>
                                  <wps:cNvPr id="845" name="円/楕円 57"/>
                                  <wps:cNvSpPr/>
                                  <wps:spPr>
                                    <a:xfrm>
                                      <a:off x="259287" y="147021"/>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B8435A7" w14:textId="77777777" w:rsidR="000D2A51" w:rsidRDefault="000D2A51" w:rsidP="004010D2"/>
                                    </w:txbxContent>
                                  </wps:txbx>
                                  <wps:bodyPr wrap="square" rtlCol="0" anchor="ctr"/>
                                </wps:wsp>
                                <wps:wsp>
                                  <wps:cNvPr id="846" name="直線コネクタ 58"/>
                                  <wps:cNvCnPr>
                                    <a:stCxn id="844" idx="2"/>
                                    <a:endCxn id="845" idx="2"/>
                                  </wps:cNvCnPr>
                                  <wps:spPr>
                                    <a:xfrm rot="3600000">
                                      <a:off x="220087" y="180955"/>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47" name="直線コネクタ 59"/>
                                  <wps:cNvCnPr/>
                                  <wps:spPr>
                                    <a:xfrm rot="3600000">
                                      <a:off x="472085" y="180954"/>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818" name="図形グループ 30"/>
                                <wpg:cNvGrpSpPr/>
                                <wpg:grpSpPr>
                                  <a:xfrm>
                                    <a:off x="494481" y="25516"/>
                                    <a:ext cx="251998" cy="294186"/>
                                    <a:chOff x="494481" y="25516"/>
                                    <a:chExt cx="251998" cy="294186"/>
                                  </a:xfrm>
                                </wpg:grpSpPr>
                                <wps:wsp>
                                  <wps:cNvPr id="840" name="円/楕円 52"/>
                                  <wps:cNvSpPr/>
                                  <wps:spPr>
                                    <a:xfrm>
                                      <a:off x="494481" y="25516"/>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2CC0DD9" w14:textId="77777777" w:rsidR="000D2A51" w:rsidRDefault="000D2A51" w:rsidP="004010D2"/>
                                    </w:txbxContent>
                                  </wps:txbx>
                                  <wps:bodyPr wrap="square" rtlCol="0" anchor="ctr"/>
                                </wps:wsp>
                                <wps:wsp>
                                  <wps:cNvPr id="841" name="円/楕円 53"/>
                                  <wps:cNvSpPr/>
                                  <wps:spPr>
                                    <a:xfrm>
                                      <a:off x="494481" y="116044"/>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1167190" w14:textId="77777777" w:rsidR="000D2A51" w:rsidRDefault="000D2A51" w:rsidP="004010D2"/>
                                    </w:txbxContent>
                                  </wps:txbx>
                                  <wps:bodyPr wrap="square" rtlCol="0" anchor="ctr"/>
                                </wps:wsp>
                                <wps:wsp>
                                  <wps:cNvPr id="842" name="直線コネクタ 54"/>
                                  <wps:cNvCnPr>
                                    <a:stCxn id="840" idx="2"/>
                                    <a:endCxn id="841" idx="2"/>
                                  </wps:cNvCnPr>
                                  <wps:spPr>
                                    <a:xfrm>
                                      <a:off x="494481" y="127346"/>
                                      <a:ext cx="0" cy="90528"/>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43" name="直線コネクタ 55"/>
                                  <wps:cNvCnPr/>
                                  <wps:spPr>
                                    <a:xfrm>
                                      <a:off x="746479" y="127345"/>
                                      <a:ext cx="0" cy="90528"/>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819" name="円/楕円 31"/>
                                <wps:cNvSpPr>
                                  <a:spLocks noChangeAspect="1"/>
                                </wps:cNvSpPr>
                                <wps:spPr>
                                  <a:xfrm>
                                    <a:off x="273299" y="112017"/>
                                    <a:ext cx="722263" cy="539999"/>
                                  </a:xfrm>
                                  <a:prstGeom prst="ellipse">
                                    <a:avLst/>
                                  </a:prstGeom>
                                  <a:solidFill>
                                    <a:schemeClr val="bg1">
                                      <a:lumMod val="9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062FCA3" w14:textId="77777777" w:rsidR="000D2A51" w:rsidRDefault="000D2A51" w:rsidP="004010D2"/>
                                  </w:txbxContent>
                                </wps:txbx>
                                <wps:bodyPr wrap="square" rtlCol="0" anchor="ctr"/>
                              </wps:wsp>
                              <wps:wsp>
                                <wps:cNvPr id="820" name="円/楕円 32"/>
                                <wps:cNvSpPr/>
                                <wps:spPr>
                                  <a:xfrm>
                                    <a:off x="408504" y="163178"/>
                                    <a:ext cx="441498" cy="330086"/>
                                  </a:xfrm>
                                  <a:prstGeom prst="ellipse">
                                    <a:avLst/>
                                  </a:prstGeom>
                                  <a:solidFill>
                                    <a:schemeClr val="bg1">
                                      <a:lumMod val="9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5460AD8" w14:textId="77777777" w:rsidR="000D2A51" w:rsidRDefault="000D2A51" w:rsidP="004010D2"/>
                                  </w:txbxContent>
                                </wps:txbx>
                                <wps:bodyPr wrap="square" rtlCol="0" anchor="ctr"/>
                              </wps:wsp>
                              <wps:wsp>
                                <wps:cNvPr id="821" name="円/楕円 33"/>
                                <wps:cNvSpPr/>
                                <wps:spPr>
                                  <a:xfrm>
                                    <a:off x="455302" y="194768"/>
                                    <a:ext cx="352367" cy="254943"/>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0DD4B3" w14:textId="77777777" w:rsidR="000D2A51" w:rsidRDefault="000D2A51" w:rsidP="004010D2"/>
                                  </w:txbxContent>
                                </wps:txbx>
                                <wps:bodyPr wrap="square" rtlCol="0" anchor="ctr"/>
                              </wps:wsp>
                              <wps:wsp>
                                <wps:cNvPr id="822" name="フリーフォーム 34"/>
                                <wps:cNvSpPr/>
                                <wps:spPr>
                                  <a:xfrm>
                                    <a:off x="194899" y="356568"/>
                                    <a:ext cx="224187" cy="227224"/>
                                  </a:xfrm>
                                  <a:custGeom>
                                    <a:avLst/>
                                    <a:gdLst>
                                      <a:gd name="connsiteX0" fmla="*/ 0 w 196850"/>
                                      <a:gd name="connsiteY0" fmla="*/ 22225 h 203200"/>
                                      <a:gd name="connsiteX1" fmla="*/ 15875 w 196850"/>
                                      <a:gd name="connsiteY1" fmla="*/ 19050 h 203200"/>
                                      <a:gd name="connsiteX2" fmla="*/ 25400 w 196850"/>
                                      <a:gd name="connsiteY2" fmla="*/ 15875 h 203200"/>
                                      <a:gd name="connsiteX3" fmla="*/ 57150 w 196850"/>
                                      <a:gd name="connsiteY3" fmla="*/ 6350 h 203200"/>
                                      <a:gd name="connsiteX4" fmla="*/ 66675 w 196850"/>
                                      <a:gd name="connsiteY4" fmla="*/ 3175 h 203200"/>
                                      <a:gd name="connsiteX5" fmla="*/ 76200 w 196850"/>
                                      <a:gd name="connsiteY5" fmla="*/ 0 h 203200"/>
                                      <a:gd name="connsiteX6" fmla="*/ 117475 w 196850"/>
                                      <a:gd name="connsiteY6" fmla="*/ 9525 h 203200"/>
                                      <a:gd name="connsiteX7" fmla="*/ 127000 w 196850"/>
                                      <a:gd name="connsiteY7" fmla="*/ 12700 h 203200"/>
                                      <a:gd name="connsiteX8" fmla="*/ 136525 w 196850"/>
                                      <a:gd name="connsiteY8" fmla="*/ 15875 h 203200"/>
                                      <a:gd name="connsiteX9" fmla="*/ 142875 w 196850"/>
                                      <a:gd name="connsiteY9" fmla="*/ 25400 h 203200"/>
                                      <a:gd name="connsiteX10" fmla="*/ 152400 w 196850"/>
                                      <a:gd name="connsiteY10" fmla="*/ 31750 h 203200"/>
                                      <a:gd name="connsiteX11" fmla="*/ 165100 w 196850"/>
                                      <a:gd name="connsiteY11" fmla="*/ 47625 h 203200"/>
                                      <a:gd name="connsiteX12" fmla="*/ 177800 w 196850"/>
                                      <a:gd name="connsiteY12" fmla="*/ 66675 h 203200"/>
                                      <a:gd name="connsiteX13" fmla="*/ 184150 w 196850"/>
                                      <a:gd name="connsiteY13" fmla="*/ 76200 h 203200"/>
                                      <a:gd name="connsiteX14" fmla="*/ 193675 w 196850"/>
                                      <a:gd name="connsiteY14" fmla="*/ 117475 h 203200"/>
                                      <a:gd name="connsiteX15" fmla="*/ 196850 w 196850"/>
                                      <a:gd name="connsiteY15" fmla="*/ 127000 h 203200"/>
                                      <a:gd name="connsiteX16" fmla="*/ 190500 w 196850"/>
                                      <a:gd name="connsiteY16" fmla="*/ 168275 h 203200"/>
                                      <a:gd name="connsiteX17" fmla="*/ 177800 w 196850"/>
                                      <a:gd name="connsiteY17" fmla="*/ 187325 h 203200"/>
                                      <a:gd name="connsiteX18" fmla="*/ 149225 w 196850"/>
                                      <a:gd name="connsiteY18" fmla="*/ 196850 h 203200"/>
                                      <a:gd name="connsiteX19" fmla="*/ 139700 w 196850"/>
                                      <a:gd name="connsiteY19" fmla="*/ 200025 h 203200"/>
                                      <a:gd name="connsiteX20" fmla="*/ 130175 w 196850"/>
                                      <a:gd name="connsiteY20" fmla="*/ 203200 h 203200"/>
                                      <a:gd name="connsiteX21" fmla="*/ 136525 w 196850"/>
                                      <a:gd name="connsiteY21" fmla="*/ 184150 h 203200"/>
                                      <a:gd name="connsiteX22" fmla="*/ 139700 w 196850"/>
                                      <a:gd name="connsiteY22" fmla="*/ 174625 h 203200"/>
                                      <a:gd name="connsiteX23" fmla="*/ 142875 w 196850"/>
                                      <a:gd name="connsiteY23" fmla="*/ 158750 h 203200"/>
                                      <a:gd name="connsiteX24" fmla="*/ 136525 w 196850"/>
                                      <a:gd name="connsiteY24" fmla="*/ 98425 h 203200"/>
                                      <a:gd name="connsiteX25" fmla="*/ 130175 w 196850"/>
                                      <a:gd name="connsiteY25" fmla="*/ 79375 h 203200"/>
                                      <a:gd name="connsiteX26" fmla="*/ 111125 w 196850"/>
                                      <a:gd name="connsiteY26" fmla="*/ 69850 h 203200"/>
                                      <a:gd name="connsiteX27" fmla="*/ 104775 w 196850"/>
                                      <a:gd name="connsiteY27" fmla="*/ 50800 h 203200"/>
                                      <a:gd name="connsiteX28" fmla="*/ 95250 w 196850"/>
                                      <a:gd name="connsiteY28" fmla="*/ 44450 h 203200"/>
                                      <a:gd name="connsiteX29" fmla="*/ 73025 w 196850"/>
                                      <a:gd name="connsiteY29" fmla="*/ 34925 h 203200"/>
                                      <a:gd name="connsiteX30" fmla="*/ 28575 w 196850"/>
                                      <a:gd name="connsiteY30" fmla="*/ 15875 h 203200"/>
                                      <a:gd name="connsiteX31" fmla="*/ 0 w 196850"/>
                                      <a:gd name="connsiteY31" fmla="*/ 22225 h 203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196850" h="203200">
                                        <a:moveTo>
                                          <a:pt x="0" y="22225"/>
                                        </a:moveTo>
                                        <a:cubicBezTo>
                                          <a:pt x="5292" y="21167"/>
                                          <a:pt x="10640" y="20359"/>
                                          <a:pt x="15875" y="19050"/>
                                        </a:cubicBezTo>
                                        <a:cubicBezTo>
                                          <a:pt x="19122" y="18238"/>
                                          <a:pt x="22182" y="16794"/>
                                          <a:pt x="25400" y="15875"/>
                                        </a:cubicBezTo>
                                        <a:cubicBezTo>
                                          <a:pt x="58989" y="6278"/>
                                          <a:pt x="11879" y="21440"/>
                                          <a:pt x="57150" y="6350"/>
                                        </a:cubicBezTo>
                                        <a:lnTo>
                                          <a:pt x="66675" y="3175"/>
                                        </a:lnTo>
                                        <a:lnTo>
                                          <a:pt x="76200" y="0"/>
                                        </a:lnTo>
                                        <a:cubicBezTo>
                                          <a:pt x="105051" y="4122"/>
                                          <a:pt x="91325" y="808"/>
                                          <a:pt x="117475" y="9525"/>
                                        </a:cubicBezTo>
                                        <a:lnTo>
                                          <a:pt x="127000" y="12700"/>
                                        </a:lnTo>
                                        <a:lnTo>
                                          <a:pt x="136525" y="15875"/>
                                        </a:lnTo>
                                        <a:cubicBezTo>
                                          <a:pt x="138642" y="19050"/>
                                          <a:pt x="140177" y="22702"/>
                                          <a:pt x="142875" y="25400"/>
                                        </a:cubicBezTo>
                                        <a:cubicBezTo>
                                          <a:pt x="145573" y="28098"/>
                                          <a:pt x="150016" y="28770"/>
                                          <a:pt x="152400" y="31750"/>
                                        </a:cubicBezTo>
                                        <a:cubicBezTo>
                                          <a:pt x="169927" y="53658"/>
                                          <a:pt x="137803" y="29427"/>
                                          <a:pt x="165100" y="47625"/>
                                        </a:cubicBezTo>
                                        <a:lnTo>
                                          <a:pt x="177800" y="66675"/>
                                        </a:lnTo>
                                        <a:lnTo>
                                          <a:pt x="184150" y="76200"/>
                                        </a:lnTo>
                                        <a:cubicBezTo>
                                          <a:pt x="188272" y="105051"/>
                                          <a:pt x="184958" y="91325"/>
                                          <a:pt x="193675" y="117475"/>
                                        </a:cubicBezTo>
                                        <a:lnTo>
                                          <a:pt x="196850" y="127000"/>
                                        </a:lnTo>
                                        <a:cubicBezTo>
                                          <a:pt x="196383" y="131671"/>
                                          <a:pt x="196082" y="158228"/>
                                          <a:pt x="190500" y="168275"/>
                                        </a:cubicBezTo>
                                        <a:cubicBezTo>
                                          <a:pt x="186794" y="174946"/>
                                          <a:pt x="185040" y="184912"/>
                                          <a:pt x="177800" y="187325"/>
                                        </a:cubicBezTo>
                                        <a:lnTo>
                                          <a:pt x="149225" y="196850"/>
                                        </a:lnTo>
                                        <a:lnTo>
                                          <a:pt x="139700" y="200025"/>
                                        </a:lnTo>
                                        <a:lnTo>
                                          <a:pt x="130175" y="203200"/>
                                        </a:lnTo>
                                        <a:lnTo>
                                          <a:pt x="136525" y="184150"/>
                                        </a:lnTo>
                                        <a:cubicBezTo>
                                          <a:pt x="137583" y="180975"/>
                                          <a:pt x="139044" y="177907"/>
                                          <a:pt x="139700" y="174625"/>
                                        </a:cubicBezTo>
                                        <a:lnTo>
                                          <a:pt x="142875" y="158750"/>
                                        </a:lnTo>
                                        <a:cubicBezTo>
                                          <a:pt x="141799" y="144765"/>
                                          <a:pt x="140759" y="115360"/>
                                          <a:pt x="136525" y="98425"/>
                                        </a:cubicBezTo>
                                        <a:cubicBezTo>
                                          <a:pt x="134902" y="91931"/>
                                          <a:pt x="135744" y="83088"/>
                                          <a:pt x="130175" y="79375"/>
                                        </a:cubicBezTo>
                                        <a:cubicBezTo>
                                          <a:pt x="117865" y="71169"/>
                                          <a:pt x="124270" y="74232"/>
                                          <a:pt x="111125" y="69850"/>
                                        </a:cubicBezTo>
                                        <a:cubicBezTo>
                                          <a:pt x="109008" y="63500"/>
                                          <a:pt x="110344" y="54513"/>
                                          <a:pt x="104775" y="50800"/>
                                        </a:cubicBezTo>
                                        <a:cubicBezTo>
                                          <a:pt x="101600" y="48683"/>
                                          <a:pt x="98663" y="46157"/>
                                          <a:pt x="95250" y="44450"/>
                                        </a:cubicBezTo>
                                        <a:cubicBezTo>
                                          <a:pt x="68973" y="31312"/>
                                          <a:pt x="106059" y="54745"/>
                                          <a:pt x="73025" y="34925"/>
                                        </a:cubicBezTo>
                                        <a:cubicBezTo>
                                          <a:pt x="55743" y="24556"/>
                                          <a:pt x="51054" y="15875"/>
                                          <a:pt x="28575" y="15875"/>
                                        </a:cubicBezTo>
                                        <a:lnTo>
                                          <a:pt x="0" y="22225"/>
                                        </a:lnTo>
                                        <a:close/>
                                      </a:path>
                                    </a:pathLst>
                                  </a:custGeom>
                                  <a:solidFill>
                                    <a:srgbClr val="FFFFFF"/>
                                  </a:solidFill>
                                  <a:ln>
                                    <a:solidFill>
                                      <a:srgbClr val="FFFFFF"/>
                                    </a:solidFill>
                                  </a:ln>
                                </wps:spPr>
                                <wps:style>
                                  <a:lnRef idx="1">
                                    <a:schemeClr val="accent1"/>
                                  </a:lnRef>
                                  <a:fillRef idx="3">
                                    <a:schemeClr val="accent1"/>
                                  </a:fillRef>
                                  <a:effectRef idx="2">
                                    <a:schemeClr val="accent1"/>
                                  </a:effectRef>
                                  <a:fontRef idx="minor">
                                    <a:schemeClr val="lt1"/>
                                  </a:fontRef>
                                </wps:style>
                                <wps:txbx>
                                  <w:txbxContent>
                                    <w:p w14:paraId="2AA0F41D" w14:textId="77777777" w:rsidR="000D2A51" w:rsidRDefault="000D2A51" w:rsidP="004010D2"/>
                                  </w:txbxContent>
                                </wps:txbx>
                                <wps:bodyPr wrap="square" rtlCol="0" anchor="ctr"/>
                              </wps:wsp>
                              <wpg:grpSp>
                                <wpg:cNvPr id="823" name="図形グループ 35"/>
                                <wpg:cNvGrpSpPr/>
                                <wpg:grpSpPr>
                                  <a:xfrm rot="3600000">
                                    <a:off x="137369" y="341224"/>
                                    <a:ext cx="297262" cy="294186"/>
                                    <a:chOff x="137369" y="341225"/>
                                    <a:chExt cx="297262" cy="294186"/>
                                  </a:xfrm>
                                </wpg:grpSpPr>
                                <wps:wsp>
                                  <wps:cNvPr id="836" name="円/楕円 48"/>
                                  <wps:cNvSpPr/>
                                  <wps:spPr>
                                    <a:xfrm>
                                      <a:off x="160000" y="341225"/>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B67EE60" w14:textId="77777777" w:rsidR="000D2A51" w:rsidRDefault="000D2A51" w:rsidP="004010D2"/>
                                    </w:txbxContent>
                                  </wps:txbx>
                                  <wps:bodyPr wrap="square" rtlCol="0" anchor="ctr"/>
                                </wps:wsp>
                                <wps:wsp>
                                  <wps:cNvPr id="837" name="円/楕円 49"/>
                                  <wps:cNvSpPr/>
                                  <wps:spPr>
                                    <a:xfrm>
                                      <a:off x="160000" y="431753"/>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CFC1A72" w14:textId="77777777" w:rsidR="000D2A51" w:rsidRDefault="000D2A51" w:rsidP="004010D2"/>
                                    </w:txbxContent>
                                  </wps:txbx>
                                  <wps:bodyPr wrap="square" rtlCol="0" anchor="ctr"/>
                                </wps:wsp>
                                <wps:wsp>
                                  <wps:cNvPr id="838" name="直線コネクタ 50"/>
                                  <wps:cNvCnPr>
                                    <a:stCxn id="836" idx="2"/>
                                    <a:endCxn id="837" idx="2"/>
                                  </wps:cNvCnPr>
                                  <wps:spPr>
                                    <a:xfrm rot="18000000" flipH="1">
                                      <a:off x="120801" y="465687"/>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39" name="直線コネクタ 51"/>
                                  <wps:cNvCnPr/>
                                  <wps:spPr>
                                    <a:xfrm rot="18000000" flipH="1">
                                      <a:off x="372799" y="465686"/>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824" name="フリーフォーム 36"/>
                                <wps:cNvSpPr/>
                                <wps:spPr>
                                  <a:xfrm flipH="1">
                                    <a:off x="856892" y="356568"/>
                                    <a:ext cx="224187" cy="227224"/>
                                  </a:xfrm>
                                  <a:custGeom>
                                    <a:avLst/>
                                    <a:gdLst>
                                      <a:gd name="connsiteX0" fmla="*/ 0 w 196850"/>
                                      <a:gd name="connsiteY0" fmla="*/ 22225 h 203200"/>
                                      <a:gd name="connsiteX1" fmla="*/ 15875 w 196850"/>
                                      <a:gd name="connsiteY1" fmla="*/ 19050 h 203200"/>
                                      <a:gd name="connsiteX2" fmla="*/ 25400 w 196850"/>
                                      <a:gd name="connsiteY2" fmla="*/ 15875 h 203200"/>
                                      <a:gd name="connsiteX3" fmla="*/ 57150 w 196850"/>
                                      <a:gd name="connsiteY3" fmla="*/ 6350 h 203200"/>
                                      <a:gd name="connsiteX4" fmla="*/ 66675 w 196850"/>
                                      <a:gd name="connsiteY4" fmla="*/ 3175 h 203200"/>
                                      <a:gd name="connsiteX5" fmla="*/ 76200 w 196850"/>
                                      <a:gd name="connsiteY5" fmla="*/ 0 h 203200"/>
                                      <a:gd name="connsiteX6" fmla="*/ 117475 w 196850"/>
                                      <a:gd name="connsiteY6" fmla="*/ 9525 h 203200"/>
                                      <a:gd name="connsiteX7" fmla="*/ 127000 w 196850"/>
                                      <a:gd name="connsiteY7" fmla="*/ 12700 h 203200"/>
                                      <a:gd name="connsiteX8" fmla="*/ 136525 w 196850"/>
                                      <a:gd name="connsiteY8" fmla="*/ 15875 h 203200"/>
                                      <a:gd name="connsiteX9" fmla="*/ 142875 w 196850"/>
                                      <a:gd name="connsiteY9" fmla="*/ 25400 h 203200"/>
                                      <a:gd name="connsiteX10" fmla="*/ 152400 w 196850"/>
                                      <a:gd name="connsiteY10" fmla="*/ 31750 h 203200"/>
                                      <a:gd name="connsiteX11" fmla="*/ 165100 w 196850"/>
                                      <a:gd name="connsiteY11" fmla="*/ 47625 h 203200"/>
                                      <a:gd name="connsiteX12" fmla="*/ 177800 w 196850"/>
                                      <a:gd name="connsiteY12" fmla="*/ 66675 h 203200"/>
                                      <a:gd name="connsiteX13" fmla="*/ 184150 w 196850"/>
                                      <a:gd name="connsiteY13" fmla="*/ 76200 h 203200"/>
                                      <a:gd name="connsiteX14" fmla="*/ 193675 w 196850"/>
                                      <a:gd name="connsiteY14" fmla="*/ 117475 h 203200"/>
                                      <a:gd name="connsiteX15" fmla="*/ 196850 w 196850"/>
                                      <a:gd name="connsiteY15" fmla="*/ 127000 h 203200"/>
                                      <a:gd name="connsiteX16" fmla="*/ 190500 w 196850"/>
                                      <a:gd name="connsiteY16" fmla="*/ 168275 h 203200"/>
                                      <a:gd name="connsiteX17" fmla="*/ 177800 w 196850"/>
                                      <a:gd name="connsiteY17" fmla="*/ 187325 h 203200"/>
                                      <a:gd name="connsiteX18" fmla="*/ 149225 w 196850"/>
                                      <a:gd name="connsiteY18" fmla="*/ 196850 h 203200"/>
                                      <a:gd name="connsiteX19" fmla="*/ 139700 w 196850"/>
                                      <a:gd name="connsiteY19" fmla="*/ 200025 h 203200"/>
                                      <a:gd name="connsiteX20" fmla="*/ 130175 w 196850"/>
                                      <a:gd name="connsiteY20" fmla="*/ 203200 h 203200"/>
                                      <a:gd name="connsiteX21" fmla="*/ 136525 w 196850"/>
                                      <a:gd name="connsiteY21" fmla="*/ 184150 h 203200"/>
                                      <a:gd name="connsiteX22" fmla="*/ 139700 w 196850"/>
                                      <a:gd name="connsiteY22" fmla="*/ 174625 h 203200"/>
                                      <a:gd name="connsiteX23" fmla="*/ 142875 w 196850"/>
                                      <a:gd name="connsiteY23" fmla="*/ 158750 h 203200"/>
                                      <a:gd name="connsiteX24" fmla="*/ 136525 w 196850"/>
                                      <a:gd name="connsiteY24" fmla="*/ 98425 h 203200"/>
                                      <a:gd name="connsiteX25" fmla="*/ 130175 w 196850"/>
                                      <a:gd name="connsiteY25" fmla="*/ 79375 h 203200"/>
                                      <a:gd name="connsiteX26" fmla="*/ 111125 w 196850"/>
                                      <a:gd name="connsiteY26" fmla="*/ 69850 h 203200"/>
                                      <a:gd name="connsiteX27" fmla="*/ 104775 w 196850"/>
                                      <a:gd name="connsiteY27" fmla="*/ 50800 h 203200"/>
                                      <a:gd name="connsiteX28" fmla="*/ 95250 w 196850"/>
                                      <a:gd name="connsiteY28" fmla="*/ 44450 h 203200"/>
                                      <a:gd name="connsiteX29" fmla="*/ 73025 w 196850"/>
                                      <a:gd name="connsiteY29" fmla="*/ 34925 h 203200"/>
                                      <a:gd name="connsiteX30" fmla="*/ 28575 w 196850"/>
                                      <a:gd name="connsiteY30" fmla="*/ 15875 h 203200"/>
                                      <a:gd name="connsiteX31" fmla="*/ 0 w 196850"/>
                                      <a:gd name="connsiteY31" fmla="*/ 22225 h 203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196850" h="203200">
                                        <a:moveTo>
                                          <a:pt x="0" y="22225"/>
                                        </a:moveTo>
                                        <a:cubicBezTo>
                                          <a:pt x="5292" y="21167"/>
                                          <a:pt x="10640" y="20359"/>
                                          <a:pt x="15875" y="19050"/>
                                        </a:cubicBezTo>
                                        <a:cubicBezTo>
                                          <a:pt x="19122" y="18238"/>
                                          <a:pt x="22182" y="16794"/>
                                          <a:pt x="25400" y="15875"/>
                                        </a:cubicBezTo>
                                        <a:cubicBezTo>
                                          <a:pt x="58989" y="6278"/>
                                          <a:pt x="11879" y="21440"/>
                                          <a:pt x="57150" y="6350"/>
                                        </a:cubicBezTo>
                                        <a:lnTo>
                                          <a:pt x="66675" y="3175"/>
                                        </a:lnTo>
                                        <a:lnTo>
                                          <a:pt x="76200" y="0"/>
                                        </a:lnTo>
                                        <a:cubicBezTo>
                                          <a:pt x="105051" y="4122"/>
                                          <a:pt x="91325" y="808"/>
                                          <a:pt x="117475" y="9525"/>
                                        </a:cubicBezTo>
                                        <a:lnTo>
                                          <a:pt x="127000" y="12700"/>
                                        </a:lnTo>
                                        <a:lnTo>
                                          <a:pt x="136525" y="15875"/>
                                        </a:lnTo>
                                        <a:cubicBezTo>
                                          <a:pt x="138642" y="19050"/>
                                          <a:pt x="140177" y="22702"/>
                                          <a:pt x="142875" y="25400"/>
                                        </a:cubicBezTo>
                                        <a:cubicBezTo>
                                          <a:pt x="145573" y="28098"/>
                                          <a:pt x="150016" y="28770"/>
                                          <a:pt x="152400" y="31750"/>
                                        </a:cubicBezTo>
                                        <a:cubicBezTo>
                                          <a:pt x="169927" y="53658"/>
                                          <a:pt x="137803" y="29427"/>
                                          <a:pt x="165100" y="47625"/>
                                        </a:cubicBezTo>
                                        <a:lnTo>
                                          <a:pt x="177800" y="66675"/>
                                        </a:lnTo>
                                        <a:lnTo>
                                          <a:pt x="184150" y="76200"/>
                                        </a:lnTo>
                                        <a:cubicBezTo>
                                          <a:pt x="188272" y="105051"/>
                                          <a:pt x="184958" y="91325"/>
                                          <a:pt x="193675" y="117475"/>
                                        </a:cubicBezTo>
                                        <a:lnTo>
                                          <a:pt x="196850" y="127000"/>
                                        </a:lnTo>
                                        <a:cubicBezTo>
                                          <a:pt x="196383" y="131671"/>
                                          <a:pt x="196082" y="158228"/>
                                          <a:pt x="190500" y="168275"/>
                                        </a:cubicBezTo>
                                        <a:cubicBezTo>
                                          <a:pt x="186794" y="174946"/>
                                          <a:pt x="185040" y="184912"/>
                                          <a:pt x="177800" y="187325"/>
                                        </a:cubicBezTo>
                                        <a:lnTo>
                                          <a:pt x="149225" y="196850"/>
                                        </a:lnTo>
                                        <a:lnTo>
                                          <a:pt x="139700" y="200025"/>
                                        </a:lnTo>
                                        <a:lnTo>
                                          <a:pt x="130175" y="203200"/>
                                        </a:lnTo>
                                        <a:lnTo>
                                          <a:pt x="136525" y="184150"/>
                                        </a:lnTo>
                                        <a:cubicBezTo>
                                          <a:pt x="137583" y="180975"/>
                                          <a:pt x="139044" y="177907"/>
                                          <a:pt x="139700" y="174625"/>
                                        </a:cubicBezTo>
                                        <a:lnTo>
                                          <a:pt x="142875" y="158750"/>
                                        </a:lnTo>
                                        <a:cubicBezTo>
                                          <a:pt x="141799" y="144765"/>
                                          <a:pt x="140759" y="115360"/>
                                          <a:pt x="136525" y="98425"/>
                                        </a:cubicBezTo>
                                        <a:cubicBezTo>
                                          <a:pt x="134902" y="91931"/>
                                          <a:pt x="135744" y="83088"/>
                                          <a:pt x="130175" y="79375"/>
                                        </a:cubicBezTo>
                                        <a:cubicBezTo>
                                          <a:pt x="117865" y="71169"/>
                                          <a:pt x="124270" y="74232"/>
                                          <a:pt x="111125" y="69850"/>
                                        </a:cubicBezTo>
                                        <a:cubicBezTo>
                                          <a:pt x="109008" y="63500"/>
                                          <a:pt x="110344" y="54513"/>
                                          <a:pt x="104775" y="50800"/>
                                        </a:cubicBezTo>
                                        <a:cubicBezTo>
                                          <a:pt x="101600" y="48683"/>
                                          <a:pt x="98663" y="46157"/>
                                          <a:pt x="95250" y="44450"/>
                                        </a:cubicBezTo>
                                        <a:cubicBezTo>
                                          <a:pt x="68973" y="31312"/>
                                          <a:pt x="106059" y="54745"/>
                                          <a:pt x="73025" y="34925"/>
                                        </a:cubicBezTo>
                                        <a:cubicBezTo>
                                          <a:pt x="55743" y="24556"/>
                                          <a:pt x="51054" y="15875"/>
                                          <a:pt x="28575" y="15875"/>
                                        </a:cubicBezTo>
                                        <a:lnTo>
                                          <a:pt x="0" y="22225"/>
                                        </a:lnTo>
                                        <a:close/>
                                      </a:path>
                                    </a:pathLst>
                                  </a:custGeom>
                                  <a:solidFill>
                                    <a:srgbClr val="FFFFFF"/>
                                  </a:solidFill>
                                  <a:ln>
                                    <a:solidFill>
                                      <a:srgbClr val="FFFFFF"/>
                                    </a:solidFill>
                                  </a:ln>
                                </wps:spPr>
                                <wps:style>
                                  <a:lnRef idx="1">
                                    <a:schemeClr val="accent1"/>
                                  </a:lnRef>
                                  <a:fillRef idx="3">
                                    <a:schemeClr val="accent1"/>
                                  </a:fillRef>
                                  <a:effectRef idx="2">
                                    <a:schemeClr val="accent1"/>
                                  </a:effectRef>
                                  <a:fontRef idx="minor">
                                    <a:schemeClr val="lt1"/>
                                  </a:fontRef>
                                </wps:style>
                                <wps:txbx>
                                  <w:txbxContent>
                                    <w:p w14:paraId="549597F5" w14:textId="77777777" w:rsidR="000D2A51" w:rsidRDefault="000D2A51" w:rsidP="004010D2"/>
                                  </w:txbxContent>
                                </wps:txbx>
                                <wps:bodyPr wrap="square" rtlCol="0" anchor="ctr"/>
                              </wps:wsp>
                              <wpg:grpSp>
                                <wpg:cNvPr id="825" name="図形グループ 37"/>
                                <wpg:cNvGrpSpPr/>
                                <wpg:grpSpPr>
                                  <a:xfrm rot="18000000">
                                    <a:off x="843336" y="341224"/>
                                    <a:ext cx="297262" cy="294186"/>
                                    <a:chOff x="843336" y="341224"/>
                                    <a:chExt cx="297262" cy="294186"/>
                                  </a:xfrm>
                                </wpg:grpSpPr>
                                <wps:wsp>
                                  <wps:cNvPr id="832" name="円/楕円 44"/>
                                  <wps:cNvSpPr/>
                                  <wps:spPr>
                                    <a:xfrm>
                                      <a:off x="865968" y="341224"/>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AF3D3DC" w14:textId="77777777" w:rsidR="000D2A51" w:rsidRDefault="000D2A51" w:rsidP="004010D2"/>
                                    </w:txbxContent>
                                  </wps:txbx>
                                  <wps:bodyPr wrap="square" rtlCol="0" anchor="ctr"/>
                                </wps:wsp>
                                <wps:wsp>
                                  <wps:cNvPr id="833" name="円/楕円 45"/>
                                  <wps:cNvSpPr/>
                                  <wps:spPr>
                                    <a:xfrm>
                                      <a:off x="865968" y="431752"/>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CA6F348" w14:textId="77777777" w:rsidR="000D2A51" w:rsidRDefault="000D2A51" w:rsidP="004010D2"/>
                                    </w:txbxContent>
                                  </wps:txbx>
                                  <wps:bodyPr wrap="square" rtlCol="0" anchor="ctr"/>
                                </wps:wsp>
                                <wps:wsp>
                                  <wps:cNvPr id="834" name="直線コネクタ 46"/>
                                  <wps:cNvCnPr>
                                    <a:stCxn id="832" idx="2"/>
                                    <a:endCxn id="833" idx="2"/>
                                  </wps:cNvCnPr>
                                  <wps:spPr>
                                    <a:xfrm rot="3600000">
                                      <a:off x="826768" y="465686"/>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35" name="直線コネクタ 47"/>
                                  <wps:cNvCnPr/>
                                  <wps:spPr>
                                    <a:xfrm rot="3600000">
                                      <a:off x="1078766" y="465685"/>
                                      <a:ext cx="78399" cy="45264"/>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826" name="フリーフォーム 38"/>
                                <wps:cNvSpPr/>
                                <wps:spPr>
                                  <a:xfrm>
                                    <a:off x="531831" y="510536"/>
                                    <a:ext cx="253593" cy="137477"/>
                                  </a:xfrm>
                                  <a:custGeom>
                                    <a:avLst/>
                                    <a:gdLst>
                                      <a:gd name="connsiteX0" fmla="*/ 1555 w 253593"/>
                                      <a:gd name="connsiteY0" fmla="*/ 130175 h 137477"/>
                                      <a:gd name="connsiteX1" fmla="*/ 11080 w 253593"/>
                                      <a:gd name="connsiteY1" fmla="*/ 47625 h 137477"/>
                                      <a:gd name="connsiteX2" fmla="*/ 20605 w 253593"/>
                                      <a:gd name="connsiteY2" fmla="*/ 41275 h 137477"/>
                                      <a:gd name="connsiteX3" fmla="*/ 36480 w 253593"/>
                                      <a:gd name="connsiteY3" fmla="*/ 28575 h 137477"/>
                                      <a:gd name="connsiteX4" fmla="*/ 55530 w 253593"/>
                                      <a:gd name="connsiteY4" fmla="*/ 15875 h 137477"/>
                                      <a:gd name="connsiteX5" fmla="*/ 65055 w 253593"/>
                                      <a:gd name="connsiteY5" fmla="*/ 9525 h 137477"/>
                                      <a:gd name="connsiteX6" fmla="*/ 80930 w 253593"/>
                                      <a:gd name="connsiteY6" fmla="*/ 6350 h 137477"/>
                                      <a:gd name="connsiteX7" fmla="*/ 134905 w 253593"/>
                                      <a:gd name="connsiteY7" fmla="*/ 3175 h 137477"/>
                                      <a:gd name="connsiteX8" fmla="*/ 144430 w 253593"/>
                                      <a:gd name="connsiteY8" fmla="*/ 0 h 137477"/>
                                      <a:gd name="connsiteX9" fmla="*/ 179355 w 253593"/>
                                      <a:gd name="connsiteY9" fmla="*/ 6350 h 137477"/>
                                      <a:gd name="connsiteX10" fmla="*/ 192055 w 253593"/>
                                      <a:gd name="connsiteY10" fmla="*/ 22225 h 137477"/>
                                      <a:gd name="connsiteX11" fmla="*/ 195230 w 253593"/>
                                      <a:gd name="connsiteY11" fmla="*/ 31750 h 137477"/>
                                      <a:gd name="connsiteX12" fmla="*/ 204755 w 253593"/>
                                      <a:gd name="connsiteY12" fmla="*/ 34925 h 137477"/>
                                      <a:gd name="connsiteX13" fmla="*/ 214280 w 253593"/>
                                      <a:gd name="connsiteY13" fmla="*/ 41275 h 137477"/>
                                      <a:gd name="connsiteX14" fmla="*/ 220630 w 253593"/>
                                      <a:gd name="connsiteY14" fmla="*/ 50800 h 137477"/>
                                      <a:gd name="connsiteX15" fmla="*/ 239680 w 253593"/>
                                      <a:gd name="connsiteY15" fmla="*/ 63500 h 137477"/>
                                      <a:gd name="connsiteX16" fmla="*/ 246030 w 253593"/>
                                      <a:gd name="connsiteY16" fmla="*/ 73025 h 137477"/>
                                      <a:gd name="connsiteX17" fmla="*/ 252380 w 253593"/>
                                      <a:gd name="connsiteY17" fmla="*/ 101600 h 137477"/>
                                      <a:gd name="connsiteX18" fmla="*/ 249205 w 253593"/>
                                      <a:gd name="connsiteY18" fmla="*/ 136525 h 137477"/>
                                      <a:gd name="connsiteX19" fmla="*/ 236505 w 253593"/>
                                      <a:gd name="connsiteY19" fmla="*/ 117475 h 137477"/>
                                      <a:gd name="connsiteX20" fmla="*/ 226980 w 253593"/>
                                      <a:gd name="connsiteY20" fmla="*/ 107950 h 137477"/>
                                      <a:gd name="connsiteX21" fmla="*/ 217455 w 253593"/>
                                      <a:gd name="connsiteY21" fmla="*/ 104775 h 137477"/>
                                      <a:gd name="connsiteX22" fmla="*/ 198405 w 253593"/>
                                      <a:gd name="connsiteY22" fmla="*/ 92075 h 137477"/>
                                      <a:gd name="connsiteX23" fmla="*/ 188880 w 253593"/>
                                      <a:gd name="connsiteY23" fmla="*/ 88900 h 137477"/>
                                      <a:gd name="connsiteX24" fmla="*/ 166655 w 253593"/>
                                      <a:gd name="connsiteY24" fmla="*/ 76200 h 137477"/>
                                      <a:gd name="connsiteX25" fmla="*/ 131730 w 253593"/>
                                      <a:gd name="connsiteY25" fmla="*/ 69850 h 137477"/>
                                      <a:gd name="connsiteX26" fmla="*/ 58705 w 253593"/>
                                      <a:gd name="connsiteY26" fmla="*/ 73025 h 137477"/>
                                      <a:gd name="connsiteX27" fmla="*/ 49180 w 253593"/>
                                      <a:gd name="connsiteY27" fmla="*/ 76200 h 137477"/>
                                      <a:gd name="connsiteX28" fmla="*/ 30130 w 253593"/>
                                      <a:gd name="connsiteY28" fmla="*/ 88900 h 137477"/>
                                      <a:gd name="connsiteX29" fmla="*/ 17430 w 253593"/>
                                      <a:gd name="connsiteY29" fmla="*/ 107950 h 137477"/>
                                      <a:gd name="connsiteX30" fmla="*/ 14255 w 253593"/>
                                      <a:gd name="connsiteY30" fmla="*/ 117475 h 137477"/>
                                      <a:gd name="connsiteX31" fmla="*/ 1555 w 253593"/>
                                      <a:gd name="connsiteY31" fmla="*/ 130175 h 1374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Lst>
                                    <a:rect l="l" t="t" r="r" b="b"/>
                                    <a:pathLst>
                                      <a:path w="253593" h="137477">
                                        <a:moveTo>
                                          <a:pt x="1555" y="130175"/>
                                        </a:moveTo>
                                        <a:cubicBezTo>
                                          <a:pt x="1026" y="118533"/>
                                          <a:pt x="-5048" y="66979"/>
                                          <a:pt x="11080" y="47625"/>
                                        </a:cubicBezTo>
                                        <a:cubicBezTo>
                                          <a:pt x="13523" y="44694"/>
                                          <a:pt x="17430" y="43392"/>
                                          <a:pt x="20605" y="41275"/>
                                        </a:cubicBezTo>
                                        <a:cubicBezTo>
                                          <a:pt x="32338" y="23676"/>
                                          <a:pt x="20242" y="37596"/>
                                          <a:pt x="36480" y="28575"/>
                                        </a:cubicBezTo>
                                        <a:cubicBezTo>
                                          <a:pt x="43151" y="24869"/>
                                          <a:pt x="49180" y="20108"/>
                                          <a:pt x="55530" y="15875"/>
                                        </a:cubicBezTo>
                                        <a:cubicBezTo>
                                          <a:pt x="58705" y="13758"/>
                                          <a:pt x="61313" y="10273"/>
                                          <a:pt x="65055" y="9525"/>
                                        </a:cubicBezTo>
                                        <a:cubicBezTo>
                                          <a:pt x="70347" y="8467"/>
                                          <a:pt x="75556" y="6839"/>
                                          <a:pt x="80930" y="6350"/>
                                        </a:cubicBezTo>
                                        <a:cubicBezTo>
                                          <a:pt x="98879" y="4718"/>
                                          <a:pt x="116913" y="4233"/>
                                          <a:pt x="134905" y="3175"/>
                                        </a:cubicBezTo>
                                        <a:cubicBezTo>
                                          <a:pt x="138080" y="2117"/>
                                          <a:pt x="141083" y="0"/>
                                          <a:pt x="144430" y="0"/>
                                        </a:cubicBezTo>
                                        <a:cubicBezTo>
                                          <a:pt x="162381" y="0"/>
                                          <a:pt x="165960" y="1885"/>
                                          <a:pt x="179355" y="6350"/>
                                        </a:cubicBezTo>
                                        <a:cubicBezTo>
                                          <a:pt x="187335" y="30291"/>
                                          <a:pt x="175642" y="1709"/>
                                          <a:pt x="192055" y="22225"/>
                                        </a:cubicBezTo>
                                        <a:cubicBezTo>
                                          <a:pt x="194146" y="24838"/>
                                          <a:pt x="192863" y="29383"/>
                                          <a:pt x="195230" y="31750"/>
                                        </a:cubicBezTo>
                                        <a:cubicBezTo>
                                          <a:pt x="197597" y="34117"/>
                                          <a:pt x="201762" y="33428"/>
                                          <a:pt x="204755" y="34925"/>
                                        </a:cubicBezTo>
                                        <a:cubicBezTo>
                                          <a:pt x="208168" y="36632"/>
                                          <a:pt x="211105" y="39158"/>
                                          <a:pt x="214280" y="41275"/>
                                        </a:cubicBezTo>
                                        <a:cubicBezTo>
                                          <a:pt x="216397" y="44450"/>
                                          <a:pt x="217650" y="48416"/>
                                          <a:pt x="220630" y="50800"/>
                                        </a:cubicBezTo>
                                        <a:cubicBezTo>
                                          <a:pt x="246065" y="71148"/>
                                          <a:pt x="212158" y="30473"/>
                                          <a:pt x="239680" y="63500"/>
                                        </a:cubicBezTo>
                                        <a:cubicBezTo>
                                          <a:pt x="242123" y="66431"/>
                                          <a:pt x="244323" y="69612"/>
                                          <a:pt x="246030" y="73025"/>
                                        </a:cubicBezTo>
                                        <a:cubicBezTo>
                                          <a:pt x="249938" y="80841"/>
                                          <a:pt x="251161" y="94283"/>
                                          <a:pt x="252380" y="101600"/>
                                        </a:cubicBezTo>
                                        <a:cubicBezTo>
                                          <a:pt x="251322" y="113242"/>
                                          <a:pt x="257471" y="128259"/>
                                          <a:pt x="249205" y="136525"/>
                                        </a:cubicBezTo>
                                        <a:cubicBezTo>
                                          <a:pt x="243809" y="141921"/>
                                          <a:pt x="241901" y="122871"/>
                                          <a:pt x="236505" y="117475"/>
                                        </a:cubicBezTo>
                                        <a:cubicBezTo>
                                          <a:pt x="233330" y="114300"/>
                                          <a:pt x="230716" y="110441"/>
                                          <a:pt x="226980" y="107950"/>
                                        </a:cubicBezTo>
                                        <a:cubicBezTo>
                                          <a:pt x="224195" y="106094"/>
                                          <a:pt x="220381" y="106400"/>
                                          <a:pt x="217455" y="104775"/>
                                        </a:cubicBezTo>
                                        <a:cubicBezTo>
                                          <a:pt x="210784" y="101069"/>
                                          <a:pt x="205645" y="94488"/>
                                          <a:pt x="198405" y="92075"/>
                                        </a:cubicBezTo>
                                        <a:cubicBezTo>
                                          <a:pt x="195230" y="91017"/>
                                          <a:pt x="191873" y="90397"/>
                                          <a:pt x="188880" y="88900"/>
                                        </a:cubicBezTo>
                                        <a:cubicBezTo>
                                          <a:pt x="170457" y="79688"/>
                                          <a:pt x="188920" y="84549"/>
                                          <a:pt x="166655" y="76200"/>
                                        </a:cubicBezTo>
                                        <a:cubicBezTo>
                                          <a:pt x="157443" y="72745"/>
                                          <a:pt x="139843" y="71009"/>
                                          <a:pt x="131730" y="69850"/>
                                        </a:cubicBezTo>
                                        <a:cubicBezTo>
                                          <a:pt x="107388" y="70908"/>
                                          <a:pt x="82998" y="71156"/>
                                          <a:pt x="58705" y="73025"/>
                                        </a:cubicBezTo>
                                        <a:cubicBezTo>
                                          <a:pt x="55368" y="73282"/>
                                          <a:pt x="52106" y="74575"/>
                                          <a:pt x="49180" y="76200"/>
                                        </a:cubicBezTo>
                                        <a:cubicBezTo>
                                          <a:pt x="42509" y="79906"/>
                                          <a:pt x="30130" y="88900"/>
                                          <a:pt x="30130" y="88900"/>
                                        </a:cubicBezTo>
                                        <a:cubicBezTo>
                                          <a:pt x="22581" y="111548"/>
                                          <a:pt x="33285" y="84167"/>
                                          <a:pt x="17430" y="107950"/>
                                        </a:cubicBezTo>
                                        <a:cubicBezTo>
                                          <a:pt x="15574" y="110735"/>
                                          <a:pt x="15498" y="114368"/>
                                          <a:pt x="14255" y="117475"/>
                                        </a:cubicBezTo>
                                        <a:cubicBezTo>
                                          <a:pt x="13376" y="119672"/>
                                          <a:pt x="2084" y="141817"/>
                                          <a:pt x="1555" y="130175"/>
                                        </a:cubicBezTo>
                                        <a:close/>
                                      </a:path>
                                    </a:pathLst>
                                  </a:custGeom>
                                  <a:solidFill>
                                    <a:srgbClr val="FFFFFF"/>
                                  </a:solidFill>
                                  <a:ln>
                                    <a:solidFill>
                                      <a:srgbClr val="FFFFFF"/>
                                    </a:solidFill>
                                  </a:ln>
                                </wps:spPr>
                                <wps:style>
                                  <a:lnRef idx="1">
                                    <a:schemeClr val="accent1"/>
                                  </a:lnRef>
                                  <a:fillRef idx="3">
                                    <a:schemeClr val="accent1"/>
                                  </a:fillRef>
                                  <a:effectRef idx="2">
                                    <a:schemeClr val="accent1"/>
                                  </a:effectRef>
                                  <a:fontRef idx="minor">
                                    <a:schemeClr val="lt1"/>
                                  </a:fontRef>
                                </wps:style>
                                <wps:txbx>
                                  <w:txbxContent>
                                    <w:p w14:paraId="70AADC75" w14:textId="77777777" w:rsidR="000D2A51" w:rsidRDefault="000D2A51" w:rsidP="004010D2"/>
                                  </w:txbxContent>
                                </wps:txbx>
                                <wps:bodyPr wrap="square" rtlCol="0" anchor="ctr"/>
                              </wps:wsp>
                              <wpg:grpSp>
                                <wpg:cNvPr id="827" name="図形グループ 39"/>
                                <wpg:cNvGrpSpPr/>
                                <wpg:grpSpPr>
                                  <a:xfrm>
                                    <a:off x="526036" y="493264"/>
                                    <a:ext cx="251998" cy="294186"/>
                                    <a:chOff x="526036" y="493264"/>
                                    <a:chExt cx="251998" cy="294186"/>
                                  </a:xfrm>
                                </wpg:grpSpPr>
                                <wps:wsp>
                                  <wps:cNvPr id="828" name="円/楕円 40"/>
                                  <wps:cNvSpPr/>
                                  <wps:spPr>
                                    <a:xfrm>
                                      <a:off x="526036" y="493264"/>
                                      <a:ext cx="251998" cy="203658"/>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666D9BC" w14:textId="77777777" w:rsidR="000D2A51" w:rsidRDefault="000D2A51" w:rsidP="004010D2"/>
                                    </w:txbxContent>
                                  </wps:txbx>
                                  <wps:bodyPr wrap="square" rtlCol="0" anchor="ctr"/>
                                </wps:wsp>
                                <wps:wsp>
                                  <wps:cNvPr id="829" name="円/楕円 41"/>
                                  <wps:cNvSpPr/>
                                  <wps:spPr>
                                    <a:xfrm>
                                      <a:off x="526036" y="583792"/>
                                      <a:ext cx="251998" cy="203658"/>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7A66B3" w14:textId="77777777" w:rsidR="000D2A51" w:rsidRDefault="000D2A51" w:rsidP="004010D2"/>
                                    </w:txbxContent>
                                  </wps:txbx>
                                  <wps:bodyPr wrap="square" rtlCol="0" anchor="ctr"/>
                                </wps:wsp>
                                <wps:wsp>
                                  <wps:cNvPr id="830" name="直線コネクタ 42"/>
                                  <wps:cNvCnPr>
                                    <a:stCxn id="828" idx="2"/>
                                    <a:endCxn id="829" idx="2"/>
                                  </wps:cNvCnPr>
                                  <wps:spPr>
                                    <a:xfrm>
                                      <a:off x="526036" y="595094"/>
                                      <a:ext cx="0" cy="90528"/>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31" name="直線コネクタ 43"/>
                                  <wps:cNvCnPr/>
                                  <wps:spPr>
                                    <a:xfrm>
                                      <a:off x="778034" y="595093"/>
                                      <a:ext cx="0" cy="90528"/>
                                    </a:xfrm>
                                    <a:prstGeom prst="line">
                                      <a:avLst/>
                                    </a:prstGeom>
                                    <a:ln w="6350"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s:wsp>
                              <wps:cNvPr id="812" name="ストライプ矢印 24"/>
                              <wps:cNvSpPr/>
                              <wps:spPr>
                                <a:xfrm rot="13200000">
                                  <a:off x="116904" y="0"/>
                                  <a:ext cx="143997"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DCE679F" w14:textId="77777777" w:rsidR="000D2A51" w:rsidRDefault="000D2A51" w:rsidP="004010D2"/>
                                </w:txbxContent>
                              </wps:txbx>
                              <wps:bodyPr wrap="square" rtlCol="0" anchor="ctr"/>
                            </wps:wsp>
                            <wps:wsp>
                              <wps:cNvPr id="813" name="ストライプ矢印 25"/>
                              <wps:cNvSpPr/>
                              <wps:spPr>
                                <a:xfrm rot="19080000">
                                  <a:off x="0" y="543617"/>
                                  <a:ext cx="293432"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21BBC2C" w14:textId="77777777" w:rsidR="000D2A51" w:rsidRDefault="000D2A51" w:rsidP="004010D2"/>
                                </w:txbxContent>
                              </wps:txbx>
                              <wps:bodyPr wrap="square" rtlCol="0" anchor="ctr"/>
                            </wps:wsp>
                            <wps:wsp>
                              <wps:cNvPr id="814" name="ストライプ矢印 26"/>
                              <wps:cNvSpPr/>
                              <wps:spPr>
                                <a:xfrm rot="19080000">
                                  <a:off x="954163" y="13815"/>
                                  <a:ext cx="143997"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C275054" w14:textId="77777777" w:rsidR="000D2A51" w:rsidRDefault="000D2A51" w:rsidP="004010D2"/>
                                </w:txbxContent>
                              </wps:txbx>
                              <wps:bodyPr wrap="square" rtlCol="0" anchor="ctr"/>
                            </wps:wsp>
                            <wps:wsp>
                              <wps:cNvPr id="815" name="ストライプ矢印 27"/>
                              <wps:cNvSpPr/>
                              <wps:spPr>
                                <a:xfrm rot="13200000">
                                  <a:off x="975509" y="522200"/>
                                  <a:ext cx="293432"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4741011" w14:textId="77777777" w:rsidR="000D2A51" w:rsidRDefault="000D2A51" w:rsidP="004010D2"/>
                                </w:txbxContent>
                              </wps:txbx>
                              <wps:bodyPr wrap="square" rtlCol="0" anchor="ctr"/>
                            </wps:wsp>
                          </wpg:wgp>
                        </a:graphicData>
                      </a:graphic>
                      <wp14:sizeRelH relativeFrom="page">
                        <wp14:pctWidth>0</wp14:pctWidth>
                      </wp14:sizeRelH>
                      <wp14:sizeRelV relativeFrom="page">
                        <wp14:pctHeight>0</wp14:pctHeight>
                      </wp14:sizeRelV>
                    </wp:anchor>
                  </w:drawing>
                </mc:Choice>
                <mc:Fallback>
                  <w:pict>
                    <v:group w14:anchorId="44D65291" id="组合 810" o:spid="_x0000_s1047" style="position:absolute;margin-left:29.25pt;margin-top:18pt;width:99.75pt;height:61.5pt;z-index:251660288" coordsize="12689,7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">
                      <v:group id="図形グループ 23" o:spid="_x0000_s1048" style="position:absolute;left:1389;top:255;width:9923;height:7560" coordorigin="1389,255" coordsize="10001,7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rv+0xgAAANwA&#10;AAAPAAAAAAAAAAAAAAAAAKoCAABkcnMvZG93bnJldi54bWxQSwUGAAAAAAQABAD6AAAAnQMAAAAA&#10;">
                        <o:lock v:ext="edit" aspectratio="t"/>
                        <v:group id="図形グループ 28" o:spid="_x0000_s1049" style="position:absolute;left:7097;top:565;width:2973;height:2942;rotation:60" coordorigin="7098,564" coordsize="2972,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rtj/cQAAADcAAAA&#10;DwAAAAAAAAAAAAAAAACqAgAAZHJzL2Rvd25yZXYueG1sUEsFBgAAAAAEAAQA+gAAAJsDAAAAAA==&#10;">
                          <v:oval id="円/楕円 60" o:spid="_x0000_s1050" style="position:absolute;left:7324;top:564;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kv0MIA&#10;AADcAAAADwAAAGRycy9kb3ducmV2LnhtbERPz2vCMBS+D/wfwhO8zdQhUmpTGROZYneY0/tb82zL&#10;mpeSRFv/++Uw2PHj+51vRtOJOznfWlawmCcgiCurW64VnL92zykIH5A1dpZJwYM8bIrJU46ZtgN/&#10;0v0UahFD2GeooAmhz6T0VUMG/dz2xJG7WmcwROhqqR0OMdx08iVJVtJgy7GhwZ7eGqp+TjejwNyO&#10;1n6/p5fyXO7aj9Idhuv2oNRsOr6uQQQaw7/4z73XCtJlXBvPxCM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2S/QwgAAANwAAAAPAAAAAAAAAAAAAAAAAJgCAABkcnMvZG93&#10;bnJldi54bWxQSwUGAAAAAAQABAD1AAAAhwMAAAAA&#10;" filled="f">
                            <v:textbox>
                              <w:txbxContent>
                                <w:p w14:paraId="64C2BC4B" w14:textId="77777777" w:rsidR="000D2A51" w:rsidRDefault="000D2A51" w:rsidP="004010D2"/>
                              </w:txbxContent>
                            </v:textbox>
                          </v:oval>
                          <v:oval id="円/楕円 61" o:spid="_x0000_s1051" style="position:absolute;left:7324;top:1470;width:2520;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musYA&#10;AADcAAAADwAAAGRycy9kb3ducmV2LnhtbESP3WrCQBSE7wu+w3KE3tVNVSRGV9Fi1Uql+EOvD9lj&#10;EsyeDdlV49t3hYKXw8x8w4ynjSnFlWpXWFbw3olAEKdWF5wpOB4+32IQziNrLC2Tgjs5mE5aL2NM&#10;tL3xjq57n4kAYZeggtz7KpHSpTkZdB1bEQfvZGuDPsg6k7rGW4CbUnajaCANFhwWcqzoI6f0vL8Y&#10;Bcuf1VD2LvPoxF/bePv7vbhvegulXtvNbATCU+Of4f/2WiuI+0N4nAlHQE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5musYAAADcAAAADwAAAAAAAAAAAAAAAACYAgAAZHJz&#10;L2Rvd25yZXYueG1sUEsFBgAAAAAEAAQA9QAAAIsDAAAAAA==&#10;">
                            <v:textbox>
                              <w:txbxContent>
                                <w:p w14:paraId="3DB931D5" w14:textId="77777777" w:rsidR="000D2A51" w:rsidRDefault="000D2A51" w:rsidP="004010D2"/>
                              </w:txbxContent>
                            </v:textbox>
                          </v:oval>
                          <v:line id="直線コネクタ 62" o:spid="_x0000_s1052" style="position:absolute;rotation:60;flip:x;visibility:visible;mso-wrap-style:square" from="6933,1808" to="7717,2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rsAAAADcAAAADwAAAGRycy9kb3ducmV2LnhtbERPzWoCMRC+F3yHMEJvNatUsatRVBA8&#10;SFHrAwybcbO4mSybUdc+fXMoePz4/ufLztfqTm2sAhsYDjJQxEWwFZcGzj/bjymoKMgW68Bk4EkR&#10;love2xxzGx58pPtJSpVCOOZowIk0udaxcOQxDkJDnLhLaD1Kgm2pbYuPFO5rPcqyifZYcWpw2NDG&#10;UXE93byBixwn+7P/lc/vLw631XXNB3TGvPe71QyUUCcv8b97Zw1Mx2l+OpOOgF7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fqI67AAAAA3AAAAA8AAAAAAAAAAAAAAAAA&#10;oQIAAGRycy9kb3ducmV2LnhtbFBLBQYAAAAABAAEAPkAAACOAwAAAAA=&#10;" strokeweight=".5pt"/>
                          <v:line id="直線コネクタ 63" o:spid="_x0000_s1053" style="position:absolute;rotation:60;flip:x;visibility:visible;mso-wrap-style:square" from="9452,1809" to="10236,2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aGNcQAAADcAAAADwAAAGRycy9kb3ducmV2LnhtbESPzWoCQRCE74G8w9ABb3HWoKIbRzEB&#10;wUOQ+PMAzU67s7jTs+y0uvr0GUHIsaiqr6jZovO1ulAbq8AGBv0MFHERbMWlgcN+9T4BFQXZYh2Y&#10;DNwowmL++jLD3IYrb+myk1IlCMccDTiRJtc6Fo48xn5oiJN3DK1HSbIttW3xmuC+1h9ZNtYeK04L&#10;Dhv6dlScdmdv4Cjb8c/B32W4mXI4L09f/IvOmN5bt/wEJdTJf/jZXlsDk9EAHmfSEd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poY1xAAAANwAAAAPAAAAAAAAAAAA&#10;AAAAAKECAABkcnMvZG93bnJldi54bWxQSwUGAAAAAAQABAD5AAAAkgMAAAAA&#10;" strokeweight=".5pt"/>
                        </v:group>
                        <v:group id="図形グループ 29" o:spid="_x0000_s1054" style="position:absolute;left:2365;top:565;width:2973;height:2942;rotation:-60" coordorigin="2366,564" coordsize="2972,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i56xgAAANwA&#10;AAAPAAAAAAAAAAAAAAAAAKoCAABkcnMvZG93bnJldi54bWxQSwUGAAAAAAQABAD6AAAAnQMAAAAA&#10;">
                          <v:oval id="円/楕円 56" o:spid="_x0000_s1055" style="position:absolute;left:2592;top:564;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Ql1cQA&#10;AADcAAAADwAAAGRycy9kb3ducmV2LnhtbESPQWvCQBSE74L/YXlCb7qxSAmpqxSLtNJ40Or9mX0m&#10;odm3YXc16b93BcHjMDPfMPNlbxpxJedrywqmkwQEcWF1zaWCw+96nILwAVljY5kU/JOH5WI4mGOm&#10;bcc7uu5DKSKEfYYKqhDaTEpfVGTQT2xLHL2zdQZDlK6U2mEX4aaRr0nyJg3WHBcqbGlVUfG3vxgF&#10;5vJj7ekrPeaHfF1vc7fpzp8bpV5G/cc7iEB9eIYf7W+tIJ3N4H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UJdXEAAAA3AAAAA8AAAAAAAAAAAAAAAAAmAIAAGRycy9k&#10;b3ducmV2LnhtbFBLBQYAAAAABAAEAPUAAACJAwAAAAA=&#10;" filled="f">
                            <v:textbox>
                              <w:txbxContent>
                                <w:p w14:paraId="1872C5C8" w14:textId="77777777" w:rsidR="000D2A51" w:rsidRDefault="000D2A51" w:rsidP="004010D2"/>
                              </w:txbxContent>
                            </v:textbox>
                          </v:oval>
                          <v:oval id="円/楕円 57" o:spid="_x0000_s1056" style="position:absolute;left:2592;top:1470;width:2520;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sv8YA&#10;AADcAAAADwAAAGRycy9kb3ducmV2LnhtbESPQWvCQBSE7wX/w/KE3upGrRKjq9Riq5aK1IrnR/aZ&#10;hGbfhuyq8d93BcHjMDPfMJNZY0pxptoVlhV0OxEI4tTqgjMF+9+PlxiE88gaS8uk4EoOZtPW0wQT&#10;bS/8Q+edz0SAsEtQQe59lUjp0pwMuo6tiIN3tLVBH2SdSV3jJcBNKXtRNJQGCw4LOVb0nlP6tzsZ&#10;BZ/b5Uj2T/PoyOtNvDl8L65f/YVSz+3mbQzCU+Mf4Xt7pRXErwO4nQlHQE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qNsv8YAAADcAAAADwAAAAAAAAAAAAAAAACYAgAAZHJz&#10;L2Rvd25yZXYueG1sUEsFBgAAAAAEAAQA9QAAAIsDAAAAAA==&#10;">
                            <v:textbox>
                              <w:txbxContent>
                                <w:p w14:paraId="4B8435A7" w14:textId="77777777" w:rsidR="000D2A51" w:rsidRDefault="000D2A51" w:rsidP="004010D2"/>
                              </w:txbxContent>
                            </v:textbox>
                          </v:oval>
                          <v:line id="直線コネクタ 58" o:spid="_x0000_s1057" style="position:absolute;rotation:60;visibility:visible;mso-wrap-style:square" from="2201,1808" to="2985,2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xSCMQAAADcAAAADwAAAGRycy9kb3ducmV2LnhtbESPS2sCMRSF9wX/Q7iCm6KZDkWHqVGs&#10;ILor1ULt7pLceeDkZphEZ/z3TaHg8nAeH2e5HmwjbtT52rGCl1kCglg7U3Op4Ou0m2YgfEA22Dgm&#10;BXfysF6NnpaYG9fzJ92OoRRxhH2OCqoQ2lxKryuy6GeuJY5e4TqLIcqulKbDPo7bRqZJMpcWa46E&#10;ClvaVqQvx6uNkAMV3wvzbM660B/7Nn3PfppBqcl42LyBCDSER/i/fTAKstc5/J2JR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HFIIxAAAANwAAAAPAAAAAAAAAAAA&#10;AAAAAKECAABkcnMvZG93bnJldi54bWxQSwUGAAAAAAQABAD5AAAAkgMAAAAA&#10;" strokeweight=".5pt"/>
                          <v:line id="直線コネクタ 59" o:spid="_x0000_s1058" style="position:absolute;rotation:60;visibility:visible;mso-wrap-style:square" from="4721,1808" to="5505,2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D3k8QAAADcAAAADwAAAGRycy9kb3ducmV2LnhtbESPS2vCQBSF90L/w3AL3UidVEoTUidB&#10;C1J3pSpUd5eZmwfN3AmZUdN/3xEEl4fz+DiLcrSdONPgW8cKXmYJCGLtTMu1gv1u/ZyB8AHZYOeY&#10;FPyRh7J4mCwwN+7C33TehlrEEfY5KmhC6HMpvW7Iop+5njh6lRsshiiHWpoBL3HcdnKeJG/SYsuR&#10;0GBPHw3p3+3JRsiGqp/UTM1BV/rrs5+vsmM3KvX0OC7fQQQawz18a2+Mguw1heuZeARk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UPeTxAAAANwAAAAPAAAAAAAAAAAA&#10;AAAAAKECAABkcnMvZG93bnJldi54bWxQSwUGAAAAAAQABAD5AAAAkgMAAAAA&#10;" strokeweight=".5pt"/>
                        </v:group>
                        <v:group id="図形グループ 30" o:spid="_x0000_s1059" style="position:absolute;left:4944;top:255;width:2520;height:2942" coordorigin="4944,255" coordsize="2519,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CUVinCAAAA3AAAAA8A&#10;AAAAAAAAAAAAAAAAqgIAAGRycy9kb3ducmV2LnhtbFBLBQYAAAAABAAEAPoAAACZAwAAAAA=&#10;">
                          <v:oval id="円/楕円 52" o:spid="_x0000_s1060" style="position:absolute;left:4944;top:255;width:2520;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8j1sIA&#10;AADcAAAADwAAAGRycy9kb3ducmV2LnhtbERPz2vCMBS+D/wfwhO8zdQhUmpTGROZYneY0/tb82zL&#10;mpeSRFv/++Uw2PHj+51vRtOJOznfWlawmCcgiCurW64VnL92zykIH5A1dpZJwYM8bIrJU46ZtgN/&#10;0v0UahFD2GeooAmhz6T0VUMG/dz2xJG7WmcwROhqqR0OMdx08iVJVtJgy7GhwZ7eGqp+TjejwNyO&#10;1n6/p5fyXO7aj9Idhuv2oNRsOr6uQQQaw7/4z73XCtJlnB/PxCM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ryPWwgAAANwAAAAPAAAAAAAAAAAAAAAAAJgCAABkcnMvZG93&#10;bnJldi54bWxQSwUGAAAAAAQABAD1AAAAhwMAAAAA&#10;" filled="f">
                            <v:textbox>
                              <w:txbxContent>
                                <w:p w14:paraId="42CC0DD9" w14:textId="77777777" w:rsidR="000D2A51" w:rsidRDefault="000D2A51" w:rsidP="004010D2"/>
                              </w:txbxContent>
                            </v:textbox>
                          </v:oval>
                          <v:oval id="円/楕円 53" o:spid="_x0000_s1061" style="position:absolute;left:4944;top:1160;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hqvMYA&#10;AADcAAAADwAAAGRycy9kb3ducmV2LnhtbESP3WrCQBSE7wXfYTlC73RjLSVNsxFb7I9SEa14fcge&#10;k2D2bMiuGt++WxC8HGbmGyaddqYWZ2pdZVnBeBSBIM6trrhQsPv9GMYgnEfWWFsmBVdyMM36vRQT&#10;bS+8ofPWFyJA2CWooPS+SaR0eUkG3cg2xME72NagD7ItpG7xEuCmlo9R9CwNVhwWSmzovaT8uD0Z&#10;BZ/rrxc5Ob1FB16s4tX+Z35dTuZKPQy62SsIT52/h2/tb60gfhrD/5lwBG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hqvMYAAADcAAAADwAAAAAAAAAAAAAAAACYAgAAZHJz&#10;L2Rvd25yZXYueG1sUEsFBgAAAAAEAAQA9QAAAIsDAAAAAA==&#10;">
                            <v:textbox>
                              <w:txbxContent>
                                <w:p w14:paraId="11167190" w14:textId="77777777" w:rsidR="000D2A51" w:rsidRDefault="000D2A51" w:rsidP="004010D2"/>
                              </w:txbxContent>
                            </v:textbox>
                          </v:oval>
                          <v:line id="直線コネクタ 54" o:spid="_x0000_s1062" style="position:absolute;visibility:visible;mso-wrap-style:square" from="4944,1273" to="4944,2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T0CsUAAADcAAAADwAAAGRycy9kb3ducmV2LnhtbESPQWvCQBSE74X+h+UVeqsbJRRJswk1&#10;IhQ8lKiX3h7Z1yRt9m3YXTX667sFweMw880weTmZQZzI+d6ygvksAUHcWN1zq+Cw37wsQfiArHGw&#10;TAou5KEsHh9yzLQ9c02nXWhFLGGfoYIuhDGT0jcdGfQzOxJH79s6gyFK10rt8BzLzSAXSfIqDfYc&#10;Fzocqeqo+d0djYLlfvTrS/W1sZ/u51pv05pSXCn1/DS9v4EINIV7+EZ/6MilC/g/E4+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hT0CsUAAADcAAAADwAAAAAAAAAA&#10;AAAAAAChAgAAZHJzL2Rvd25yZXYueG1sUEsFBgAAAAAEAAQA+QAAAJMDAAAAAA==&#10;" strokeweight=".5pt"/>
                          <v:line id="直線コネクタ 55" o:spid="_x0000_s1063" style="position:absolute;visibility:visible;mso-wrap-style:square" from="7464,1273" to="7464,2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hRkcUAAADcAAAADwAAAGRycy9kb3ducmV2LnhtbESPQWvCQBSE7wX/w/KE3uqmNhSJrqFG&#10;hEIPEu2lt0f2mUSzb8PuqrG/visUPA4z3wyzyAfTiQs531pW8DpJQBBXVrdcK/jeb15mIHxA1thZ&#10;JgU38pAvR08LzLS9ckmXXahFLGGfoYImhD6T0lcNGfQT2xNH72CdwRClq6V2eI3lppPTJHmXBluO&#10;Cw32VDRUnXZno2C27/36Vvxs7NYdf8uvtKQUV0o9j4ePOYhAQ3iE/+lPHbn0De5n4h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hRkcUAAADcAAAADwAAAAAAAAAA&#10;AAAAAAChAgAAZHJzL2Rvd25yZXYueG1sUEsFBgAAAAAEAAQA+QAAAJMDAAAAAA==&#10;" strokeweight=".5pt"/>
                        </v:group>
                        <v:oval id="円/楕円 31" o:spid="_x0000_s1064" style="position:absolute;left:2732;top:1120;width:7223;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0C6cUA&#10;AADcAAAADwAAAGRycy9kb3ducmV2LnhtbESPQWvCQBSE7wX/w/IEb2ajhxDTbEQCWi8Fa4v2+Mi+&#10;JqHZtyG7Nam/vlso9DjMzDdMvp1MJ240uNayglUUgyCurG65VvD2ul+mIJxH1thZJgXf5GBbzB5y&#10;zLQd+YVuZ1+LAGGXoYLG+z6T0lUNGXSR7YmD92EHgz7IoZZ6wDHATSfXcZxIgy2HhQZ7KhuqPs9f&#10;RsH43ldsni/XVHdlEpunUd8PJ6UW82n3CMLT5P/Df+2jVpCuNvB7JhwBW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zQLpxQAAANwAAAAPAAAAAAAAAAAAAAAAAJgCAABkcnMv&#10;ZG93bnJldi54bWxQSwUGAAAAAAQABAD1AAAAigMAAAAA&#10;" fillcolor="#f2f2f2 [3052]">
                          <v:path arrowok="t"/>
                          <o:lock v:ext="edit" aspectratio="t"/>
                          <v:textbox>
                            <w:txbxContent>
                              <w:p w14:paraId="6062FCA3" w14:textId="77777777" w:rsidR="000D2A51" w:rsidRDefault="000D2A51" w:rsidP="004010D2"/>
                            </w:txbxContent>
                          </v:textbox>
                        </v:oval>
                        <v:oval id="円/楕円 32" o:spid="_x0000_s1065" style="position:absolute;left:4085;top:1631;width:4415;height:33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xc1sAA&#10;AADcAAAADwAAAGRycy9kb3ducmV2LnhtbERPy4rCMBTdC/MP4Q64EU1tQaQaZRgQ3Y7jc3dtrm2x&#10;uSlJ1M7fTxaCy8N5z5edacSDnK8tKxiPEhDEhdU1lwp2v6vhFIQPyBoby6TgjzwsFx+9OebaPvmH&#10;HttQihjCPkcFVQhtLqUvKjLoR7YljtzVOoMhQldK7fAZw00j0ySZSIM1x4YKW/quqLht70bBoXPr&#10;9ELH095StjllnA2O57VS/c/uawYiUBfe4pd7oxVM0zg/no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xc1sAAAADcAAAADwAAAAAAAAAAAAAAAACYAgAAZHJzL2Rvd25y&#10;ZXYueG1sUEsFBgAAAAAEAAQA9QAAAIUDAAAAAA==&#10;" fillcolor="#f2f2f2 [3052]">
                          <v:textbox>
                            <w:txbxContent>
                              <w:p w14:paraId="65460AD8" w14:textId="77777777" w:rsidR="000D2A51" w:rsidRDefault="000D2A51" w:rsidP="004010D2"/>
                            </w:txbxContent>
                          </v:textbox>
                        </v:oval>
                        <v:oval id="円/楕円 33" o:spid="_x0000_s1066" style="position:absolute;left:4553;top:1947;width:3523;height:2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GcUA&#10;AADcAAAADwAAAGRycy9kb3ducmV2LnhtbESPQWvCQBSE70L/w/IKvenGQItEN8FWCkVaoerF2yP7&#10;TILZtzG7jVt/vVsQehxm5htmUQTTioF611hWMJ0kIIhLqxuuFOx37+MZCOeRNbaWScEvOSjyh9EC&#10;M20v/E3D1lciQthlqKD2vsukdGVNBt3EdsTRO9reoI+yr6Tu8RLhppVpkrxIgw3HhRo7equpPG1/&#10;jIJA1/NGPqdydViHsP4sv/avg1fq6TEs5yA8Bf8fvrc/tIJZOoW/M/EIy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jT4ZxQAAANwAAAAPAAAAAAAAAAAAAAAAAJgCAABkcnMv&#10;ZG93bnJldi54bWxQSwUGAAAAAAQABAD1AAAAigMAAAAA&#10;" fillcolor="#d8d8d8 [2732]" stroked="f">
                          <v:textbox>
                            <w:txbxContent>
                              <w:p w14:paraId="4A0DD4B3" w14:textId="77777777" w:rsidR="000D2A51" w:rsidRDefault="000D2A51" w:rsidP="004010D2"/>
                            </w:txbxContent>
                          </v:textbox>
                        </v:oval>
                        <v:shape id="フリーフォーム 34" o:spid="_x0000_s1067" style="position:absolute;left:1948;top:3565;width:2242;height:2272;visibility:visible;mso-wrap-style:square;v-text-anchor:middle" coordsize="196850,20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APdcYA&#10;AADcAAAADwAAAGRycy9kb3ducmV2LnhtbESPQWvCQBSE70L/w/IKXorZmEMrMatIqWDpqSqIt2f2&#10;mYTuvk2za4z99d1CweMwM98wxXKwRvTU+caxgmmSgiAunW64UrDfrSczED4gazSOScGNPCwXD6MC&#10;c+2u/En9NlQiQtjnqKAOoc2l9GVNFn3iWuLonV1nMUTZVVJ3eI1wa2SWps/SYsNxocaWXmsqv7YX&#10;q+D0ffw4/ZTm5c3c/NOKpm1/SN+VGj8OqzmIQEO4h//bG61glmXwdyYe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APdcYAAADcAAAADwAAAAAAAAAAAAAAAACYAgAAZHJz&#10;L2Rvd25yZXYueG1sUEsFBgAAAAAEAAQA9QAAAIsDAAAAAA==&#10;" adj="-11796480,,5400" path="m,22225c5292,21167,10640,20359,15875,19050v3247,-812,6307,-2256,9525,-3175c58989,6278,11879,21440,57150,6350l66675,3175,76200,v28851,4122,15125,808,41275,9525l127000,12700r9525,3175c138642,19050,140177,22702,142875,25400v2698,2698,7141,3370,9525,6350c169927,53658,137803,29427,165100,47625r12700,19050l184150,76200v4122,28851,808,15125,9525,41275l196850,127000v-467,4671,-768,31228,-6350,41275c186794,174946,185040,184912,177800,187325r-28575,9525l139700,200025r-9525,3175l136525,184150v1058,-3175,2519,-6243,3175,-9525l142875,158750v-1076,-13985,-2116,-43390,-6350,-60325c134902,91931,135744,83088,130175,79375v-12310,-8206,-5905,-5143,-19050,-9525c109008,63500,110344,54513,104775,50800v-3175,-2117,-6112,-4643,-9525,-6350c68973,31312,106059,54745,73025,34925,55743,24556,51054,15875,28575,15875l,22225xe" strokecolor="white">
                          <v:stroke joinstyle="miter"/>
                          <v:shadow on="t" color="black" opacity="22937f" origin=",.5" offset="0,.63889mm"/>
                          <v:formulas/>
                          <v:path arrowok="t" o:connecttype="custom" o:connectlocs="0,24853;18080,21302;28927,17752;65087,7101;75934,3550;86782,0;133789,10651;144637,14202;155485,17752;162716,28403;173564,35504;188028,53256;202491,74558;209723,85209;220571,131364;224187,142015;216955,188170;202491,209472;169948,220123;159100,223674;148253,227224;155485,205922;159100,195271;162716,177519;155485,110062;148253,88759;126557,78108;119325,56806;108478,49705;83166,39054;32543,17752;0,24853" o:connectangles="0,0,0,0,0,0,0,0,0,0,0,0,0,0,0,0,0,0,0,0,0,0,0,0,0,0,0,0,0,0,0,0" textboxrect="0,0,196850,203200"/>
                          <v:textbox>
                            <w:txbxContent>
                              <w:p w14:paraId="2AA0F41D" w14:textId="77777777" w:rsidR="000D2A51" w:rsidRDefault="000D2A51" w:rsidP="004010D2"/>
                            </w:txbxContent>
                          </v:textbox>
                        </v:shape>
                        <v:group id="図形グループ 35" o:spid="_x0000_s1068" style="position:absolute;left:1373;top:3412;width:2973;height:2941;rotation:60" coordorigin="1373,3412" coordsize="2972,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KAK2MQAAADcAAAA&#10;DwAAAAAAAAAAAAAAAACqAgAAZHJzL2Rvd25yZXYueG1sUEsFBgAAAAAEAAQA+gAAAJsDAAAAAA==&#10;">
                          <v:oval id="円/楕円 48" o:spid="_x0000_s1069" style="position:absolute;left:1600;top:3412;width:2519;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xtRMQA&#10;AADcAAAADwAAAGRycy9kb3ducmV2LnhtbESPQWvCQBSE74L/YXlCb7qxBQmpqxSLtNJ40Or9mX0m&#10;odm3YXc16b93BcHjMDPfMPNlbxpxJedrywqmkwQEcWF1zaWCw+96nILwAVljY5kU/JOH5WI4mGOm&#10;bcc7uu5DKSKEfYYKqhDaTEpfVGTQT2xLHL2zdQZDlK6U2mEX4aaRr0kykwZrjgsVtrSqqPjbX4wC&#10;c/mx9vSVHvNDvq63udt058+NUi+j/uMdRKA+PMOP9rdWkL7N4H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MbUTEAAAA3AAAAA8AAAAAAAAAAAAAAAAAmAIAAGRycy9k&#10;b3ducmV2LnhtbFBLBQYAAAAABAAEAPUAAACJAwAAAAA=&#10;" filled="f">
                            <v:textbox>
                              <w:txbxContent>
                                <w:p w14:paraId="7B67EE60" w14:textId="77777777" w:rsidR="000D2A51" w:rsidRDefault="000D2A51" w:rsidP="004010D2"/>
                              </w:txbxContent>
                            </v:textbox>
                          </v:oval>
                          <v:oval id="円/楕円 49" o:spid="_x0000_s1070" style="position:absolute;left:1600;top:4317;width:2519;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skLsYA&#10;AADcAAAADwAAAGRycy9kb3ducmV2LnhtbESPQWvCQBSE74L/YXlCb7rRgE2jq9RibS2GUiueH9ln&#10;Epp9G7Krxn/fLRQ8DjPzDTNfdqYWF2pdZVnBeBSBIM6trrhQcPh+HSYgnEfWWFsmBTdysFz0e3NM&#10;tb3yF132vhABwi5FBaX3TSqly0sy6Ea2IQ7eybYGfZBtIXWL1wA3tZxE0VQarDgslNjQS0n5z/5s&#10;FGw+355kfF5FJ95mSXbcrW8f8Vqph0H3PAPhqfP38H/7XStI4kf4OxOO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TskLsYAAADcAAAADwAAAAAAAAAAAAAAAACYAgAAZHJz&#10;L2Rvd25yZXYueG1sUEsFBgAAAAAEAAQA9QAAAIsDAAAAAA==&#10;">
                            <v:textbox>
                              <w:txbxContent>
                                <w:p w14:paraId="7CFC1A72" w14:textId="77777777" w:rsidR="000D2A51" w:rsidRDefault="000D2A51" w:rsidP="004010D2"/>
                              </w:txbxContent>
                            </v:textbox>
                          </v:oval>
                          <v:line id="直線コネクタ 50" o:spid="_x0000_s1071" style="position:absolute;rotation:60;flip:x;visibility:visible;mso-wrap-style:square" from="1208,4656" to="1992,5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PKCMAAAADcAAAADwAAAGRycy9kb3ducmV2LnhtbERPzWoCMRC+F3yHMEJvNasVsatRVBA8&#10;SFHrAwybcbO4mSybUdc+fXMoePz4/ufLztfqTm2sAhsYDjJQxEWwFZcGzj/bjymoKMgW68Bk4EkR&#10;love2xxzGx58pPtJSpVCOOZowIk0udaxcOQxDkJDnLhLaD1Kgm2pbYuPFO5rPcqyifZYcWpw2NDG&#10;UXE93byBixwn+7P/lfH3F4fb6rrmAzpj3vvdagZKqJOX+N+9swamn2ltOpOOgF7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RDygjAAAAA3AAAAA8AAAAAAAAAAAAAAAAA&#10;oQIAAGRycy9kb3ducmV2LnhtbFBLBQYAAAAABAAEAPkAAACOAwAAAAA=&#10;" strokeweight=".5pt"/>
                          <v:line id="直線コネクタ 51" o:spid="_x0000_s1072" style="position:absolute;rotation:60;flip:x;visibility:visible;mso-wrap-style:square" from="3728,4656" to="4512,5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vk8QAAADcAAAADwAAAGRycy9kb3ducmV2LnhtbESPzWoCQRCE74G8w9ABb3E2UURXRzEB&#10;wUOQ+PMAzU67s7jTs+y0uvr0GUHIsaiqr6jZovO1ulAbq8AGPvoZKOIi2IpLA4f96n0MKgqyxTow&#10;GbhRhMX89WWGuQ1X3tJlJ6VKEI45GnAiTa51LBx5jP3QECfvGFqPkmRbatviNcF9rT+zbKQ9VpwW&#10;HDb07ag47c7ewFG2o5+Dv8twM+FwXp6++BedMb23bjkFJdTJf/jZXlsD48EEHmfSEd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D2+TxAAAANwAAAAPAAAAAAAAAAAA&#10;AAAAAKECAABkcnMvZG93bnJldi54bWxQSwUGAAAAAAQABAD5AAAAkgMAAAAA&#10;" strokeweight=".5pt"/>
                        </v:group>
                        <v:shape id="フリーフォーム 36" o:spid="_x0000_s1073" style="position:absolute;left:8568;top:3565;width:2242;height:2272;flip:x;visibility:visible;mso-wrap-style:square;v-text-anchor:middle" coordsize="196850,20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wGv8QA&#10;AADcAAAADwAAAGRycy9kb3ducmV2LnhtbESPQWsCMRSE7wX/Q3hCL0WzioisRhFtwVup9eLtuXnu&#10;RjcvS5Kua3+9KQg9DjPzDbNYdbYWLflgHCsYDTMQxIXThksFh++PwQxEiMgaa8ek4E4BVsveywJz&#10;7W78Re0+liJBOOSooIqxyaUMRUUWw9A1xMk7O28xJulLqT3eEtzWcpxlU2nRcFqosKFNRcV1/2MV&#10;tL/m+PZ+lLXFgyk+/WnblNlFqdd+t56DiNTF//CzvdMKZuMJ/J1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Br/EAAAA3AAAAA8AAAAAAAAAAAAAAAAAmAIAAGRycy9k&#10;b3ducmV2LnhtbFBLBQYAAAAABAAEAPUAAACJAwAAAAA=&#10;" adj="-11796480,,5400" path="m,22225c5292,21167,10640,20359,15875,19050v3247,-812,6307,-2256,9525,-3175c58989,6278,11879,21440,57150,6350l66675,3175,76200,v28851,4122,15125,808,41275,9525l127000,12700r9525,3175c138642,19050,140177,22702,142875,25400v2698,2698,7141,3370,9525,6350c169927,53658,137803,29427,165100,47625r12700,19050l184150,76200v4122,28851,808,15125,9525,41275l196850,127000v-467,4671,-768,31228,-6350,41275c186794,174946,185040,184912,177800,187325r-28575,9525l139700,200025r-9525,3175l136525,184150v1058,-3175,2519,-6243,3175,-9525l142875,158750v-1076,-13985,-2116,-43390,-6350,-60325c134902,91931,135744,83088,130175,79375v-12310,-8206,-5905,-5143,-19050,-9525c109008,63500,110344,54513,104775,50800v-3175,-2117,-6112,-4643,-9525,-6350c68973,31312,106059,54745,73025,34925,55743,24556,51054,15875,28575,15875l,22225xe" strokecolor="white">
                          <v:stroke joinstyle="miter"/>
                          <v:shadow on="t" color="black" opacity="22937f" origin=",.5" offset="0,.63889mm"/>
                          <v:formulas/>
                          <v:path arrowok="t" o:connecttype="custom" o:connectlocs="0,24853;18080,21302;28927,17752;65087,7101;75934,3550;86782,0;133789,10651;144637,14202;155485,17752;162716,28403;173564,35504;188028,53256;202491,74558;209723,85209;220571,131364;224187,142015;216955,188170;202491,209472;169948,220123;159100,223674;148253,227224;155485,205922;159100,195271;162716,177519;155485,110062;148253,88759;126557,78108;119325,56806;108478,49705;83166,39054;32543,17752;0,24853" o:connectangles="0,0,0,0,0,0,0,0,0,0,0,0,0,0,0,0,0,0,0,0,0,0,0,0,0,0,0,0,0,0,0,0" textboxrect="0,0,196850,203200"/>
                          <v:textbox>
                            <w:txbxContent>
                              <w:p w14:paraId="549597F5" w14:textId="77777777" w:rsidR="000D2A51" w:rsidRDefault="000D2A51" w:rsidP="004010D2"/>
                            </w:txbxContent>
                          </v:textbox>
                        </v:shape>
                        <v:group id="図形グループ 37" o:spid="_x0000_s1074" style="position:absolute;left:8432;top:3412;width:2973;height:2942;rotation:-60" coordorigin="8433,3412" coordsize="2972,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MN8rxgAAANwA&#10;AAAPAAAAAAAAAAAAAAAAAKoCAABkcnMvZG93bnJldi54bWxQSwUGAAAAAAQABAD6AAAAnQMAAAAA&#10;">
                          <v:oval id="円/楕円 44" o:spid="_x0000_s1075" style="position:absolute;left:8659;top:3412;width:2520;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rR8UA&#10;AADcAAAADwAAAGRycy9kb3ducmV2LnhtbESPS2vDMBCE74H+B7GF3hI5KRTjRA4lJbSh7iGv+8Za&#10;P6i1MpISu/++KhRyHGbmG2a1Hk0nbuR8a1nBfJaAIC6tbrlWcDpupykIH5A1dpZJwQ95WOcPkxVm&#10;2g68p9sh1CJC2GeooAmhz6T0ZUMG/cz2xNGrrDMYonS11A6HCDedXCTJizTYclxosKdNQ+X34WoU&#10;mOuntZf39Fycim37VbjdUL3tlHp6HF+XIAKN4R7+b39oBenzAv7OxCM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2tHxQAAANwAAAAPAAAAAAAAAAAAAAAAAJgCAABkcnMv&#10;ZG93bnJldi54bWxQSwUGAAAAAAQABAD1AAAAigMAAAAA&#10;" filled="f">
                            <v:textbox>
                              <w:txbxContent>
                                <w:p w14:paraId="3AF3D3DC" w14:textId="77777777" w:rsidR="000D2A51" w:rsidRDefault="000D2A51" w:rsidP="004010D2"/>
                              </w:txbxContent>
                            </v:textbox>
                          </v:oval>
                          <v:oval id="円/楕円 45" o:spid="_x0000_s1076" style="position:absolute;left:8659;top:4317;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AiLcYA&#10;AADcAAAADwAAAGRycy9kb3ducmV2LnhtbESPW2vCQBSE34X+h+UUfKubGpA0uootXqooxQs+H7LH&#10;JDR7NmRXjf++KxR8HGbmG2Y0aU0lrtS40rKC914EgjizuuRcwfEwf0tAOI+ssbJMCu7kYDJ+6Yww&#10;1fbGO7rufS4ChF2KCgrv61RKlxVk0PVsTRy8s20M+iCbXOoGbwFuKtmPooE0WHJYKLCmr4Ky3/3F&#10;KFj8LD9kfPmMzrzaJtvTZnZfxzOluq/tdAjCU+uf4f/2t1aQxDE8zoQjIM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AiLcYAAADcAAAADwAAAAAAAAAAAAAAAACYAgAAZHJz&#10;L2Rvd25yZXYueG1sUEsFBgAAAAAEAAQA9QAAAIsDAAAAAA==&#10;">
                            <v:textbox>
                              <w:txbxContent>
                                <w:p w14:paraId="7CA6F348" w14:textId="77777777" w:rsidR="000D2A51" w:rsidRDefault="000D2A51" w:rsidP="004010D2"/>
                              </w:txbxContent>
                            </v:textbox>
                          </v:oval>
                          <v:line id="直線コネクタ 46" o:spid="_x0000_s1077" style="position:absolute;rotation:60;visibility:visible;mso-wrap-style:square" from="8268,4656" to="9052,5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QamcMAAADcAAAADwAAAGRycy9kb3ducmV2LnhtbESPS2sCMRSF94X+h3ALbopmqlKHqVGq&#10;ILoTraDuLsmdB53cDJOo4783QqHLw3l8nOm8s7W4Uusrxwo+BgkIYu1MxYWCw8+qn4LwAdlg7ZgU&#10;3MnDfPb6MsXMuBvv6LoPhYgj7DNUUIbQZFJ6XZJFP3ANcfRy11oMUbaFNC3e4rit5TBJPqXFiiOh&#10;xIaWJenf/cVGyIby48S8m5PO9XbdDBfpue6U6r11318gAnXhP/zX3hgF6WgMzzPxCM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EGpnDAAAA3AAAAA8AAAAAAAAAAAAA&#10;AAAAoQIAAGRycy9kb3ducmV2LnhtbFBLBQYAAAAABAAEAPkAAACRAwAAAAA=&#10;" strokeweight=".5pt"/>
                          <v:line id="直線コネクタ 47" o:spid="_x0000_s1078" style="position:absolute;rotation:60;visibility:visible;mso-wrap-style:square" from="10787,4657" to="11571,5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i/AsMAAADcAAAADwAAAGRycy9kb3ducmV2LnhtbESPS2sCMRSF94X+h3ALbopmqliHqVGq&#10;ILoTraDuLsmdB53cDJOo4783QqHLw3l8nOm8s7W4Uusrxwo+BgkIYu1MxYWCw8+qn4LwAdlg7ZgU&#10;3MnDfPb6MsXMuBvv6LoPhYgj7DNUUIbQZFJ6XZJFP3ANcfRy11oMUbaFNC3e4rit5TBJPqXFiiOh&#10;xIaWJenf/cVGyIby48S8m5PO9XbdDBfpue6U6r11318gAnXhP/zX3hgF6WgMzzPxCM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IvwLDAAAA3AAAAA8AAAAAAAAAAAAA&#10;AAAAoQIAAGRycy9kb3ducmV2LnhtbFBLBQYAAAAABAAEAPkAAACRAwAAAAA=&#10;" strokeweight=".5pt"/>
                        </v:group>
                        <v:shape id="フリーフォーム 38" o:spid="_x0000_s1079" style="position:absolute;left:5318;top:5105;width:2536;height:1375;visibility:visible;mso-wrap-style:square;v-text-anchor:middle" coordsize="253593,137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drZsIA&#10;AADcAAAADwAAAGRycy9kb3ducmV2LnhtbESPQYvCMBSE7wv+h/AEb2uqiKvVKCoIiqfVvezt0Tzb&#10;avNSkmjrvzeC4HGYmW+Y+bI1lbiT86VlBYN+AoI4s7rkXMHfafs9AeEDssbKMil4kIflovM1x1Tb&#10;hn/pfgy5iBD2KSooQqhTKX1WkEHftzVx9M7WGQxRulxqh02Em0oOk2QsDZYcFwqsaVNQdj3ejILL&#10;z8GOGjr9r/dTPRhZty73m1apXrddzUAEasMn/G7vtILJcA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52tmwgAAANwAAAAPAAAAAAAAAAAAAAAAAJgCAABkcnMvZG93&#10;bnJldi54bWxQSwUGAAAAAAQABAD1AAAAhwMAAAAA&#10;" adj="-11796480,,5400" path="m1555,130175c1026,118533,-5048,66979,11080,47625v2443,-2931,6350,-4233,9525,-6350c32338,23676,20242,37596,36480,28575,43151,24869,49180,20108,55530,15875v3175,-2117,5783,-5602,9525,-6350c70347,8467,75556,6839,80930,6350,98879,4718,116913,4233,134905,3175,138080,2117,141083,,144430,v17951,,21530,1885,34925,6350c187335,30291,175642,1709,192055,22225v2091,2613,808,7158,3175,9525c197597,34117,201762,33428,204755,34925v3413,1707,6350,4233,9525,6350c216397,44450,217650,48416,220630,50800v25435,20348,-8472,-20327,19050,12700c242123,66431,244323,69612,246030,73025v3908,7816,5131,21258,6350,28575c251322,113242,257471,128259,249205,136525v-5396,5396,-7304,-13654,-12700,-19050c233330,114300,230716,110441,226980,107950v-2785,-1856,-6599,-1550,-9525,-3175c210784,101069,205645,94488,198405,92075v-3175,-1058,-6532,-1678,-9525,-3175c170457,79688,188920,84549,166655,76200v-9212,-3455,-26812,-5191,-34925,-6350c107388,70908,82998,71156,58705,73025v-3337,257,-6599,1550,-9525,3175c42509,79906,30130,88900,30130,88900v-7549,22648,3155,-4733,-12700,19050c15574,110735,15498,114368,14255,117475v-879,2197,-12171,24342,-12700,12700xe" strokecolor="white">
                          <v:stroke joinstyle="miter"/>
                          <v:shadow on="t" color="black" opacity="22937f" origin=",.5" offset="0,.63889mm"/>
                          <v:formulas/>
                          <v:path arrowok="t" o:connecttype="custom" o:connectlocs="1555,130175;11080,47625;20605,41275;36480,28575;55530,15875;65055,9525;80930,6350;134905,3175;144430,0;179355,6350;192055,22225;195230,31750;204755,34925;214280,41275;220630,50800;239680,63500;246030,73025;252380,101600;249205,136525;236505,117475;226980,107950;217455,104775;198405,92075;188880,88900;166655,76200;131730,69850;58705,73025;49180,76200;30130,88900;17430,107950;14255,117475;1555,130175" o:connectangles="0,0,0,0,0,0,0,0,0,0,0,0,0,0,0,0,0,0,0,0,0,0,0,0,0,0,0,0,0,0,0,0" textboxrect="0,0,253593,137477"/>
                          <v:textbox>
                            <w:txbxContent>
                              <w:p w14:paraId="70AADC75" w14:textId="77777777" w:rsidR="000D2A51" w:rsidRDefault="000D2A51" w:rsidP="004010D2"/>
                            </w:txbxContent>
                          </v:textbox>
                        </v:shape>
                        <v:group id="図形グループ 39" o:spid="_x0000_s1080" style="position:absolute;left:5260;top:4932;width:2520;height:2942" coordorigin="5260,4932" coordsize="2519,2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cI5sUAAADcAAAADwAAAGRycy9kb3ducmV2LnhtbESPS4vCQBCE78L+h6EX&#10;9qaTuPggOorI7uJBBB8g3ppMmwQzPSEzm8R/7wiCx6KqvqLmy86UoqHaFZYVxIMIBHFqdcGZgtPx&#10;tz8F4TyyxtIyKbiTg+XiozfHRNuW99QcfCYChF2CCnLvq0RKl+Zk0A1sRRy8q60N+iDrTOoa2wA3&#10;pRxG0VgaLDgs5FjROqf0dvg3Cv5abFff8U+zvV3X98txtDtvY1Lq67NbzUB46vw7/GpvtILpc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nCObFAAAA3AAA&#10;AA8AAAAAAAAAAAAAAAAAqgIAAGRycy9kb3ducmV2LnhtbFBLBQYAAAAABAAEAPoAAACcAwAAAAA=&#10;">
                          <v:oval id="円/楕円 40" o:spid="_x0000_s1081" style="position:absolute;left:5260;top:4932;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KcMAA&#10;AADcAAAADwAAAGRycy9kb3ducmV2LnhtbERPy4rCMBTdC/MP4Q7MTtNxIaUaRWaQUaYufO2vzbUt&#10;Njclibb+vVkILg/nPVv0phF3cr62rOB7lIAgLqyuuVRwPKyGKQgfkDU2lknBgzws5h+DGWbadryj&#10;+z6UIoawz1BBFUKbSemLigz6kW2JI3exzmCI0JVSO+xiuGnkOEkm0mDNsaHCln4qKq77m1Fgbv/W&#10;nv/SU37MV/U2d5vu8rtR6uuzX05BBOrDW/xyr7WCdBzXxjPxCM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bKcMAAAADcAAAADwAAAAAAAAAAAAAAAACYAgAAZHJzL2Rvd25y&#10;ZXYueG1sUEsFBgAAAAAEAAQA9QAAAIUDAAAAAA==&#10;" filled="f">
                            <v:textbox>
                              <w:txbxContent>
                                <w:p w14:paraId="5666D9BC" w14:textId="77777777" w:rsidR="000D2A51" w:rsidRDefault="000D2A51" w:rsidP="004010D2"/>
                              </w:txbxContent>
                            </v:textbox>
                          </v:oval>
                          <v:oval id="円/楕円 41" o:spid="_x0000_s1082" style="position:absolute;left:5260;top:5837;width:2520;height:20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DGsYA&#10;AADcAAAADwAAAGRycy9kb3ducmV2LnhtbESPW2vCQBSE34X+h+UU+qabKkiMrqJivRRFvODzIXtM&#10;QrNnQ3bV+O+7BaGPw8x8w4wmjSnFnWpXWFbw2YlAEKdWF5wpOJ++2jEI55E1lpZJwZMcTMZvrREm&#10;2j74QPejz0SAsEtQQe59lUjp0pwMuo6tiIN3tbVBH2SdSV3jI8BNKbtR1JcGCw4LOVY0zyn9Od6M&#10;guV+NZC92yy68mYX7y7bxfO7t1Dq472ZDkF4avx/+NVeawVxdwB/Z8IRkO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GDGsYAAADcAAAADwAAAAAAAAAAAAAAAACYAgAAZHJz&#10;L2Rvd25yZXYueG1sUEsFBgAAAAAEAAQA9QAAAIsDAAAAAA==&#10;">
                            <v:textbox>
                              <w:txbxContent>
                                <w:p w14:paraId="417A66B3" w14:textId="77777777" w:rsidR="000D2A51" w:rsidRDefault="000D2A51" w:rsidP="004010D2"/>
                              </w:txbxContent>
                            </v:textbox>
                          </v:oval>
                          <v:line id="直線コネクタ 42" o:spid="_x0000_s1083" style="position:absolute;visibility:visible;mso-wrap-style:square" from="5260,5950" to="5260,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y8m8IAAADcAAAADwAAAGRycy9kb3ducmV2LnhtbERPS2vCQBC+F/wPywje6sYHRVJXUYtQ&#10;8CDRXnobstMkbXY27G419tc7B6HHj++9XPeuVRcKsfFsYDLOQBGX3jZcGfg4758XoGJCtth6JgM3&#10;irBeDZ6WmFt/5YIup1QpCeGYo4E6pS7XOpY1OYxj3xEL9+WDwyQwVNoGvEq4a/U0y160w4alocaO&#10;djWVP6dfZ2Bx7uLbbfe598fw/Vcc5gXNcWvMaNhvXkEl6tO/+OF+t+KbyXw5I0dAr+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y8m8IAAADcAAAADwAAAAAAAAAAAAAA&#10;AAChAgAAZHJzL2Rvd25yZXYueG1sUEsFBgAAAAAEAAQA+QAAAJADAAAAAA==&#10;" strokeweight=".5pt"/>
                          <v:line id="直線コネクタ 43" o:spid="_x0000_s1084" style="position:absolute;visibility:visible;mso-wrap-style:square" from="7780,5950" to="7780,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AZAMQAAADcAAAADwAAAGRycy9kb3ducmV2LnhtbESPT4vCMBTE74LfITzBm6b+YZFqFHUR&#10;FvYgVS/eHs2zrTYvJclq3U+/ERY8DjO/GWaxak0t7uR8ZVnBaJiAIM6trrhQcDruBjMQPiBrrC2T&#10;gid5WC27nQWm2j44o/shFCKWsE9RQRlCk0rp85IM+qFtiKN3sc5giNIVUjt8xHJTy3GSfEiDFceF&#10;EhvalpTfDj9GwezY+M/n9ryze3f9zb6nGU1xo1S/167nIAK14R3+p7905CYjeJ2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wBkAxAAAANwAAAAPAAAAAAAAAAAA&#10;AAAAAKECAABkcnMvZG93bnJldi54bWxQSwUGAAAAAAQABAD5AAAAkgMAAAAA&#10;" strokeweight=".5pt"/>
                        </v:group>
                      </v:group>
                      <v:shape id="ストライプ矢印 24" o:spid="_x0000_s1085" type="#_x0000_t93" style="position:absolute;left:1169;width:1440;height:1077;rotation:-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tUJ8QA&#10;AADcAAAADwAAAGRycy9kb3ducmV2LnhtbESPQWvCQBSE74X+h+UVvNVNRFSiq7SlQq5GG8jtNftM&#10;0mbfhuyqyb/vFgSPw8x8w2x2g2nFlXrXWFYQTyMQxKXVDVcKTsf96wqE88gaW8ukYCQHu+3z0wYT&#10;bW98oGvmKxEg7BJUUHvfJVK6siaDbmo74uCdbW/QB9lXUvd4C3DTylkULaTBhsNCjR191FT+Zhej&#10;IC8+07x4l3KZ0WX+vdx/8c8YKzV5Gd7WIDwN/hG+t1OtYBXP4P9MOA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bVCfEAAAA3AAAAA8AAAAAAAAAAAAAAAAAmAIAAGRycy9k&#10;b3ducmV2LnhtbFBLBQYAAAAABAAEAPUAAACJAwAAAAA=&#10;" adj="13519" fillcolor="black [3213]">
                        <v:textbox>
                          <w:txbxContent>
                            <w:p w14:paraId="0DCE679F" w14:textId="77777777" w:rsidR="000D2A51" w:rsidRDefault="000D2A51" w:rsidP="004010D2"/>
                          </w:txbxContent>
                        </v:textbox>
                      </v:shape>
                      <v:shape id="ストライプ矢印 25" o:spid="_x0000_s1086" type="#_x0000_t93" style="position:absolute;top:5436;width:2934;height:1077;rotation:-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A3c8QA&#10;AADcAAAADwAAAGRycy9kb3ducmV2LnhtbESPUUsDMRCE3wX/Q1ihbzYXC6Vcm5YqFUUEae0PWC7b&#10;u7SXzfWytue/N4Lg4zAz3zCL1RBadaE++cgWzLgARVxF57m2sP98vp+BSoLssI1MFr4pwWp5e7PA&#10;0sUrb+myk1plCKcSLTQiXal1qhoKmMaxI87eIfYBJcu+1q7Ha4aHVj8UxVQH9JwXGuzoqaHqtPsK&#10;FvDFT7fvUhkjb5ujOxcf3jxqa0d3w3oOSmiQ//Bf+9VZmJkJ/J7JR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AN3PEAAAA3AAAAA8AAAAAAAAAAAAAAAAAmAIAAGRycy9k&#10;b3ducmV2LnhtbFBLBQYAAAAABAAEAPUAAACJAwAAAAA=&#10;" adj="17635" fillcolor="black [3213]">
                        <v:textbox>
                          <w:txbxContent>
                            <w:p w14:paraId="021BBC2C" w14:textId="77777777" w:rsidR="000D2A51" w:rsidRDefault="000D2A51" w:rsidP="004010D2"/>
                          </w:txbxContent>
                        </v:textbox>
                      </v:shape>
                      <v:shape id="ストライプ矢印 26" o:spid="_x0000_s1087" type="#_x0000_t93" style="position:absolute;left:9541;top:138;width:1440;height:1077;rotation:-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uFd8YA&#10;AADcAAAADwAAAGRycy9kb3ducmV2LnhtbESPQWvCQBSE70L/w/IKvZS6sUqQ6CrFIuQgamOL10f2&#10;NRvMvg3ZbUz/fVcoeBxm5htmuR5sI3rqfO1YwWScgCAuna65UvB52r7MQfiArLFxTAp+ycN69TBa&#10;YqbdlT+oL0IlIoR9hgpMCG0mpS8NWfRj1xJH79t1FkOUXSV1h9cIt418TZJUWqw5LhhsaWOovBQ/&#10;VoHcn3bHOr88p+W7NBu7nR7466zU0+PwtgARaAj38H871wrmkxnczs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8uFd8YAAADcAAAADwAAAAAAAAAAAAAAAACYAgAAZHJz&#10;L2Rvd25yZXYueG1sUEsFBgAAAAAEAAQA9QAAAIsDAAAAAA==&#10;" adj="13519" fillcolor="black [3213]">
                        <v:textbox>
                          <w:txbxContent>
                            <w:p w14:paraId="4C275054" w14:textId="77777777" w:rsidR="000D2A51" w:rsidRDefault="000D2A51" w:rsidP="004010D2"/>
                          </w:txbxContent>
                        </v:textbox>
                      </v:shape>
                      <v:shape id="ストライプ矢印 27" o:spid="_x0000_s1088" type="#_x0000_t93" style="position:absolute;left:9755;top:5222;width:2934;height:1077;rotation:-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JOCMEA&#10;AADcAAAADwAAAGRycy9kb3ducmV2LnhtbESP0YrCMBRE34X9h3AX9k3TCkqpRlkWBF8UrH7AJbk2&#10;xeamNNHWvzcLgo/DzJxh1tvRteJBfWg8K8hnGQhi7U3DtYLLeTctQISIbLD1TAqeFGC7+ZqssTR+&#10;4BM9qliLBOFQogIbY1dKGbQlh2HmO+LkXX3vMCbZ19L0OCS4a+U8y5bSYcNpwWJHf5b0rbo7BZoW&#10;TXbc83L+PJ6szyt98EOh1M/3+LsCEWmMn/C7vTcKinwB/2fS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CTgjBAAAA3AAAAA8AAAAAAAAAAAAAAAAAmAIAAGRycy9kb3du&#10;cmV2LnhtbFBLBQYAAAAABAAEAPUAAACGAwAAAAA=&#10;" adj="17635" fillcolor="black [3213]">
                        <v:textbox>
                          <w:txbxContent>
                            <w:p w14:paraId="24741011" w14:textId="77777777" w:rsidR="000D2A51" w:rsidRDefault="000D2A51" w:rsidP="004010D2"/>
                          </w:txbxContent>
                        </v:textbox>
                      </v:shape>
                    </v:group>
                  </w:pict>
                </mc:Fallback>
              </mc:AlternateContent>
            </w:r>
            <w:r>
              <w:rPr>
                <w:rFonts w:ascii="Book Antiqua" w:eastAsia="SimSun" w:hAnsi="Book Antiqua" w:cs="SimSun"/>
                <w:noProof/>
                <w:color w:val="000000"/>
                <w:kern w:val="0"/>
                <w:lang w:eastAsia="zh-CN"/>
              </w:rPr>
              <mc:AlternateContent>
                <mc:Choice Requires="wpg">
                  <w:drawing>
                    <wp:anchor distT="0" distB="0" distL="114300" distR="114300" simplePos="0" relativeHeight="251661312" behindDoc="0" locked="0" layoutInCell="1" allowOverlap="1" wp14:anchorId="6D2A5479" wp14:editId="2193DA08">
                      <wp:simplePos x="0" y="0"/>
                      <wp:positionH relativeFrom="column">
                        <wp:posOffset>38100</wp:posOffset>
                      </wp:positionH>
                      <wp:positionV relativeFrom="paragraph">
                        <wp:posOffset>1285875</wp:posOffset>
                      </wp:positionV>
                      <wp:extent cx="2019300" cy="647700"/>
                      <wp:effectExtent l="0" t="0" r="38100" b="19050"/>
                      <wp:wrapNone/>
                      <wp:docPr id="725" name="组合 725"/>
                      <wp:cNvGraphicFramePr/>
                      <a:graphic xmlns:a="http://schemas.openxmlformats.org/drawingml/2006/main">
                        <a:graphicData uri="http://schemas.microsoft.com/office/word/2010/wordprocessingGroup">
                          <wpg:wgp>
                            <wpg:cNvGrpSpPr/>
                            <wpg:grpSpPr>
                              <a:xfrm>
                                <a:off x="0" y="0"/>
                                <a:ext cx="2020136" cy="644303"/>
                                <a:chOff x="0" y="0"/>
                                <a:chExt cx="2020136" cy="644303"/>
                              </a:xfrm>
                            </wpg:grpSpPr>
                            <wpg:grpSp>
                              <wpg:cNvPr id="726" name="図形グループ 65"/>
                              <wpg:cNvGrpSpPr/>
                              <wpg:grpSpPr>
                                <a:xfrm>
                                  <a:off x="301512" y="281975"/>
                                  <a:ext cx="1398627" cy="362328"/>
                                  <a:chOff x="301512" y="281975"/>
                                  <a:chExt cx="1398627" cy="398329"/>
                                </a:xfrm>
                              </wpg:grpSpPr>
                              <wpg:grpSp>
                                <wpg:cNvPr id="785" name="図形グループ 124"/>
                                <wpg:cNvGrpSpPr/>
                                <wpg:grpSpPr>
                                  <a:xfrm>
                                    <a:off x="301512" y="281975"/>
                                    <a:ext cx="1398627" cy="398329"/>
                                    <a:chOff x="301512" y="281975"/>
                                    <a:chExt cx="1398627" cy="398329"/>
                                  </a:xfrm>
                                </wpg:grpSpPr>
                                <wpg:grpSp>
                                  <wpg:cNvPr id="795" name="図形グループ 134"/>
                                  <wpg:cNvGrpSpPr/>
                                  <wpg:grpSpPr>
                                    <a:xfrm>
                                      <a:off x="301694" y="281975"/>
                                      <a:ext cx="1398445" cy="334525"/>
                                      <a:chOff x="301694" y="281975"/>
                                      <a:chExt cx="1398445" cy="334525"/>
                                    </a:xfrm>
                                  </wpg:grpSpPr>
                                  <wps:wsp>
                                    <wps:cNvPr id="806" name="直線コネクタ 145"/>
                                    <wps:cNvCnPr/>
                                    <wps:spPr>
                                      <a:xfrm>
                                        <a:off x="607664" y="281975"/>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7" name="直線コネクタ 146"/>
                                    <wps:cNvCnPr/>
                                    <wps:spPr>
                                      <a:xfrm>
                                        <a:off x="301694" y="616500"/>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8" name="直線コネクタ 147"/>
                                    <wps:cNvCnPr/>
                                    <wps:spPr>
                                      <a:xfrm flipV="1">
                                        <a:off x="301694" y="281976"/>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9" name="直線コネクタ 148"/>
                                    <wps:cNvCnPr/>
                                    <wps:spPr>
                                      <a:xfrm flipV="1">
                                        <a:off x="1394169" y="281976"/>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796" name="図形グループ 135"/>
                                  <wpg:cNvGrpSpPr/>
                                  <wpg:grpSpPr>
                                    <a:xfrm>
                                      <a:off x="301512" y="331014"/>
                                      <a:ext cx="1398445" cy="349290"/>
                                      <a:chOff x="301512" y="331014"/>
                                      <a:chExt cx="1398445" cy="349290"/>
                                    </a:xfrm>
                                  </wpg:grpSpPr>
                                  <wps:wsp>
                                    <wps:cNvPr id="800" name="直線コネクタ 139"/>
                                    <wps:cNvCnPr/>
                                    <wps:spPr>
                                      <a:xfrm>
                                        <a:off x="607482" y="345780"/>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1" name="直線コネクタ 140"/>
                                    <wps:cNvCnPr/>
                                    <wps:spPr>
                                      <a:xfrm>
                                        <a:off x="301512" y="680304"/>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2" name="直線コネクタ 141"/>
                                    <wps:cNvCnPr/>
                                    <wps:spPr>
                                      <a:xfrm flipV="1">
                                        <a:off x="301512" y="345780"/>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3" name="直線コネクタ 142"/>
                                    <wps:cNvCnPr/>
                                    <wps:spPr>
                                      <a:xfrm flipV="1">
                                        <a:off x="1393987" y="345780"/>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804" name="直線コネクタ 143"/>
                                    <wps:cNvCnPr/>
                                    <wps:spPr>
                                      <a:xfrm>
                                        <a:off x="626987" y="345597"/>
                                        <a:ext cx="1008000" cy="0"/>
                                      </a:xfrm>
                                      <a:prstGeom prst="line">
                                        <a:avLst/>
                                      </a:prstGeom>
                                      <a:ln w="19050" cmpd="sng">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805" name="直線コネクタ 144"/>
                                    <wps:cNvCnPr/>
                                    <wps:spPr>
                                      <a:xfrm flipV="1">
                                        <a:off x="360395" y="331014"/>
                                        <a:ext cx="266592" cy="276144"/>
                                      </a:xfrm>
                                      <a:prstGeom prst="line">
                                        <a:avLst/>
                                      </a:prstGeom>
                                      <a:ln w="19050" cmpd="sng">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g:grpSp>
                                <wps:wsp>
                                  <wps:cNvPr id="797" name="直線コネクタ 136"/>
                                  <wps:cNvCnPr/>
                                  <wps:spPr>
                                    <a:xfrm>
                                      <a:off x="1393987" y="616500"/>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98" name="直線コネクタ 137"/>
                                  <wps:cNvCnPr/>
                                  <wps:spPr>
                                    <a:xfrm>
                                      <a:off x="1699957" y="281976"/>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99" name="直線コネクタ 138"/>
                                  <wps:cNvCnPr/>
                                  <wps:spPr>
                                    <a:xfrm>
                                      <a:off x="305938" y="616500"/>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786" name="直線コネクタ 125"/>
                                <wps:cNvCnPr/>
                                <wps:spPr>
                                  <a:xfrm>
                                    <a:off x="626987" y="316248"/>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87" name="直線コネクタ 126"/>
                                <wps:cNvCnPr/>
                                <wps:spPr>
                                  <a:xfrm>
                                    <a:off x="602195" y="350520"/>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88" name="直線コネクタ 127"/>
                                <wps:cNvCnPr/>
                                <wps:spPr>
                                  <a:xfrm>
                                    <a:off x="562637" y="384792"/>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89" name="直線コネクタ 128"/>
                                <wps:cNvCnPr/>
                                <wps:spPr>
                                  <a:xfrm>
                                    <a:off x="528001" y="423986"/>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90" name="直線コネクタ 129"/>
                                <wps:cNvCnPr/>
                                <wps:spPr>
                                  <a:xfrm>
                                    <a:off x="508131" y="458259"/>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91" name="直線コネクタ 130"/>
                                <wps:cNvCnPr/>
                                <wps:spPr>
                                  <a:xfrm>
                                    <a:off x="463651" y="492530"/>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92" name="直線コネクタ 131"/>
                                <wps:cNvCnPr/>
                                <wps:spPr>
                                  <a:xfrm>
                                    <a:off x="424093" y="531724"/>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93" name="直線コネクタ 132"/>
                                <wps:cNvCnPr/>
                                <wps:spPr>
                                  <a:xfrm>
                                    <a:off x="404223" y="565996"/>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94" name="直線コネクタ 133"/>
                                <wps:cNvCnPr/>
                                <wps:spPr>
                                  <a:xfrm>
                                    <a:off x="389275" y="595347"/>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g:grpSp>
                            <wps:wsp>
                              <wps:cNvPr id="727" name="ストライプ矢印 66"/>
                              <wps:cNvSpPr/>
                              <wps:spPr>
                                <a:xfrm>
                                  <a:off x="0" y="436780"/>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29F3280" w14:textId="77777777" w:rsidR="000D2A51" w:rsidRDefault="000D2A51" w:rsidP="004010D2"/>
                                </w:txbxContent>
                              </wps:txbx>
                              <wps:bodyPr wrap="square" rtlCol="0" anchor="ctr"/>
                            </wps:wsp>
                            <wps:wsp>
                              <wps:cNvPr id="728" name="ストライプ矢印 67"/>
                              <wps:cNvSpPr/>
                              <wps:spPr>
                                <a:xfrm>
                                  <a:off x="1726704" y="387779"/>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FBD7DFD" w14:textId="77777777" w:rsidR="000D2A51" w:rsidRDefault="000D2A51" w:rsidP="004010D2"/>
                                </w:txbxContent>
                              </wps:txbx>
                              <wps:bodyPr wrap="square" rtlCol="0" anchor="ctr"/>
                            </wps:wsp>
                            <wpg:grpSp>
                              <wpg:cNvPr id="729" name="図形グループ 68"/>
                              <wpg:cNvGrpSpPr/>
                              <wpg:grpSpPr>
                                <a:xfrm>
                                  <a:off x="304508" y="140987"/>
                                  <a:ext cx="1398627" cy="362328"/>
                                  <a:chOff x="304508" y="140987"/>
                                  <a:chExt cx="1398627" cy="398329"/>
                                </a:xfrm>
                              </wpg:grpSpPr>
                              <wpg:grpSp>
                                <wpg:cNvPr id="760" name="図形グループ 99"/>
                                <wpg:cNvGrpSpPr/>
                                <wpg:grpSpPr>
                                  <a:xfrm>
                                    <a:off x="304508" y="140987"/>
                                    <a:ext cx="1398627" cy="398329"/>
                                    <a:chOff x="304508" y="140987"/>
                                    <a:chExt cx="1398627" cy="398329"/>
                                  </a:xfrm>
                                </wpg:grpSpPr>
                                <wpg:grpSp>
                                  <wpg:cNvPr id="770" name="図形グループ 109"/>
                                  <wpg:cNvGrpSpPr/>
                                  <wpg:grpSpPr>
                                    <a:xfrm>
                                      <a:off x="304690" y="140987"/>
                                      <a:ext cx="1398445" cy="334525"/>
                                      <a:chOff x="304690" y="140987"/>
                                      <a:chExt cx="1398445" cy="334525"/>
                                    </a:xfrm>
                                  </wpg:grpSpPr>
                                  <wps:wsp>
                                    <wps:cNvPr id="781" name="直線コネクタ 120"/>
                                    <wps:cNvCnPr/>
                                    <wps:spPr>
                                      <a:xfrm>
                                        <a:off x="610660" y="140987"/>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82" name="直線コネクタ 121"/>
                                    <wps:cNvCnPr/>
                                    <wps:spPr>
                                      <a:xfrm>
                                        <a:off x="304690" y="475512"/>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83" name="直線コネクタ 122"/>
                                    <wps:cNvCnPr/>
                                    <wps:spPr>
                                      <a:xfrm flipV="1">
                                        <a:off x="304690" y="140988"/>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84" name="直線コネクタ 123"/>
                                    <wps:cNvCnPr/>
                                    <wps:spPr>
                                      <a:xfrm flipV="1">
                                        <a:off x="1397165" y="140988"/>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771" name="図形グループ 110"/>
                                  <wpg:cNvGrpSpPr/>
                                  <wpg:grpSpPr>
                                    <a:xfrm>
                                      <a:off x="304508" y="190026"/>
                                      <a:ext cx="1398445" cy="349290"/>
                                      <a:chOff x="304508" y="190026"/>
                                      <a:chExt cx="1398445" cy="349290"/>
                                    </a:xfrm>
                                  </wpg:grpSpPr>
                                  <wps:wsp>
                                    <wps:cNvPr id="775" name="直線コネクタ 114"/>
                                    <wps:cNvCnPr/>
                                    <wps:spPr>
                                      <a:xfrm>
                                        <a:off x="610478" y="204792"/>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6" name="直線コネクタ 115"/>
                                    <wps:cNvCnPr/>
                                    <wps:spPr>
                                      <a:xfrm>
                                        <a:off x="304508" y="539316"/>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7" name="直線コネクタ 116"/>
                                    <wps:cNvCnPr/>
                                    <wps:spPr>
                                      <a:xfrm flipV="1">
                                        <a:off x="304508" y="204792"/>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8" name="直線コネクタ 117"/>
                                    <wps:cNvCnPr/>
                                    <wps:spPr>
                                      <a:xfrm flipV="1">
                                        <a:off x="1396983" y="204792"/>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9" name="直線コネクタ 118"/>
                                    <wps:cNvCnPr/>
                                    <wps:spPr>
                                      <a:xfrm>
                                        <a:off x="629983" y="204609"/>
                                        <a:ext cx="1008000" cy="0"/>
                                      </a:xfrm>
                                      <a:prstGeom prst="line">
                                        <a:avLst/>
                                      </a:prstGeom>
                                      <a:ln w="19050" cmpd="sng">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80" name="直線コネクタ 119"/>
                                    <wps:cNvCnPr/>
                                    <wps:spPr>
                                      <a:xfrm flipV="1">
                                        <a:off x="363391" y="190026"/>
                                        <a:ext cx="266592" cy="276144"/>
                                      </a:xfrm>
                                      <a:prstGeom prst="line">
                                        <a:avLst/>
                                      </a:prstGeom>
                                      <a:ln w="19050" cmpd="sng">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g:grpSp>
                                <wps:wsp>
                                  <wps:cNvPr id="772" name="直線コネクタ 111"/>
                                  <wps:cNvCnPr/>
                                  <wps:spPr>
                                    <a:xfrm>
                                      <a:off x="1396983" y="475512"/>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3" name="直線コネクタ 112"/>
                                  <wps:cNvCnPr/>
                                  <wps:spPr>
                                    <a:xfrm>
                                      <a:off x="1702953" y="140988"/>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74" name="直線コネクタ 113"/>
                                  <wps:cNvCnPr/>
                                  <wps:spPr>
                                    <a:xfrm>
                                      <a:off x="308934" y="475512"/>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761" name="直線コネクタ 100"/>
                                <wps:cNvCnPr/>
                                <wps:spPr>
                                  <a:xfrm>
                                    <a:off x="629983" y="175260"/>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2" name="直線コネクタ 101"/>
                                <wps:cNvCnPr/>
                                <wps:spPr>
                                  <a:xfrm>
                                    <a:off x="605191" y="209532"/>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3" name="直線コネクタ 102"/>
                                <wps:cNvCnPr/>
                                <wps:spPr>
                                  <a:xfrm>
                                    <a:off x="565633" y="243804"/>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4" name="直線コネクタ 103"/>
                                <wps:cNvCnPr/>
                                <wps:spPr>
                                  <a:xfrm>
                                    <a:off x="530997" y="282998"/>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5" name="直線コネクタ 104"/>
                                <wps:cNvCnPr/>
                                <wps:spPr>
                                  <a:xfrm>
                                    <a:off x="511127" y="317271"/>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6" name="直線コネクタ 105"/>
                                <wps:cNvCnPr/>
                                <wps:spPr>
                                  <a:xfrm>
                                    <a:off x="466647" y="351542"/>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7" name="直線コネクタ 106"/>
                                <wps:cNvCnPr/>
                                <wps:spPr>
                                  <a:xfrm>
                                    <a:off x="427089" y="390736"/>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8" name="直線コネクタ 107"/>
                                <wps:cNvCnPr/>
                                <wps:spPr>
                                  <a:xfrm>
                                    <a:off x="407219" y="425008"/>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69" name="直線コネクタ 108"/>
                                <wps:cNvCnPr/>
                                <wps:spPr>
                                  <a:xfrm>
                                    <a:off x="392271" y="454359"/>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g:grpSp>
                            <wps:wsp>
                              <wps:cNvPr id="730" name="ストライプ矢印 69"/>
                              <wps:cNvSpPr/>
                              <wps:spPr>
                                <a:xfrm>
                                  <a:off x="8262" y="234511"/>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E308113" w14:textId="77777777" w:rsidR="000D2A51" w:rsidRDefault="000D2A51" w:rsidP="004010D2"/>
                                </w:txbxContent>
                              </wps:txbx>
                              <wps:bodyPr wrap="square" rtlCol="0" anchor="ctr"/>
                            </wps:wsp>
                            <wps:wsp>
                              <wps:cNvPr id="731" name="ストライプ矢印 70"/>
                              <wps:cNvSpPr/>
                              <wps:spPr>
                                <a:xfrm>
                                  <a:off x="1726704" y="234511"/>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9AF9129" w14:textId="77777777" w:rsidR="000D2A51" w:rsidRDefault="000D2A51" w:rsidP="004010D2"/>
                                </w:txbxContent>
                              </wps:txbx>
                              <wps:bodyPr wrap="square" rtlCol="0" anchor="ctr"/>
                            </wps:wsp>
                            <wpg:grpSp>
                              <wpg:cNvPr id="732" name="図形グループ 71"/>
                              <wpg:cNvGrpSpPr/>
                              <wpg:grpSpPr>
                                <a:xfrm>
                                  <a:off x="315255" y="0"/>
                                  <a:ext cx="1398627" cy="362328"/>
                                  <a:chOff x="315255" y="0"/>
                                  <a:chExt cx="1398627" cy="398329"/>
                                </a:xfrm>
                              </wpg:grpSpPr>
                              <wpg:grpSp>
                                <wpg:cNvPr id="735" name="図形グループ 74"/>
                                <wpg:cNvGrpSpPr/>
                                <wpg:grpSpPr>
                                  <a:xfrm>
                                    <a:off x="315255" y="0"/>
                                    <a:ext cx="1398627" cy="398329"/>
                                    <a:chOff x="315255" y="0"/>
                                    <a:chExt cx="1398627" cy="398329"/>
                                  </a:xfrm>
                                </wpg:grpSpPr>
                                <wpg:grpSp>
                                  <wpg:cNvPr id="745" name="図形グループ 84"/>
                                  <wpg:cNvGrpSpPr/>
                                  <wpg:grpSpPr>
                                    <a:xfrm>
                                      <a:off x="315437" y="0"/>
                                      <a:ext cx="1398445" cy="334525"/>
                                      <a:chOff x="315437" y="0"/>
                                      <a:chExt cx="1398445" cy="334525"/>
                                    </a:xfrm>
                                  </wpg:grpSpPr>
                                  <wps:wsp>
                                    <wps:cNvPr id="756" name="直線コネクタ 95"/>
                                    <wps:cNvCnPr/>
                                    <wps:spPr>
                                      <a:xfrm>
                                        <a:off x="621407" y="0"/>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7" name="直線コネクタ 96"/>
                                    <wps:cNvCnPr/>
                                    <wps:spPr>
                                      <a:xfrm>
                                        <a:off x="315437" y="334525"/>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8" name="直線コネクタ 97"/>
                                    <wps:cNvCnPr/>
                                    <wps:spPr>
                                      <a:xfrm flipV="1">
                                        <a:off x="315437" y="1"/>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9" name="直線コネクタ 98"/>
                                    <wps:cNvCnPr/>
                                    <wps:spPr>
                                      <a:xfrm flipV="1">
                                        <a:off x="1407912" y="1"/>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g:grpSp>
                                  <wpg:cNvPr id="746" name="図形グループ 85"/>
                                  <wpg:cNvGrpSpPr/>
                                  <wpg:grpSpPr>
                                    <a:xfrm>
                                      <a:off x="315255" y="49039"/>
                                      <a:ext cx="1398445" cy="349290"/>
                                      <a:chOff x="315255" y="49039"/>
                                      <a:chExt cx="1398445" cy="349290"/>
                                    </a:xfrm>
                                  </wpg:grpSpPr>
                                  <wps:wsp>
                                    <wps:cNvPr id="750" name="直線コネクタ 89"/>
                                    <wps:cNvCnPr/>
                                    <wps:spPr>
                                      <a:xfrm>
                                        <a:off x="621225" y="63805"/>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1" name="直線コネクタ 90"/>
                                    <wps:cNvCnPr/>
                                    <wps:spPr>
                                      <a:xfrm>
                                        <a:off x="315255" y="398329"/>
                                        <a:ext cx="1092475" cy="0"/>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2" name="直線コネクタ 91"/>
                                    <wps:cNvCnPr/>
                                    <wps:spPr>
                                      <a:xfrm flipV="1">
                                        <a:off x="315255" y="63805"/>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3" name="直線コネクタ 92"/>
                                    <wps:cNvCnPr/>
                                    <wps:spPr>
                                      <a:xfrm flipV="1">
                                        <a:off x="1407730" y="63805"/>
                                        <a:ext cx="305970" cy="33452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54" name="直線コネクタ 93"/>
                                    <wps:cNvCnPr/>
                                    <wps:spPr>
                                      <a:xfrm>
                                        <a:off x="640730" y="63622"/>
                                        <a:ext cx="1008000" cy="0"/>
                                      </a:xfrm>
                                      <a:prstGeom prst="line">
                                        <a:avLst/>
                                      </a:prstGeom>
                                      <a:ln w="19050" cmpd="sng">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755" name="直線コネクタ 94"/>
                                    <wps:cNvCnPr/>
                                    <wps:spPr>
                                      <a:xfrm flipV="1">
                                        <a:off x="374138" y="49039"/>
                                        <a:ext cx="266592" cy="276144"/>
                                      </a:xfrm>
                                      <a:prstGeom prst="line">
                                        <a:avLst/>
                                      </a:prstGeom>
                                      <a:ln w="19050" cmpd="sng">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g:grpSp>
                                <wps:wsp>
                                  <wps:cNvPr id="747" name="直線コネクタ 86"/>
                                  <wps:cNvCnPr/>
                                  <wps:spPr>
                                    <a:xfrm>
                                      <a:off x="1407730" y="334525"/>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48" name="直線コネクタ 87"/>
                                  <wps:cNvCnPr/>
                                  <wps:spPr>
                                    <a:xfrm>
                                      <a:off x="1713700" y="1"/>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749" name="直線コネクタ 88"/>
                                  <wps:cNvCnPr/>
                                  <wps:spPr>
                                    <a:xfrm>
                                      <a:off x="319681" y="334525"/>
                                      <a:ext cx="0" cy="63804"/>
                                    </a:xfrm>
                                    <a:prstGeom prst="line">
                                      <a:avLst/>
                                    </a:prstGeom>
                                    <a:ln w="952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g:grpSp>
                              <wps:wsp>
                                <wps:cNvPr id="736" name="直線コネクタ 75"/>
                                <wps:cNvCnPr/>
                                <wps:spPr>
                                  <a:xfrm>
                                    <a:off x="640730" y="34273"/>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37" name="直線コネクタ 76"/>
                                <wps:cNvCnPr/>
                                <wps:spPr>
                                  <a:xfrm>
                                    <a:off x="615938" y="68545"/>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38" name="直線コネクタ 77"/>
                                <wps:cNvCnPr/>
                                <wps:spPr>
                                  <a:xfrm>
                                    <a:off x="576380" y="102817"/>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39" name="直線コネクタ 78"/>
                                <wps:cNvCnPr/>
                                <wps:spPr>
                                  <a:xfrm>
                                    <a:off x="541744" y="142011"/>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40" name="直線コネクタ 79"/>
                                <wps:cNvCnPr/>
                                <wps:spPr>
                                  <a:xfrm>
                                    <a:off x="521874" y="176284"/>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41" name="直線コネクタ 80"/>
                                <wps:cNvCnPr/>
                                <wps:spPr>
                                  <a:xfrm>
                                    <a:off x="477394" y="210555"/>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42" name="直線コネクタ 81"/>
                                <wps:cNvCnPr/>
                                <wps:spPr>
                                  <a:xfrm>
                                    <a:off x="437836" y="249749"/>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43" name="直線コネクタ 82"/>
                                <wps:cNvCnPr/>
                                <wps:spPr>
                                  <a:xfrm>
                                    <a:off x="417966" y="284021"/>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44" name="直線コネクタ 83"/>
                                <wps:cNvCnPr/>
                                <wps:spPr>
                                  <a:xfrm>
                                    <a:off x="403018" y="313372"/>
                                    <a:ext cx="975006" cy="0"/>
                                  </a:xfrm>
                                  <a:prstGeom prst="line">
                                    <a:avLst/>
                                  </a:prstGeom>
                                  <a:ln w="6350" cmpd="sng">
                                    <a:solidFill>
                                      <a:schemeClr val="tx1"/>
                                    </a:solidFill>
                                    <a:prstDash val="dashDot"/>
                                  </a:ln>
                                  <a:effectLst/>
                                </wps:spPr>
                                <wps:style>
                                  <a:lnRef idx="2">
                                    <a:schemeClr val="accent1"/>
                                  </a:lnRef>
                                  <a:fillRef idx="0">
                                    <a:schemeClr val="accent1"/>
                                  </a:fillRef>
                                  <a:effectRef idx="1">
                                    <a:schemeClr val="accent1"/>
                                  </a:effectRef>
                                  <a:fontRef idx="minor">
                                    <a:schemeClr val="tx1"/>
                                  </a:fontRef>
                                </wps:style>
                                <wps:bodyPr/>
                              </wps:wsp>
                            </wpg:grpSp>
                            <wps:wsp>
                              <wps:cNvPr id="733" name="ストライプ矢印 72"/>
                              <wps:cNvSpPr/>
                              <wps:spPr>
                                <a:xfrm>
                                  <a:off x="11258" y="77815"/>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D113D88" w14:textId="77777777" w:rsidR="000D2A51" w:rsidRDefault="000D2A51" w:rsidP="004010D2"/>
                                </w:txbxContent>
                              </wps:txbx>
                              <wps:bodyPr wrap="square" rtlCol="0" anchor="ctr"/>
                            </wps:wsp>
                            <wps:wsp>
                              <wps:cNvPr id="734" name="ストライプ矢印 73"/>
                              <wps:cNvSpPr/>
                              <wps:spPr>
                                <a:xfrm>
                                  <a:off x="1721546" y="77815"/>
                                  <a:ext cx="293432" cy="98001"/>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2BE0E9C" w14:textId="77777777" w:rsidR="000D2A51" w:rsidRDefault="000D2A51" w:rsidP="004010D2"/>
                                </w:txbxContent>
                              </wps:txbx>
                              <wps:bodyPr wrap="square" rtlCol="0" anchor="ctr"/>
                            </wps:wsp>
                          </wpg:wgp>
                        </a:graphicData>
                      </a:graphic>
                      <wp14:sizeRelH relativeFrom="page">
                        <wp14:pctWidth>0</wp14:pctWidth>
                      </wp14:sizeRelH>
                      <wp14:sizeRelV relativeFrom="page">
                        <wp14:pctHeight>0</wp14:pctHeight>
                      </wp14:sizeRelV>
                    </wp:anchor>
                  </w:drawing>
                </mc:Choice>
                <mc:Fallback>
                  <w:pict>
                    <v:group w14:anchorId="6D2A5479" id="组合 725" o:spid="_x0000_s1089" style="position:absolute;margin-left:3pt;margin-top:101.25pt;width:159pt;height:51pt;z-index:251661312" coordsize="20201,6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">
                      <v:group id="図形グループ 65" o:spid="_x0000_s1090" style="position:absolute;left:3015;top:2819;width:13986;height:3624" coordorigin="3015,2819"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85K8YAAADcAAAADwAAAGRycy9kb3ducmV2LnhtbESPQWvCQBSE7wX/w/KE&#10;3ppNLE0lZhURKx5CoSqU3h7ZZxLMvg3ZbRL/fbdQ6HGYmW+YfDOZVgzUu8aygiSKQRCXVjdcKbic&#10;356WIJxH1thaJgV3crBZzx5yzLQd+YOGk69EgLDLUEHtfZdJ6cqaDLrIdsTBu9reoA+yr6TucQxw&#10;08pFHKfSYMNhocaOdjWVt9O3UXAYcdw+J/uhuF1396/zy/tnkZBSj/NpuwLhafL/4b/2USt4X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nzkrxgAAANwA&#10;AAAPAAAAAAAAAAAAAAAAAKoCAABkcnMvZG93bnJldi54bWxQSwUGAAAAAAQABAD6AAAAnQMAAAAA&#10;">
                        <v:group id="図形グループ 124" o:spid="_x0000_s1091" style="position:absolute;left:3015;top:2819;width:13986;height:3984" coordorigin="3015,2819"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v4ZsUAAADcAAAADwAAAGRycy9kb3ducmV2LnhtbESPS4vCQBCE78L+h6EX&#10;vOkkKz6IjiKyu+xBBB8g3ppMmwQzPSEzm8R/7wiCx6KqvqIWq86UoqHaFZYVxMMIBHFqdcGZgtPx&#10;ZzAD4TyyxtIyKbiTg9Xyo7fARNuW99QcfCYChF2CCnLvq0RKl+Zk0A1tRRy8q60N+iDrTOoa2wA3&#10;pfyKook0WHBYyLGiTU7p7fBvFPy22K5H8XezvV0398txvDtvY1Kq/9mt5yA8df4dfrX/tILpb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GbFAAAA3AAA&#10;AA8AAAAAAAAAAAAAAAAAqgIAAGRycy9kb3ducmV2LnhtbFBLBQYAAAAABAAEAPoAAACcAwAAAAA=&#10;">
                          <v:group id="図形グループ 134" o:spid="_x0000_s1092" style="position:absolute;left:3016;top:2819;width:13985;height:3346" coordorigin="3016,2819" coordsize="13984,3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Juu8YAAADcAAAADwAAAGRycy9kb3ducmV2LnhtbESPT2vCQBTE74LfYXmC&#10;t7qJxWqjq4i0pYcgqIXS2yP7TILZtyG75s+37xYKHoeZ+Q2z2fWmEi01rrSsIJ5FIIgzq0vOFXxd&#10;3p9WIJxH1lhZJgUDOdhtx6MNJtp2fKL27HMRIOwSVFB4XydSuqwgg25ma+LgXW1j0AfZ5FI32AW4&#10;qeQ8il6kwZLDQoE1HQrKbue7UfDRYbd/jt/a9HY9DD+XxfE7jUmp6aTfr0F46v0j/N/+1AqWr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8m67xgAAANwA&#10;AAAPAAAAAAAAAAAAAAAAAKoCAABkcnMvZG93bnJldi54bWxQSwUGAAAAAAQABAD6AAAAnQMAAAAA&#10;">
                            <v:line id="直線コネクタ 145" o:spid="_x0000_s1093" style="position:absolute;visibility:visible;mso-wrap-style:square" from="6076,2819" to="17001,2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Nrn8YAAADcAAAADwAAAGRycy9kb3ducmV2LnhtbESPQWvCQBSE74L/YXlCb7qxhSDRVUQp&#10;aA+lWkGPz+wziWbfht1tkv77bqHQ4zAz3zCLVW9q0ZLzlWUF00kCgji3uuJCwenzdTwD4QOyxtoy&#10;KfgmD6vlcLDATNuOD9QeQyEihH2GCsoQmkxKn5dk0E9sQxy9m3UGQ5SukNphF+Gmls9JkkqDFceF&#10;EhvalJQ/jl9GwfvL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ja5/GAAAA3AAAAA8AAAAAAAAA&#10;AAAAAAAAoQIAAGRycy9kb3ducmV2LnhtbFBLBQYAAAAABAAEAPkAAACUAwAAAAA=&#10;"/>
                            <v:line id="直線コネクタ 146" o:spid="_x0000_s1094" style="position:absolute;visibility:visible;mso-wrap-style:square" from="3016,6165" to="13941,6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OBMYAAADcAAAADwAAAGRycy9kb3ducmV2LnhtbESPQWvCQBSE74L/YXmCN91YIZXUVaSl&#10;oD2UqoX2+Mw+k2j2bdjdJum/7xYEj8PMfMMs172pRUvOV5YVzKYJCOLc6ooLBZ/H18kChA/IGmvL&#10;pOCXPKxXw8ESM2073lN7CIWIEPYZKihDaDIpfV6SQT+1DXH0ztYZDFG6QmqHXYSbWj4kSSoNVhwX&#10;SmzouaT8evgxCt7nH2m72b1t+69despf9qfvS+eUGo/6zROIQH24h2/trVawSB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vzgTGAAAA3AAAAA8AAAAAAAAA&#10;AAAAAAAAoQIAAGRycy9kb3ducmV2LnhtbFBLBQYAAAAABAAEAPkAAACUAwAAAAA=&#10;"/>
                            <v:line id="直線コネクタ 147" o:spid="_x0000_s1095" style="position:absolute;flip:y;visibility:visible;mso-wrap-style:square" from="3016,2819" to="6076,6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TbCcMAAADcAAAADwAAAGRycy9kb3ducmV2LnhtbERPz2vCMBS+D/wfwhO8jJkqY9TOKCII&#10;O3iZk4q3t+atKW1eapJp998vB8Hjx/d7uR5sJ67kQ+NYwWyagSCunG64VnD82r3kIEJE1tg5JgV/&#10;FGC9Gj0tsdDuxp90PcRapBAOBSowMfaFlKEyZDFMXU+cuB/nLcYEfS21x1sKt52cZ9mbtNhwajDY&#10;09ZQ1R5+rQKZ758vfvP92pbt6bQwZVX2571Sk/GweQcRaYgP8d39oRXkWVqbzqQj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U2wnDAAAA3AAAAA8AAAAAAAAAAAAA&#10;AAAAoQIAAGRycy9kb3ducmV2LnhtbFBLBQYAAAAABAAEAPkAAACRAwAAAAA=&#10;"/>
                            <v:line id="直線コネクタ 148" o:spid="_x0000_s1096" style="position:absolute;flip:y;visibility:visible;mso-wrap-style:square" from="13941,2819" to="17001,6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h+ksYAAADcAAAADwAAAGRycy9kb3ducmV2LnhtbESPQWsCMRSE7wX/Q3hCL0WzLUXW1ShS&#10;KPTgpVpWentunptlNy/bJNXtv28EweMwM98wy/VgO3EmHxrHCp6nGQjiyumGawVf+/dJDiJEZI2d&#10;Y1LwRwHWq9HDEgvtLvxJ512sRYJwKFCBibEvpAyVIYth6nri5J2ctxiT9LXUHi8Jbjv5kmUzabHh&#10;tGCwpzdDVbv7tQpkvn368Zvja1u2h8PclFXZf2+VehwPmwWISEO8h2/tD60gz+ZwPZOOgFz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4YfpLGAAAA3AAAAA8AAAAAAAAA&#10;AAAAAAAAoQIAAGRycy9kb3ducmV2LnhtbFBLBQYAAAAABAAEAPkAAACUAwAAAAA=&#10;"/>
                          </v:group>
                          <v:group id="図形グループ 135" o:spid="_x0000_s1097" style="position:absolute;left:3015;top:3310;width:13984;height:3493" coordorigin="3015,3310" coordsize="1398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DwzMYAAADcAAAADwAAAGRycy9kb3ducmV2LnhtbESPQWvCQBSE7wX/w/IE&#10;b3UTxWijq4jY0kMoVAult0f2mQSzb0N2TeK/dwuFHoeZ+YbZ7AZTi45aV1lWEE8jEMS51RUXCr7O&#10;r88rEM4ja6wtk4I7OdhtR08bTLXt+ZO6ky9EgLBLUUHpfZNK6fKSDLqpbYiDd7GtQR9kW0jdYh/g&#10;ppazKEqkwYrDQokNHUrKr6ebUfDWY7+fx8cuu14O95/z4uM7i0mpyXjYr0F4Gvx/+K/9rhUsXx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IPDMxgAAANwA&#10;AAAPAAAAAAAAAAAAAAAAAKoCAABkcnMvZG93bnJldi54bWxQSwUGAAAAAAQABAD6AAAAnQMAAAAA&#10;">
                            <v:line id="直線コネクタ 139" o:spid="_x0000_s1098" style="position:absolute;visibility:visible;mso-wrap-style:square" from="6074,3457" to="16999,3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ZWcMMAAADcAAAADwAAAGRycy9kb3ducmV2LnhtbERPy2rCQBTdC/2H4Rbc6cQWgkRHEUtB&#10;uyj1Abq8Zq5JNHMnzIxJ+vedRcHl4bzny97UoiXnK8sKJuMEBHFudcWFguPhczQF4QOyxtoyKfgl&#10;D8vFy2COmbYd76jdh0LEEPYZKihDaDIpfV6SQT+2DXHkrtYZDBG6QmqHXQw3tXxLklQarDg2lNjQ&#10;uqT8vn8YBd/vP2m72n5t+tM2veQfu8v51jmlhq/9agYiUB+e4n/3RiuYJnF+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GVnDDAAAA3AAAAA8AAAAAAAAAAAAA&#10;AAAAoQIAAGRycy9kb3ducmV2LnhtbFBLBQYAAAAABAAEAPkAAACRAwAAAAA=&#10;"/>
                            <v:line id="直線コネクタ 140" o:spid="_x0000_s1099" style="position:absolute;visibility:visible;mso-wrap-style:square" from="3015,6803" to="13939,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rz68YAAADcAAAADwAAAGRycy9kb3ducmV2LnhtbESPT2vCQBTE7wW/w/IKvdWNFoKkriIV&#10;QXso/oN6fGafSTT7Nuxuk/Tbu4WCx2FmfsNM572pRUvOV5YVjIYJCOLc6ooLBcfD6nUCwgdkjbVl&#10;UvBLHuazwdMUM2073lG7D4WIEPYZKihDaDIpfV6SQT+0DXH0LtYZDFG6QmqHXYSbWo6TJJUGK44L&#10;JTb0UVJ+2/8YBV9v27RdbD7X/fcmPefL3fl07ZxSL8/94h1EoD48wv/ttVYwSUbwdyYeATm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K8+vGAAAA3AAAAA8AAAAAAAAA&#10;AAAAAAAAoQIAAGRycy9kb3ducmV2LnhtbFBLBQYAAAAABAAEAPkAAACUAwAAAAA=&#10;"/>
                            <v:line id="直線コネクタ 141" o:spid="_x0000_s1100" style="position:absolute;flip:y;visibility:visible;mso-wrap-style:square" from="3015,3457" to="6074,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zs48YAAADcAAAADwAAAGRycy9kb3ducmV2LnhtbESPQWsCMRSE74X+h/CEXopmK0XW1ShS&#10;KPTgpVpWentunptlNy/bJNXtv28EweMwM98wy/VgO3EmHxrHCl4mGQjiyumGawVf+/dxDiJEZI2d&#10;Y1LwRwHWq8eHJRbaXfiTzrtYiwThUKACE2NfSBkqQxbDxPXEyTs5bzEm6WupPV4S3HZymmUzabHh&#10;tGCwpzdDVbv7tQpkvn3+8Zvja1u2h8PclFXZf2+VehoNmwWISEO8h2/tD60gz6ZwPZOOgFz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87OPGAAAA3AAAAA8AAAAAAAAA&#10;AAAAAAAAoQIAAGRycy9kb3ducmV2LnhtbFBLBQYAAAAABAAEAPkAAACUAwAAAAA=&#10;"/>
                            <v:line id="直線コネクタ 142" o:spid="_x0000_s1101" style="position:absolute;flip:y;visibility:visible;mso-wrap-style:square" from="13939,3457" to="16999,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eMcAAADcAAAADwAAAGRycy9kb3ducmV2LnhtbESPQWsCMRSE7wX/Q3iCl1KztaWsW6OI&#10;IPTgRS0rvT03r5tlNy/bJNXtvzeFQo/DzHzDLFaD7cSFfGgcK3icZiCIK6cbrhW8H7cPOYgQkTV2&#10;jknBDwVYLUd3Cyy0u/KeLodYiwThUKACE2NfSBkqQxbD1PXEyft03mJM0tdSe7wmuO3kLMtepMWG&#10;04LBnjaGqvbwbRXIfHf/5dfn57ZsT6e5Kauy/9gpNRkP61cQkYb4H/5rv2kFefYEv2fSEZD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El4xwAAANwAAAAPAAAAAAAA&#10;AAAAAAAAAKECAABkcnMvZG93bnJldi54bWxQSwUGAAAAAAQABAD5AAAAlQMAAAAA&#10;"/>
                            <v:line id="直線コネクタ 143" o:spid="_x0000_s1102" style="position:absolute;visibility:visible;mso-wrap-style:square" from="6269,3455" to="16349,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zQl8QAAADcAAAADwAAAGRycy9kb3ducmV2LnhtbESP0WoCMRRE3wv+Q7iCbzVRxOpqFJEW&#10;pVDB1Q+4bK67i5ubZZPV9O+bQqGPw8ycYdbbaBvxoM7XjjVMxgoEceFMzaWG6+XjdQHCB2SDjWPS&#10;8E0etpvByxoz4558pkceSpEg7DPUUIXQZlL6oiKLfuxa4uTdXGcxJNmV0nT4THDbyKlSc2mx5rRQ&#10;YUv7iop73lsN/fQzzk6TWKh3elvGe58fvva11qNh3K1ABIrhP/zXPhoNCzWD3zPpCM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XNCXxAAAANwAAAAPAAAAAAAAAAAA&#10;AAAAAKECAABkcnMvZG93bnJldi54bWxQSwUGAAAAAAQABAD5AAAAkgMAAAAA&#10;" strokecolor="white [3212]" strokeweight="1.5pt"/>
                            <v:line id="直線コネクタ 144" o:spid="_x0000_s1103" style="position:absolute;flip:y;visibility:visible;mso-wrap-style:square" from="3603,3310" to="6269,60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Ox4cYAAADcAAAADwAAAGRycy9kb3ducmV2LnhtbESP0WrCQBRE34X+w3ILvtXdSpU0ZiOl&#10;WJDqQ6v9gEv2msRm78bsatK/d4WCj8PMnGGy5WAbcaHO1441PE8UCOLCmZpLDT/7j6cEhA/IBhvH&#10;pOGPPCzzh1GGqXE9f9NlF0oRIexT1FCF0KZS+qIii37iWuLoHVxnMUTZldJ02Ee4beRUqbm0WHNc&#10;qLCl94qK393Zavh8Pe23s6Ptp+VLc1Bu87Vaz3utx4/D2wJEoCHcw//ttdGQqBnczsQjI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jseHGAAAA3AAAAA8AAAAAAAAA&#10;AAAAAAAAoQIAAGRycy9kb3ducmV2LnhtbFBLBQYAAAAABAAEAPkAAACUAwAAAAA=&#10;" strokecolor="white" strokeweight="1.5pt"/>
                          </v:group>
                          <v:line id="直線コネクタ 136" o:spid="_x0000_s1104" style="position:absolute;visibility:visible;mso-wrap-style:square" from="13939,6165" to="13939,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HP1ccAAADcAAAADwAAAGRycy9kb3ducmV2LnhtbESPQWvCQBSE7wX/w/IK3uqmLcQ2uoq0&#10;FNRDUVtoj8/sM4nNvg27axL/vSsUPA4z8w0znfemFi05X1lW8DhKQBDnVldcKPj++nh4AeEDssba&#10;Mik4k4f5bHA3xUzbjrfU7kIhIoR9hgrKEJpMSp+XZNCPbEMcvYN1BkOUrpDaYRfhppZPSZJKgxXH&#10;hRIbeisp/9udjILP503aLlbrZf+zSvf5+3b/e+ycUsP7fjEBEagPt/B/e6kVjF/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Uc/VxwAAANwAAAAPAAAAAAAA&#10;AAAAAAAAAKECAABkcnMvZG93bnJldi54bWxQSwUGAAAAAAQABAD5AAAAlQMAAAAA&#10;"/>
                          <v:line id="直線コネクタ 137" o:spid="_x0000_s1105" style="position:absolute;visibility:visible;mso-wrap-style:square" from="16999,2819" to="16999,3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5bp8QAAADcAAAADwAAAGRycy9kb3ducmV2LnhtbERPz2vCMBS+D/wfwht4m+kmdFtnFHEI&#10;uoOoG+jx2by11ealJLHt/ntzGHj8+H5PZr2pRUvOV5YVPI8SEMS51RUXCn6+l09vIHxA1lhbJgV/&#10;5GE2HTxMMNO24x21+1CIGMI+QwVlCE0mpc9LMuhHtiGO3K91BkOErpDaYRfDTS1fkiSVBiuODSU2&#10;tCgpv+yvRsFmvE3b+fpr1R/W6Sn/3J2O584pNXzs5x8gAvXhLv53r7SC1/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zlunxAAAANwAAAAPAAAAAAAAAAAA&#10;AAAAAKECAABkcnMvZG93bnJldi54bWxQSwUGAAAAAAQABAD5AAAAkgMAAAAA&#10;"/>
                          <v:line id="直線コネクタ 138" o:spid="_x0000_s1106" style="position:absolute;visibility:visible;mso-wrap-style:square" from="3059,6165" to="3059,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L+PMcAAADcAAAADwAAAGRycy9kb3ducmV2LnhtbESPQWvCQBSE74L/YXlCb7qphbSmriKW&#10;gnooagvt8Zl9TaLZt2F3TdJ/3y0UPA4z8w0zX/amFi05X1lWcD9JQBDnVldcKPh4fx0/gfABWWNt&#10;mRT8kIflYjiYY6Ztxwdqj6EQEcI+QwVlCE0mpc9LMugntiGO3rd1BkOUrpDaYRfhppbTJEmlwYrj&#10;QokNrUvKL8erUfD2sE/b1Xa36T+36Sl/OZy+zp1T6m7Ur55BBOrDLfzf3mgFj7MZ/J2JR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gv48xwAAANwAAAAPAAAAAAAA&#10;AAAAAAAAAKECAABkcnMvZG93bnJldi54bWxQSwUGAAAAAAQABAD5AAAAlQMAAAAA&#10;"/>
                        </v:group>
                        <v:line id="直線コネクタ 125" o:spid="_x0000_s1107" style="position:absolute;visibility:visible;mso-wrap-style:square" from="6269,3162" to="16019,3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Gmm8UAAADcAAAADwAAAGRycy9kb3ducmV2LnhtbESPQWvCQBSE7wX/w/IEb3UTDyakrtIq&#10;QkAUaj30+Mi+JsHs25Bd4/bfdwWhx2FmvmFWm2A6MdLgWssK0nkCgriyuuVaweVr/5qDcB5ZY2eZ&#10;FPySg8168rLCQts7f9J49rWIEHYFKmi87wspXdWQQTe3PXH0fuxg0Ec51FIPeI9w08lFkiylwZbj&#10;QoM9bRuqruebUZCXh112OqSBP9LsOrbh+1IfS6Vm0/D+BsJT8P/hZ7vUCrJ8CY8z8Qj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Gmm8UAAADcAAAADwAAAAAAAAAA&#10;AAAAAAChAgAAZHJzL2Rvd25yZXYueG1sUEsFBgAAAAAEAAQA+QAAAJMDAAAAAA==&#10;" strokecolor="black [3213]" strokeweight=".5pt">
                          <v:stroke dashstyle="dashDot"/>
                        </v:line>
                        <v:line id="直線コネクタ 126" o:spid="_x0000_s1108" style="position:absolute;visibility:visible;mso-wrap-style:square" from="6021,3505" to="15772,3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0DAMUAAADcAAAADwAAAGRycy9kb3ducmV2LnhtbESPwWrDMBBE74X8g9hAb43sHmrjRDZJ&#10;SsEQWmiSQ46LtbFNrJWxVEf9+6pQ6HGYmTfMpgpmEDNNrresIF0lIIgbq3tuFZxPb085COeRNQ6W&#10;ScE3OajKxcMGC23v/Enz0bciQtgVqKDzfiykdE1HBt3KjsTRu9rJoI9yaqWe8B7hZpDPSfIiDfYc&#10;Fzocad9Rczt+GQV5fXjNPg5p4F2a3eY+XM7te63U4zJs1yA8Bf8f/mvXWkGWZ/B7Jh4BWf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0DAMUAAADcAAAADwAAAAAAAAAA&#10;AAAAAAChAgAAZHJzL2Rvd25yZXYueG1sUEsFBgAAAAAEAAQA+QAAAJMDAAAAAA==&#10;" strokecolor="black [3213]" strokeweight=".5pt">
                          <v:stroke dashstyle="dashDot"/>
                        </v:line>
                        <v:line id="直線コネクタ 127" o:spid="_x0000_s1109" style="position:absolute;visibility:visible;mso-wrap-style:square" from="5626,3847" to="15376,3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KXcsIAAADcAAAADwAAAGRycy9kb3ducmV2LnhtbERPu2rDMBTdC/0HcQvZGtkdYuNaDnkQ&#10;MIQUmmboeLFubRPryliqo/x9NBQ6Hs67XAcziJkm11tWkC4TEMSN1T23Ci5fh9cchPPIGgfLpOBO&#10;DtbV81OJhbY3/qT57FsRQ9gVqKDzfiykdE1HBt3SjsSR+7GTQR/h1Eo94S2Gm0G+JclKGuw5NnQ4&#10;0q6j5nr+NQry+rjPPo5p4G2aXec+fF/aU63U4iVs3kF4Cv5f/OeutYIsj2vjmXgEZP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8KXcsIAAADcAAAADwAAAAAAAAAAAAAA&#10;AAChAgAAZHJzL2Rvd25yZXYueG1sUEsFBgAAAAAEAAQA+QAAAJADAAAAAA==&#10;" strokecolor="black [3213]" strokeweight=".5pt">
                          <v:stroke dashstyle="dashDot"/>
                        </v:line>
                        <v:line id="直線コネクタ 128" o:spid="_x0000_s1110" style="position:absolute;visibility:visible;mso-wrap-style:square" from="5280,4239" to="15030,4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4y6cUAAADcAAAADwAAAGRycy9kb3ducmV2LnhtbESPQWvCQBSE70L/w/KE3nSTHkwaXcVW&#10;hIBUqPXQ4yP7TILZtyG7xu2/7xYKHoeZ+YZZbYLpxEiDay0rSOcJCOLK6pZrBeev/SwH4Tyyxs4y&#10;KfghB5v102SFhbZ3/qTx5GsRIewKVNB43xdSuqohg25ue+LoXexg0Ec51FIPeI9w08mXJFlIgy3H&#10;hQZ7em+oup5uRkFeHnbZ8ZAGfkuz69iG73P9USr1PA3bJQhPwT/C/+1SK8jyV/g7E4+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4y6cUAAADcAAAADwAAAAAAAAAA&#10;AAAAAAChAgAAZHJzL2Rvd25yZXYueG1sUEsFBgAAAAAEAAQA+QAAAJMDAAAAAA==&#10;" strokecolor="black [3213]" strokeweight=".5pt">
                          <v:stroke dashstyle="dashDot"/>
                        </v:line>
                        <v:line id="直線コネクタ 129" o:spid="_x0000_s1111" style="position:absolute;visibility:visible;mso-wrap-style:square" from="5081,4582" to="1483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0NqcIAAADcAAAADwAAAGRycy9kb3ducmV2LnhtbERPy4rCMBTdD/gP4QqzG9POYqrVKOog&#10;FGQGfCxcXpprW2xuShNr/HuzGJjl4bwXq2BaMVDvGssK0kkCgri0uuFKwfm0+5iCcB5ZY2uZFDzJ&#10;wWo5eltgru2DDzQcfSViCLscFdTed7mUrqzJoJvYjjhyV9sb9BH2ldQ9PmK4aeVnknxJgw3Hhho7&#10;2tZU3o53o2Ba7L+z330aeJNmt6EJl3P1Uyj1Pg7rOQhPwf+L/9yFVpDN4vx4Jh4B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0NqcIAAADcAAAADwAAAAAAAAAAAAAA&#10;AAChAgAAZHJzL2Rvd25yZXYueG1sUEsFBgAAAAAEAAQA+QAAAJADAAAAAA==&#10;" strokecolor="black [3213]" strokeweight=".5pt">
                          <v:stroke dashstyle="dashDot"/>
                        </v:line>
                        <v:line id="直線コネクタ 130" o:spid="_x0000_s1112" style="position:absolute;visibility:visible;mso-wrap-style:square" from="4636,4925" to="14386,4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GoMsUAAADcAAAADwAAAGRycy9kb3ducmV2LnhtbESPQWvCQBSE7wX/w/KE3uomHoyNrqIW&#10;ISAtVD14fGSfSTD7NmS3cfvvXaHQ4zAz3zDLdTCtGKh3jWUF6SQBQVxa3XCl4Hzav81BOI+ssbVM&#10;Cn7JwXo1elliru2dv2k4+kpECLscFdTed7mUrqzJoJvYjjh6V9sb9FH2ldQ93iPctHKaJDNpsOG4&#10;UGNHu5rK2/HHKJgXh4/s65AG3qbZbWjC5Vx9Fkq9jsNmAcJT8P/hv3ahFWTvKTzPxCMgV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yGoMsUAAADcAAAADwAAAAAAAAAA&#10;AAAAAAChAgAAZHJzL2Rvd25yZXYueG1sUEsFBgAAAAAEAAQA+QAAAJMDAAAAAA==&#10;" strokecolor="black [3213]" strokeweight=".5pt">
                          <v:stroke dashstyle="dashDot"/>
                        </v:line>
                        <v:line id="直線コネクタ 131" o:spid="_x0000_s1113" style="position:absolute;visibility:visible;mso-wrap-style:square" from="4240,5317" to="13990,5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2RcUAAADcAAAADwAAAGRycy9kb3ducmV2LnhtbESPQWvCQBSE74L/YXlCb7qJh8amrlIt&#10;hYAoaD30+Mi+JsHs25Ddxu2/dwXB4zAz3zDLdTCtGKh3jWUF6SwBQVxa3XCl4Pz9NV2AcB5ZY2uZ&#10;FPyTg/VqPFpiru2VjzScfCUihF2OCmrvu1xKV9Zk0M1sRxy9X9sb9FH2ldQ9XiPctHKeJK/SYMNx&#10;ocaOtjWVl9OfUbAodp/ZYZcG3qTZZWjCz7naF0q9TMLHOwhPwT/Dj3ahFWRvc7ifiUd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M2RcUAAADcAAAADwAAAAAAAAAA&#10;AAAAAAChAgAAZHJzL2Rvd25yZXYueG1sUEsFBgAAAAAEAAQA+QAAAJMDAAAAAA==&#10;" strokecolor="black [3213]" strokeweight=".5pt">
                          <v:stroke dashstyle="dashDot"/>
                        </v:line>
                        <v:line id="直線コネクタ 132" o:spid="_x0000_s1114" style="position:absolute;visibility:visible;mso-wrap-style:square" from="4042,5659" to="13792,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T3sYAAADcAAAADwAAAGRycy9kb3ducmV2LnhtbESPS2vDMBCE74X8B7GB3hrZKdSpGyXk&#10;QcEQGsjj0ONibW0Ta2UsxVH/fRUI9DjMzDfMfBlMKwbqXWNZQTpJQBCXVjdcKTifPl9mIJxH1tha&#10;JgW/5GC5GD3NMdf2xgcajr4SEcIuRwW1910upStrMugmtiOO3o/tDfoo+0rqHm8Rblo5TZI3abDh&#10;uFBjR5uaysvxahTMit022+/SwOs0uwxN+D5XX4VSz+Ow+gDhKfj/8KNdaAXZ+yvc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k97GAAAA3AAAAA8AAAAAAAAA&#10;AAAAAAAAoQIAAGRycy9kb3ducmV2LnhtbFBLBQYAAAAABAAEAPkAAACUAwAAAAA=&#10;" strokecolor="black [3213]" strokeweight=".5pt">
                          <v:stroke dashstyle="dashDot"/>
                        </v:line>
                        <v:line id="直線コネクタ 133" o:spid="_x0000_s1115" style="position:absolute;visibility:visible;mso-wrap-style:square" from="3892,5953" to="13642,5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YLqsYAAADcAAAADwAAAGRycy9kb3ducmV2LnhtbESPS2vDMBCE74X8B7GB3hrZodSpGyXk&#10;QcEQGsjj0ONibW0Ta2UsxVH/fRUI9DjMzDfMfBlMKwbqXWNZQTpJQBCXVjdcKTifPl9mIJxH1tha&#10;JgW/5GC5GD3NMdf2xgcajr4SEcIuRwW1910upStrMugmtiOO3o/tDfoo+0rqHm8Rblo5TZI3abDh&#10;uFBjR5uaysvxahTMit022+/SwOs0uwxN+D5XX4VSz+Ow+gDhKfj/8KNdaAXZ+yvc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WC6rGAAAA3AAAAA8AAAAAAAAA&#10;AAAAAAAAoQIAAGRycy9kb3ducmV2LnhtbFBLBQYAAAAABAAEAPkAAACUAwAAAAA=&#10;" strokecolor="black [3213]" strokeweight=".5pt">
                          <v:stroke dashstyle="dashDot"/>
                        </v:line>
                      </v:group>
                      <v:shape id="ストライプ矢印 66" o:spid="_x0000_s1116" type="#_x0000_t93" style="position:absolute;top:4367;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p+0MgA&#10;AADcAAAADwAAAGRycy9kb3ducmV2LnhtbESPW2vCQBSE3wX/w3KEvohuGiSWmFWktlDok5cifTvN&#10;nlxs9mzIbjX217uFgo/DzHzDZKveNOJMnastK3icRiCIc6trLhUc9q+TJxDOI2tsLJOCKzlYLYeD&#10;DFNtL7yl886XIkDYpaig8r5NpXR5RQbd1LbEwStsZ9AH2ZVSd3gJcNPIOIoSabDmsFBhS88V5d+7&#10;H6OgSDabOPl6//TH8ez0ka/3un35Veph1K8XIDz1/h7+b79pBfN4Dn9nwhGQy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n7QyAAAANwAAAAPAAAAAAAAAAAAAAAAAJgCAABk&#10;cnMvZG93bnJldi54bWxQSwUGAAAAAAQABAD1AAAAjQMAAAAA&#10;" adj="17993" fillcolor="black [3213]">
                        <v:textbox>
                          <w:txbxContent>
                            <w:p w14:paraId="429F3280" w14:textId="77777777" w:rsidR="000D2A51" w:rsidRDefault="000D2A51" w:rsidP="004010D2"/>
                          </w:txbxContent>
                        </v:textbox>
                      </v:shape>
                      <v:shape id="ストライプ矢印 67" o:spid="_x0000_s1117" type="#_x0000_t93" style="position:absolute;left:17267;top:3877;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qosUA&#10;AADcAAAADwAAAGRycy9kb3ducmV2LnhtbERPy2rCQBTdF/yH4QrdlGbSILFERwmmhUJXPkpxd81c&#10;k2jmTshMNfbrnUWhy8N5z5eDacWFetdYVvASxSCIS6sbrhTstu/PryCcR9bYWiYFN3KwXIwe5php&#10;e+U1XTa+EiGEXYYKau+7TEpX1mTQRbYjDtzR9gZ9gH0ldY/XEG5amcRxKg02HBpq7GhVU3ne/BgF&#10;x7QokvTwufffT5PTV5lvdff2q9TjeMhnIDwN/l/85/7QCqZJWBvOh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eqixQAAANwAAAAPAAAAAAAAAAAAAAAAAJgCAABkcnMv&#10;ZG93bnJldi54bWxQSwUGAAAAAAQABAD1AAAAigMAAAAA&#10;" adj="17993" fillcolor="black [3213]">
                        <v:textbox>
                          <w:txbxContent>
                            <w:p w14:paraId="3FBD7DFD" w14:textId="77777777" w:rsidR="000D2A51" w:rsidRDefault="000D2A51" w:rsidP="004010D2"/>
                          </w:txbxContent>
                        </v:textbox>
                      </v:shape>
                      <v:group id="図形グループ 68" o:spid="_x0000_s1118" style="position:absolute;left:3045;top:1409;width:13986;height:3624" coordorigin="3045,1409"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CtWcYAAADcAAAADwAAAGRycy9kb3ducmV2LnhtbESPT2vCQBTE74LfYXmC&#10;t7qJ4p9GVxFR6UEK1ULp7ZF9JsHs25Bdk/jtu0LB4zAzv2FWm86UoqHaFZYVxKMIBHFqdcGZgu/L&#10;4W0BwnlkjaVlUvAgB5t1v7fCRNuWv6g5+0wECLsEFeTeV4mULs3JoBvZijh4V1sb9EHWmdQ1tgFu&#10;SjmOopk0WHBYyLGiXU7p7Xw3Co4ttttJvG9Ot+vu8XuZfv6cYlJqOOi2SxCeOv8K/7c/tIL5+B2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AK1ZxgAAANwA&#10;AAAPAAAAAAAAAAAAAAAAAKoCAABkcnMvZG93bnJldi54bWxQSwUGAAAAAAQABAD6AAAAnQMAAAAA&#10;">
                        <v:group id="図形グループ 99" o:spid="_x0000_s1119" style="position:absolute;left:3045;top:1409;width:13986;height:3984" coordorigin="3045,1409"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C9BMMAAADcAAAADwAAAGRycy9kb3ducmV2LnhtbERPTWvCQBC9F/wPywi9&#10;1U2UWoluQpBaepBCVRBvQ3ZMQrKzIbtN4r/vHgo9Pt73LptMKwbqXW1ZQbyIQBAXVtdcKricDy8b&#10;EM4ja2wtk4IHOcjS2dMOE21H/qbh5EsRQtglqKDyvkukdEVFBt3CdsSBu9veoA+wL6XucQzhppXL&#10;KFpLgzWHhgo72ldUNKcfo+BjxDFfxe/DsbnvH7fz69f1GJNSz/Mp34LwNPl/8Z/7Uyt4W4f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UL0EwwAAANwAAAAP&#10;AAAAAAAAAAAAAAAAAKoCAABkcnMvZG93bnJldi54bWxQSwUGAAAAAAQABAD6AAAAmgMAAAAA&#10;">
                          <v:group id="図形グループ 109" o:spid="_x0000_s1120" style="position:absolute;left:3046;top:1409;width:13985;height:3346" coordorigin="3046,1409" coordsize="13984,3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r2cIAAADcAAAADwAAAGRycy9kb3ducmV2LnhtbERPy4rCMBTdC/MP4Q64&#10;07Qj2qEaRWRGXIjgAwZ3l+baFpub0mTa+vdmIbg8nPdi1ZtKtNS40rKCeByBIM6sLjlXcDn/jr5B&#10;OI+ssbJMCh7kYLX8GCww1bbjI7Unn4sQwi5FBYX3dSqlywoy6Ma2Jg7czTYGfYBNLnWDXQg3lfyK&#10;opk0WHJoKLCmTUHZ/fRvFGw77NaT+Kfd32+bx/U8PfztY1Jq+Nmv5yA89f4tfrl3WkGS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WJK9nCAAAA3AAAAA8A&#10;AAAAAAAAAAAAAAAAqgIAAGRycy9kb3ducmV2LnhtbFBLBQYAAAAABAAEAPoAAACZAwAAAAA=&#10;">
                            <v:line id="直線コネクタ 120" o:spid="_x0000_s1121" style="position:absolute;visibility:visible;mso-wrap-style:square" from="6106,1409" to="17031,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1k58cAAADcAAAADwAAAGRycy9kb3ducmV2LnhtbESPT2vCQBTE7wW/w/IEb3VjhVRSV5GW&#10;gvYg9Q+0x2f2NYlm34bdbRK/fbcgeBxm5jfMfNmbWrTkfGVZwWScgCDOra64UHA8vD/OQPiArLG2&#10;TAqu5GG5GDzMMdO24x21+1CICGGfoYIyhCaT0uclGfRj2xBH78c6gyFKV0jtsItwU8unJEmlwYrj&#10;QokNvZaUX/a/RsF2+pm2q83Huv/apKf8bXf6PndOqdGwX72ACNSHe/jWXmsFz7MJ/J+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LWTnxwAAANwAAAAPAAAAAAAA&#10;AAAAAAAAAKECAABkcnMvZG93bnJldi54bWxQSwUGAAAAAAQABAD5AAAAlQMAAAAA&#10;"/>
                            <v:line id="直線コネクタ 121" o:spid="_x0000_s1122" style="position:absolute;visibility:visible;mso-wrap-style:square" from="3046,4755" to="13971,4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6kMYAAADcAAAADwAAAGRycy9kb3ducmV2LnhtbESPQWvCQBSE7wX/w/KE3uqmFlJJXUUU&#10;QT2Uagvt8Zl9TVKzb8PumqT/3hUEj8PMfMNM572pRUvOV5YVPI8SEMS51RUXCr4+108TED4ga6wt&#10;k4J/8jCfDR6mmGnb8Z7aQyhEhLDPUEEZQpNJ6fOSDPqRbYij92udwRClK6R22EW4qeU4SVJpsOK4&#10;UGJDy5Ly0+FsFLy/fKTtYrvb9N/b9Jiv9sefv84p9TjsF28gAvXhHr61N1rB62QM1zPxCMjZ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pDGAAAA3AAAAA8AAAAAAAAA&#10;AAAAAAAAoQIAAGRycy9kb3ducmV2LnhtbFBLBQYAAAAABAAEAPkAAACUAwAAAAA=&#10;"/>
                            <v:line id="直線コネクタ 122" o:spid="_x0000_s1123" style="position:absolute;flip:y;visibility:visible;mso-wrap-style:square" from="3046,1409" to="6106,4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fedMcAAADcAAAADwAAAGRycy9kb3ducmV2LnhtbESPT2sCMRTE74V+h/AKvRTN9g913RpF&#10;CoUevGjLirfn5rlZdvOyTVJdv70RCj0OM/MbZrYYbCeO5EPjWMHjOANBXDndcK3g++tjlIMIEVlj&#10;55gUnCnAYn57M8NCuxOv6biJtUgQDgUqMDH2hZShMmQxjF1PnLyD8xZjkr6W2uMpwW0nn7LsVVps&#10;OC0Y7OndUNVufq0Cma8efvxy/9KW7XY7NWVV9ruVUvd3w/INRKQh/of/2p9awSR/hu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l950xwAAANwAAAAPAAAAAAAA&#10;AAAAAAAAAKECAABkcnMvZG93bnJldi54bWxQSwUGAAAAAAQABAD5AAAAlQMAAAAA&#10;"/>
                            <v:line id="直線コネクタ 123" o:spid="_x0000_s1124" style="position:absolute;flip:y;visibility:visible;mso-wrap-style:square" from="13971,1409" to="17031,4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5GAMcAAADcAAAADwAAAGRycy9kb3ducmV2LnhtbESPQWsCMRSE74X+h/CEXkrNtki7rkaR&#10;QsGDl6qseHtunptlNy/bJNX13zeFQo/DzHzDzJeD7cSFfGgcK3geZyCIK6cbrhXsdx9POYgQkTV2&#10;jknBjQIsF/d3cyy0u/InXbaxFgnCoUAFJsa+kDJUhiyGseuJk3d23mJM0tdSe7wmuO3kS5a9SosN&#10;pwWDPb0bqtrtt1Ug883jl1+dJm3ZHg5TU1Zlf9wo9TAaVjMQkYb4H/5rr7WCt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fkYAxwAAANwAAAAPAAAAAAAA&#10;AAAAAAAAAKECAABkcnMvZG93bnJldi54bWxQSwUGAAAAAAQABAD5AAAAlQMAAAAA&#10;"/>
                          </v:group>
                          <v:group id="図形グループ 110" o:spid="_x0000_s1125" style="position:absolute;left:3045;top:1900;width:13984;height:3493" coordorigin="3045,1900" coordsize="1398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WOQsYAAADcAAAADwAAAGRycy9kb3ducmV2LnhtbESPT2vCQBTE7wW/w/KE&#10;3uomltaSuoqIlh5CwUQovT2yzySYfRuya/58+26h4HGYmd8w6+1oGtFT52rLCuJFBIK4sLrmUsE5&#10;Pz69gXAeWWNjmRRM5GC7mT2sMdF24BP1mS9FgLBLUEHlfZtI6YqKDLqFbYmDd7GdQR9kV0rd4RDg&#10;ppHLKHqVBmsOCxW2tK+ouGY3o+BjwGH3HB/69HrZTz/5y9d3GpNSj/Nx9w7C0+jv4f/2p1awWs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xY5CxgAAANwA&#10;AAAPAAAAAAAAAAAAAAAAAKoCAABkcnMvZG93bnJldi54bWxQSwUGAAAAAAQABAD6AAAAnQMAAAAA&#10;">
                            <v:line id="直線コネクタ 114" o:spid="_x0000_s1126" style="position:absolute;visibility:visible;mso-wrap-style:square" from="6104,2047" to="17029,2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MSw8cAAADcAAAADwAAAGRycy9kb3ducmV2LnhtbESPQWvCQBSE74X+h+UVvNVNWxoluoq0&#10;FLQHUSvo8Zl9Jmmzb8PumqT/3i0IPQ4z8w0znfemFi05X1lW8DRMQBDnVldcKNh/fTyOQfiArLG2&#10;TAp+ycN8dn83xUzbjrfU7kIhIoR9hgrKEJpMSp+XZNAPbUMcvbN1BkOUrpDaYRfhppbPSZJKgxXH&#10;hRIbeisp/9ldjIL1yyZtF6vPZX9Ypaf8fXs6fndOqcFDv5iACNSH//CtvdQKRqNX+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wxLDxwAAANwAAAAPAAAAAAAA&#10;AAAAAAAAAKECAABkcnMvZG93bnJldi54bWxQSwUGAAAAAAQABAD5AAAAlQMAAAAA&#10;"/>
                            <v:line id="直線コネクタ 115" o:spid="_x0000_s1127" style="position:absolute;visibility:visible;mso-wrap-style:square" from="3045,5393" to="13969,5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GMtMYAAADcAAAADwAAAGRycy9kb3ducmV2LnhtbESPQWvCQBSE7wX/w/KE3upGhSipq0hF&#10;0B6k2kJ7fGZfk9js27C7TdJ/3xUEj8PMfMMsVr2pRUvOV5YVjEcJCOLc6ooLBR/v26c5CB+QNdaW&#10;ScEfeVgtBw8LzLTt+EjtKRQiQthnqKAMocmk9HlJBv3INsTR+7bOYIjSFVI77CLc1HKSJKk0WHFc&#10;KLGhl5Lyn9OvUXCYvqXtev+66z/36TnfHM9fl84p9Tjs188gAvXhHr61d1rBbJbC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gRjLTGAAAA3AAAAA8AAAAAAAAA&#10;AAAAAAAAoQIAAGRycy9kb3ducmV2LnhtbFBLBQYAAAAABAAEAPkAAACUAwAAAAA=&#10;"/>
                            <v:line id="直線コネクタ 116" o:spid="_x0000_s1128" style="position:absolute;flip:y;visibility:visible;mso-wrap-style:square" from="3045,2047" to="6104,5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moUMcAAADcAAAADwAAAGRycy9kb3ducmV2LnhtbESPQWsCMRSE7wX/Q3hCL0WzltLV1ShS&#10;KPTgpbaseHtunptlNy9rkur23zeFQo/DzHzDrDaD7cSVfGgcK5hNMxDEldMN1wo+P14ncxAhImvs&#10;HJOCbwqwWY/uVlhod+N3uu5jLRKEQ4EKTIx9IWWoDFkMU9cTJ+/svMWYpK+l9nhLcNvJxyx7lhYb&#10;TgsGe3oxVLX7L6tAzncPF789PbVlezgsTFmV/XGn1P142C5BRBrif/iv/aYV5H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eahQxwAAANwAAAAPAAAAAAAA&#10;AAAAAAAAAKECAABkcnMvZG93bnJldi54bWxQSwUGAAAAAAQABAD5AAAAlQMAAAAA&#10;"/>
                            <v:line id="直線コネクタ 117" o:spid="_x0000_s1129" style="position:absolute;flip:y;visibility:visible;mso-wrap-style:square" from="13969,2047" to="17029,5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8IsQAAADcAAAADwAAAGRycy9kb3ducmV2LnhtbERPy2oCMRTdC/5DuEI3RTNKqXZqFCkI&#10;XbjxwUh3t5PrZJjJzTRJdfr3zUJweTjv5bq3rbiSD7VjBdNJBoK4dLrmSsHpuB0vQISIrLF1TAr+&#10;KMB6NRwsMdfuxnu6HmIlUgiHHBWYGLtcylAashgmriNO3MV5izFBX0nt8ZbCbStnWfYqLdacGgx2&#10;9GGobA6/VoFc7J5//Ob7pSma8/nNFGXRfe2Uehr1m3cQkfr4EN/dn1rBfJ7Wpj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5jwixAAAANwAAAAPAAAAAAAAAAAA&#10;AAAAAKECAABkcnMvZG93bnJldi54bWxQSwUGAAAAAAQABAD5AAAAkgMAAAAA&#10;"/>
                            <v:line id="直線コネクタ 118" o:spid="_x0000_s1130" style="position:absolute;visibility:visible;mso-wrap-style:square" from="6299,2046" to="16379,2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IsUAAADcAAAADwAAAGRycy9kb3ducmV2LnhtbESP0WrCQBRE3wv9h+UKfasbpTRNdCNF&#10;lIrQQlM/4JK9JiHZuyG70e3fuwWhj8PMnGHWm2B6caHRtZYVLOYJCOLK6pZrBaef/fMbCOeRNfaW&#10;ScEvOdgUjw9rzLW98jddSl+LCGGXo4LG+yGX0lUNGXRzOxBH72xHgz7KsZZ6xGuEm14uk+RVGmw5&#10;LjQ40Lahqisno2BaHsPL1yJUyY7SLHRT+fG5bZV6moX3FQhPwf+H7+2DVpCmGfydiUdAFj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IsUAAADcAAAADwAAAAAAAAAA&#10;AAAAAAChAgAAZHJzL2Rvd25yZXYueG1sUEsFBgAAAAAEAAQA+QAAAJMDAAAAAA==&#10;" strokecolor="white [3212]" strokeweight="1.5pt"/>
                            <v:line id="直線コネクタ 119" o:spid="_x0000_s1131" style="position:absolute;flip:y;visibility:visible;mso-wrap-style:square" from="3633,1900" to="6299,4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OFdcIAAADcAAAADwAAAGRycy9kb3ducmV2LnhtbERPy4rCMBTdC/5DuIK7MVUcrdUoMjgg&#10;jgtfH3Bprm21uek00da/nywGXB7Oe7FqTSmeVLvCsoLhIAJBnFpdcKbgcv7+iEE4j6yxtEwKXuRg&#10;tex2Fpho2/CRniefiRDCLkEFufdVIqVLczLoBrYiDtzV1gZ9gHUmdY1NCDelHEXRRBosODTkWNFX&#10;Tun99DAKdrPf8/7zZppRNi6vkf05bLaTRql+r13PQXhq/Vv8795qBdM4zA9nw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OFdcIAAADcAAAADwAAAAAAAAAAAAAA&#10;AAChAgAAZHJzL2Rvd25yZXYueG1sUEsFBgAAAAAEAAQA+QAAAJADAAAAAA==&#10;" strokecolor="white" strokeweight="1.5pt"/>
                          </v:group>
                          <v:line id="直線コネクタ 111" o:spid="_x0000_s1132" style="position:absolute;visibility:visible;mso-wrap-style:square" from="13969,4755" to="13969,5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yqKt8YAAADcAAAADwAAAGRycy9kb3ducmV2LnhtbESPQWvCQBSE7wX/w/KE3upGC1FSVxGl&#10;oD2UqoX2+Mw+k2j2bdjdJum/7xYEj8PMfMPMl72pRUvOV5YVjEcJCOLc6ooLBZ/H16cZCB+QNdaW&#10;ScEveVguBg9zzLTteE/tIRQiQthnqKAMocmk9HlJBv3INsTRO1tnMETpCqkddhFuajlJklQarDgu&#10;lNjQuqT8evgxCt6fP9J2tXvb9l+79JRv9qfvS+eUehz2qxcQgfpwD9/aW61gOp3A/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qirfGAAAA3AAAAA8AAAAAAAAA&#10;AAAAAAAAoQIAAGRycy9kb3ducmV2LnhtbFBLBQYAAAAABAAEAPkAAACUAwAAAAA=&#10;"/>
                          <v:line id="直線コネクタ 112" o:spid="_x0000_s1133" style="position:absolute;visibility:visible;mso-wrap-style:square" from="17029,1409" to="17029,2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YvLMYAAADcAAAADwAAAGRycy9kb3ducmV2LnhtbESPQWvCQBSE7wX/w/KE3urGClFSVxGl&#10;oD2UqoX2+Mw+k2j2bdjdJum/7xYEj8PMfMPMl72pRUvOV5YVjEcJCOLc6ooLBZ/H16cZCB+QNdaW&#10;ScEveVguBg9zzLTteE/tIRQiQthnqKAMocmk9HlJBv3INsTRO1tnMETpCqkddhFuavmcJKk0WHFc&#10;KLGhdUn59fBjFLxPPtJ2tXvb9l+79JRv9qfvS+eUehz2qxcQgfpwD9/aW61gOp3A/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mLyzGAAAA3AAAAA8AAAAAAAAA&#10;AAAAAAAAoQIAAGRycy9kb3ducmV2LnhtbFBLBQYAAAAABAAEAPkAAACUAwAAAAA=&#10;"/>
                          <v:line id="直線コネクタ 113" o:spid="_x0000_s1134" style="position:absolute;visibility:visible;mso-wrap-style:square" from="3089,4755" to="3089,5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3WMcAAADcAAAADwAAAGRycy9kb3ducmV2LnhtbESPT2vCQBTE74V+h+UVvNVN/xAluoq0&#10;FLQHUSvo8Zl9Jmmzb8PumqTf3i0IPQ4z8xtmOu9NLVpyvrKs4GmYgCDOra64ULD/+ngcg/ABWWNt&#10;mRT8kof57P5uipm2HW+p3YVCRAj7DBWUITSZlD4vyaAf2oY4emfrDIYoXSG1wy7CTS2fkySVBiuO&#10;CyU29FZS/rO7GAXrl03aLlafy/6wSk/5+/Z0/O6cUoOHfjEBEagP/+Fbe6kVjEav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j7dYxwAAANwAAAAPAAAAAAAA&#10;AAAAAAAAAKECAABkcnMvZG93bnJldi54bWxQSwUGAAAAAAQABAD5AAAAlQMAAAAA&#10;"/>
                        </v:group>
                        <v:line id="直線コネクタ 100" o:spid="_x0000_s1135" style="position:absolute;visibility:visible;mso-wrap-style:square" from="6299,1752" to="16049,1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TYFcUAAADcAAAADwAAAGRycy9kb3ducmV2LnhtbESPT4vCMBTE74LfITzBm6bdg5VqFP8g&#10;FGSFdT3s8dE822LzUppszX77zYKwx2FmfsOst8G0YqDeNZYVpPMEBHFpdcOVgtvnabYE4TyyxtYy&#10;KfghB9vNeLTGXNsnf9Bw9ZWIEHY5Kqi973IpXVmTQTe3HXH07rY36KPsK6l7fEa4aeVbkiykwYbj&#10;Qo0dHWoqH9dvo2BZnI/Z5ZwG3qfZY2jC1616L5SaTsJuBcJT8P/hV7vQCrJFCn9n4h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vTYFcUAAADcAAAADwAAAAAAAAAA&#10;AAAAAAChAgAAZHJzL2Rvd25yZXYueG1sUEsFBgAAAAAEAAQA+QAAAJMDAAAAAA==&#10;" strokecolor="black [3213]" strokeweight=".5pt">
                          <v:stroke dashstyle="dashDot"/>
                        </v:line>
                        <v:line id="直線コネクタ 101" o:spid="_x0000_s1136" style="position:absolute;visibility:visible;mso-wrap-style:square" from="6051,2095" to="15801,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ZGYsUAAADcAAAADwAAAGRycy9kb3ducmV2LnhtbESPQWvCQBSE74L/YXlCb7qJByOpq1RL&#10;ISAWjB56fGRfk2D2bchu4/bfd4WCx2FmvmE2u2A6MdLgWssK0kUCgriyuuVawfXyMV+DcB5ZY2eZ&#10;FPySg912Otlgru2dzzSWvhYRwi5HBY33fS6lqxoy6Ba2J47etx0M+iiHWuoB7xFuOrlMkpU02HJc&#10;aLCnQ0PVrfwxCtbF8T37PKaB92l2G9vwda1PhVIvs/D2CsJT8M/wf7vQCrLVEh5n4hG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iZGYsUAAADcAAAADwAAAAAAAAAA&#10;AAAAAAChAgAAZHJzL2Rvd25yZXYueG1sUEsFBgAAAAAEAAQA+QAAAJMDAAAAAA==&#10;" strokecolor="black [3213]" strokeweight=".5pt">
                          <v:stroke dashstyle="dashDot"/>
                        </v:line>
                        <v:line id="直線コネクタ 102" o:spid="_x0000_s1137" style="position:absolute;visibility:visible;mso-wrap-style:square" from="5656,2438" to="15406,2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rj+cYAAADcAAAADwAAAGRycy9kb3ducmV2LnhtbESPzWrDMBCE74G8g9hCb4nsFuLgWg5N&#10;S8EQGsjPIcfF2tom1spYqqO+fVUo5DjMzDdMsQmmFxONrrOsIF0mIIhrqztuFJxPH4s1COeRNfaW&#10;ScEPOdiU81mBubY3PtB09I2IEHY5Kmi9H3IpXd2SQbe0A3H0vuxo0Ec5NlKPeItw08unJFlJgx3H&#10;hRYHemupvh6/jYJ1tXvP9rs08DbNrlMXLufms1Lq8SG8voDwFPw9/N+utIJs9Qx/Z+IRk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q4/nGAAAA3AAAAA8AAAAAAAAA&#10;AAAAAAAAoQIAAGRycy9kb3ducmV2LnhtbFBLBQYAAAAABAAEAPkAAACUAwAAAAA=&#10;" strokecolor="black [3213]" strokeweight=".5pt">
                          <v:stroke dashstyle="dashDot"/>
                        </v:line>
                        <v:line id="直線コネクタ 103" o:spid="_x0000_s1138" style="position:absolute;visibility:visible;mso-wrap-style:square" from="5309,2829" to="15060,28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N7jcYAAADcAAAADwAAAGRycy9kb3ducmV2LnhtbESPzWrDMBCE74G8g9hCb4nsUuLgWg5N&#10;S8EQGsjPIcfF2tom1spYqqO+fVUo5DjMzDdMsQmmFxONrrOsIF0mIIhrqztuFJxPH4s1COeRNfaW&#10;ScEPOdiU81mBubY3PtB09I2IEHY5Kmi9H3IpXd2SQbe0A3H0vuxo0Ec5NlKPeItw08unJFlJgx3H&#10;hRYHemupvh6/jYJ1tXvP9rs08DbNrlMXLufms1Lq8SG8voDwFPw9/N+utIJs9Qx/Z+IRk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De43GAAAA3AAAAA8AAAAAAAAA&#10;AAAAAAAAoQIAAGRycy9kb3ducmV2LnhtbFBLBQYAAAAABAAEAPkAAACUAwAAAAA=&#10;" strokecolor="black [3213]" strokeweight=".5pt">
                          <v:stroke dashstyle="dashDot"/>
                        </v:line>
                        <v:line id="直線コネクタ 104" o:spid="_x0000_s1139" style="position:absolute;visibility:visible;mso-wrap-style:square" from="5111,3172" to="14861,3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eFsYAAADcAAAADwAAAGRycy9kb3ducmV2LnhtbESPzWrDMBCE74G8g9hCb4nsQuPgWg5N&#10;S8EQGsjPIcfF2tom1spYqqO+fVUo5DjMzDdMsQmmFxONrrOsIF0mIIhrqztuFJxPH4s1COeRNfaW&#10;ScEPOdiU81mBubY3PtB09I2IEHY5Kmi9H3IpXd2SQbe0A3H0vuxo0Ec5NlKPeItw08unJFlJgx3H&#10;hRYHemupvh6/jYJ1tXvP9rs08DbNrlMXLufms1Lq8SG8voDwFPw9/N+utIJs9Qx/Z+IRk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P3hbGAAAA3AAAAA8AAAAAAAAA&#10;AAAAAAAAoQIAAGRycy9kb3ducmV2LnhtbFBLBQYAAAAABAAEAPkAAACUAwAAAAA=&#10;" strokecolor="black [3213]" strokeweight=".5pt">
                          <v:stroke dashstyle="dashDot"/>
                        </v:line>
                        <v:line id="直線コネクタ 105" o:spid="_x0000_s1140" style="position:absolute;visibility:visible;mso-wrap-style:square" from="4666,3515" to="14416,3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1AYcUAAADcAAAADwAAAGRycy9kb3ducmV2LnhtbESPQWvCQBSE74L/YXmCN92kh0RSV2kV&#10;ISAtaD30+Mi+JsHs25DdxvXfu4WCx2FmvmHW22A6MdLgWssK0mUCgriyuuVaweXrsFiBcB5ZY2eZ&#10;FNzJwXYznayx0PbGJxrPvhYRwq5ABY33fSGlqxoy6Ja2J47ejx0M+iiHWuoBbxFuOvmSJJk02HJc&#10;aLCnXUPV9fxrFKzK4z7/PKaB39P8Orbh+1J/lErNZ+HtFYSn4J/h/3apFeRZBn9n4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1AYcUAAADcAAAADwAAAAAAAAAA&#10;AAAAAAChAgAAZHJzL2Rvd25yZXYueG1sUEsFBgAAAAAEAAQA+QAAAJMDAAAAAA==&#10;" strokecolor="black [3213]" strokeweight=".5pt">
                          <v:stroke dashstyle="dashDot"/>
                        </v:line>
                        <v:line id="直線コネクタ 106" o:spid="_x0000_s1141" style="position:absolute;visibility:visible;mso-wrap-style:square" from="4270,3907" to="14020,3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Hl+sUAAADcAAAADwAAAGRycy9kb3ducmV2LnhtbESPT4vCMBTE74LfITzBm6bdg5VqFP8g&#10;FGSFdT3s8dE822LzUppszX77zYKwx2FmfsOst8G0YqDeNZYVpPMEBHFpdcOVgtvnabYE4TyyxtYy&#10;KfghB9vNeLTGXNsnf9Bw9ZWIEHY5Kqi973IpXVmTQTe3HXH07rY36KPsK6l7fEa4aeVbkiykwYbj&#10;Qo0dHWoqH9dvo2BZnI/Z5ZwG3qfZY2jC1616L5SaTsJuBcJT8P/hV7vQCrJFBn9n4h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lHl+sUAAADcAAAADwAAAAAAAAAA&#10;AAAAAAChAgAAZHJzL2Rvd25yZXYueG1sUEsFBgAAAAAEAAQA+QAAAJMDAAAAAA==&#10;" strokecolor="black [3213]" strokeweight=".5pt">
                          <v:stroke dashstyle="dashDot"/>
                        </v:line>
                        <v:line id="直線コネクタ 107" o:spid="_x0000_s1142" style="position:absolute;visibility:visible;mso-wrap-style:square" from="4072,4250" to="13822,4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5xiMEAAADcAAAADwAAAGRycy9kb3ducmV2LnhtbERPy4rCMBTdD/gP4QruxrSzsFKNog4D&#10;BRnBx8Llpbm2xeamNJka/36yEFweznu5DqYVA/WusawgnSYgiEurG64UXM4/n3MQziNrbC2Tgic5&#10;WK9GH0vMtX3wkYaTr0QMYZejgtr7LpfSlTUZdFPbEUfuZnuDPsK+krrHRww3rfxKkpk02HBsqLGj&#10;XU3l/fRnFMyL/Xd22KeBt2l2H5pwvVS/hVKTcdgsQHgK/i1+uQutIJvFtfFMPAJy9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znGIwQAAANwAAAAPAAAAAAAAAAAAAAAA&#10;AKECAABkcnMvZG93bnJldi54bWxQSwUGAAAAAAQABAD5AAAAjwMAAAAA&#10;" strokecolor="black [3213]" strokeweight=".5pt">
                          <v:stroke dashstyle="dashDot"/>
                        </v:line>
                        <v:line id="直線コネクタ 108" o:spid="_x0000_s1143" style="position:absolute;visibility:visible;mso-wrap-style:square" from="3922,4543" to="13672,4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LUE8UAAADcAAAADwAAAGRycy9kb3ducmV2LnhtbESPT2vCQBTE74LfYXlCb7pJD0ajq9iW&#10;QkAq+Ofg8ZF9JsHs25Ddxu237xYKHoeZ+Q2z3gbTioF611hWkM4SEMSl1Q1XCi7nz+kChPPIGlvL&#10;pOCHHGw349Eac20ffKTh5CsRIexyVFB73+VSurImg25mO+Lo3Wxv0EfZV1L3+Ihw08rXJJlLgw3H&#10;hRo7eq+pvJ++jYJFsf/IDvs08Fua3YcmXC/VV6HUyyTsViA8Bf8M/7cLrSCbL+HvTDwCcvM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ILUE8UAAADcAAAADwAAAAAAAAAA&#10;AAAAAAChAgAAZHJzL2Rvd25yZXYueG1sUEsFBgAAAAAEAAQA+QAAAJMDAAAAAA==&#10;" strokecolor="black [3213]" strokeweight=".5pt">
                          <v:stroke dashstyle="dashDot"/>
                        </v:line>
                      </v:group>
                      <v:shape id="ストライプ矢印 69" o:spid="_x0000_s1144" type="#_x0000_t93" style="position:absolute;left:82;top:2345;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wecQA&#10;AADcAAAADwAAAGRycy9kb3ducmV2LnhtbERPy2rCQBTdF/yH4QrdlDqpSizRiUhVKLjyUYq7a+bm&#10;YTN3QmbUtF/fWQguD+c9m3emFldqXWVZwdsgAkGcWV1xoeCwX7++g3AeWWNtmRT8koN52nuaYaLt&#10;jbd03flChBB2CSoovW8SKV1WkkE3sA1x4HLbGvQBtoXULd5CuKnlMIpiabDi0FBiQx8lZT+7i1GQ&#10;x8vlMD5tjv77ZXz+yhZ73az+lHrud4spCE+df4jv7k+tYDIK88OZcAR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KcHnEAAAA3AAAAA8AAAAAAAAAAAAAAAAAmAIAAGRycy9k&#10;b3ducmV2LnhtbFBLBQYAAAAABAAEAPUAAACJAwAAAAA=&#10;" adj="17993" fillcolor="black [3213]">
                        <v:textbox>
                          <w:txbxContent>
                            <w:p w14:paraId="6E308113" w14:textId="77777777" w:rsidR="000D2A51" w:rsidRDefault="000D2A51" w:rsidP="004010D2"/>
                          </w:txbxContent>
                        </v:textbox>
                      </v:shape>
                      <v:shape id="ストライプ矢印 70" o:spid="_x0000_s1145" type="#_x0000_t93" style="position:absolute;left:17267;top:2345;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bV4scA&#10;AADcAAAADwAAAGRycy9kb3ducmV2LnhtbESPQWvCQBSE74X+h+UVvBTdRCVK6hpEKwie1Ip4e80+&#10;k7TZtyG71bS/3i0Uehxm5htmlnWmFldqXWVZQTyIQBDnVldcKHg7rPtTEM4ja6wtk4JvcpDNHx9m&#10;mGp74x1d974QAcIuRQWl900qpctLMugGtiEO3sW2Bn2QbSF1i7cAN7UcRlEiDVYcFkpsaFlS/rn/&#10;MgouyWo1TN63Z396Hn8c88VBN68/SvWeusULCE+d/w//tTdawWQUw++ZcATk/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G1eLHAAAA3AAAAA8AAAAAAAAAAAAAAAAAmAIAAGRy&#10;cy9kb3ducmV2LnhtbFBLBQYAAAAABAAEAPUAAACMAwAAAAA=&#10;" adj="17993" fillcolor="black [3213]">
                        <v:textbox>
                          <w:txbxContent>
                            <w:p w14:paraId="29AF9129" w14:textId="77777777" w:rsidR="000D2A51" w:rsidRDefault="000D2A51" w:rsidP="004010D2"/>
                          </w:txbxContent>
                        </v:textbox>
                      </v:shape>
                      <v:group id="図形グループ 71" o:spid="_x0000_s1146" style="position:absolute;left:3152;width:13986;height:3623" coordorigin="3152"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2p9cYAAADcAAAADwAAAGRycy9kb3ducmV2LnhtbESPT2vCQBTE7wW/w/IK&#10;vdXNH2wldQ0itngQoSqU3h7ZZxKSfRuy2yR++25B6HGYmd8wq3wyrRiod7VlBfE8AkFcWF1zqeBy&#10;fn9egnAeWWNrmRTcyEG+nj2sMNN25E8aTr4UAcIuQwWV910mpSsqMujmtiMO3tX2Bn2QfSl1j2OA&#10;m1YmUfQiDdYcFirsaFtR0Zx+jIKPEcdNGu+GQ3Pd3r7Pi+PXISalnh6nzRsIT5P/D9/be63gN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an1xgAAANwA&#10;AAAPAAAAAAAAAAAAAAAAAKoCAABkcnMvZG93bnJldi54bWxQSwUGAAAAAAQABAD6AAAAnQMAAAAA&#10;">
                        <v:group id="図形グループ 74" o:spid="_x0000_s1147" style="position:absolute;left:3152;width:13986;height:3983" coordorigin="3152" coordsize="13986,3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QxgcYAAADcAAAADwAAAGRycy9kb3ducmV2LnhtbESPQWvCQBSE7wX/w/IK&#10;3ppNlLSSZhWRKh5CoSqU3h7ZZxLMvg3ZbRL/fbdQ6HGYmW+YfDOZVgzUu8aygiSKQRCXVjdcKbic&#10;908rEM4ja2wtk4I7OdisZw85ZtqO/EHDyVciQNhlqKD2vsukdGVNBl1kO+LgXW1v0AfZV1L3OAa4&#10;aeUijp+lwYbDQo0d7Woqb6dvo+Aw4rhdJm9Dcbvu7l/n9P2zSEip+eO0fQXhafL/4b/2USt4W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lDGBxgAAANwA&#10;AAAPAAAAAAAAAAAAAAAAAKoCAABkcnMvZG93bnJldi54bWxQSwUGAAAAAAQABAD6AAAAnQMAAAAA&#10;">
                          <v:group id="図形グループ 84" o:spid="_x0000_s1148" style="position:absolute;left:3154;width:13984;height:3345" coordorigin="3154" coordsize="13984,3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JC/MYAAADcAAAADwAAAGRycy9kb3ducmV2LnhtbESPQWvCQBSE7wX/w/IE&#10;b3UTNVqiq4jY0kMoVAult0f2mQSzb0N2TeK/dwuFHoeZ+YbZ7AZTi45aV1lWEE8jEMS51RUXCr7O&#10;r88vIJxH1lhbJgV3crDbjp42mGrb8yd1J1+IAGGXooLS+yaV0uUlGXRT2xAH72Jbgz7ItpC6xT7A&#10;TS1nUbSUBisOCyU2dCgpv55uRsFbj/1+Hh+77Ho53H/Oycd3FpNSk/GwX4PwNPj/8F/7XStYLR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kkL8xgAAANwA&#10;AAAPAAAAAAAAAAAAAAAAAKoCAABkcnMvZG93bnJldi54bWxQSwUGAAAAAAQABAD6AAAAnQMAAAAA&#10;">
                            <v:line id="直線コネクタ 95" o:spid="_x0000_s1149" style="position:absolute;visibility:visible;mso-wrap-style:square" from="6214,0" to="171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TQ1McAAADcAAAADwAAAGRycy9kb3ducmV2LnhtbESPQWvCQBSE74L/YXlCb7ppi2lJXUVa&#10;CtqDqC20x2f2NYlm34bdNUn/vSsIPQ4z8w0zW/SmFi05X1lWcD9JQBDnVldcKPj6fB8/g/ABWWNt&#10;mRT8kYfFfDiYYaZtxztq96EQEcI+QwVlCE0mpc9LMugntiGO3q91BkOUrpDaYRfhppYPSZJKgxXH&#10;hRIbei0pP+3PRsHmcZu2y/XHqv9ep4f8bXf4OXZOqbtRv3wBEagP/+Fbe6UVPE1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pNDUxwAAANwAAAAPAAAAAAAA&#10;AAAAAAAAAKECAABkcnMvZG93bnJldi54bWxQSwUGAAAAAAQABAD5AAAAlQMAAAAA&#10;"/>
                            <v:line id="直線コネクタ 96" o:spid="_x0000_s1150" style="position:absolute;visibility:visible;mso-wrap-style:square" from="3154,3345" to="14079,3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h1T8cAAADcAAAADwAAAGRycy9kb3ducmV2LnhtbESPQWvCQBSE74X+h+UVvNVNWxoluoq0&#10;FLQHUSvo8Zl9Jmmzb8PumqT/3i0IPQ4z8w0znfemFi05X1lW8DRMQBDnVldcKNh/fTyOQfiArLG2&#10;TAp+ycN8dn83xUzbjrfU7kIhIoR9hgrKEJpMSp+XZNAPbUMcvbN1BkOUrpDaYRfhppbPSZJKgxXH&#10;hRIbeisp/9ldjIL1yyZtF6vPZX9Ypaf8fXs6fndOqcFDv5iACNSH//CtvdQKRq8j+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6HVPxwAAANwAAAAPAAAAAAAA&#10;AAAAAAAAAKECAABkcnMvZG93bnJldi54bWxQSwUGAAAAAAQABAD5AAAAlQMAAAAA&#10;"/>
                            <v:line id="直線コネクタ 97" o:spid="_x0000_s1151" style="position:absolute;flip:y;visibility:visible;mso-wrap-style:square" from="3154,0" to="6214,3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NgQsQAAADcAAAADwAAAGRycy9kb3ducmV2LnhtbERPy2oCMRTdC/5DuEI3UjNKH3ZqFBEE&#10;F260ZaS728ntZJjJzZikOv17syi4PJz3YtXbVlzIh9qxgukkA0FcOl1zpeDzY/s4BxEissbWMSn4&#10;owCr5XCwwFy7Kx/ocoyVSCEcclRgYuxyKUNpyGKYuI44cT/OW4wJ+kpqj9cUbls5y7IXabHm1GCw&#10;o42hsjn+WgVyvh+f/fr7qSma0+nNFGXRfe2Vehj163cQkfp4F/+7d1rB63N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U2BCxAAAANwAAAAPAAAAAAAAAAAA&#10;AAAAAKECAABkcnMvZG93bnJldi54bWxQSwUGAAAAAAQABAD5AAAAkgMAAAAA&#10;"/>
                            <v:line id="直線コネクタ 98" o:spid="_x0000_s1152" style="position:absolute;flip:y;visibility:visible;mso-wrap-style:square" from="14079,0" to="17138,3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F2ccAAADcAAAADwAAAGRycy9kb3ducmV2LnhtbESPQWsCMRSE74X+h/AKvRTNtrRVt0aR&#10;QqEHL1pZ8fbcPDfLbl62SarrvzeC0OMwM98w03lvW3EkH2rHCp6HGQji0umaKwWbn6/BGESIyBpb&#10;x6TgTAHms/u7KebanXhFx3WsRIJwyFGBibHLpQylIYth6Dri5B2ctxiT9JXUHk8Jblv5kmXv0mLN&#10;acFgR5+Gymb9ZxXI8fLp1y/2r03RbLcTU5RFt1sq9fjQLz5AROrjf/jW/tYKRm8TuJ5JR0DOL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H8XZxwAAANwAAAAPAAAAAAAA&#10;AAAAAAAAAKECAABkcnMvZG93bnJldi54bWxQSwUGAAAAAAQABAD5AAAAlQMAAAAA&#10;"/>
                          </v:group>
                          <v:group id="図形グループ 85" o:spid="_x0000_s1153" style="position:absolute;left:3152;top:490;width:13985;height:3493" coordorigin="3152,490" coordsize="13984,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Dci8YAAADcAAAADwAAAGRycy9kb3ducmV2LnhtbESPQWvCQBSE74L/YXlC&#10;b3UTa22JWUVEpQcpVAvF2yP7TEKyb0N2TeK/7xYKHoeZ+YZJ14OpRUetKy0riKcRCOLM6pJzBd/n&#10;/fM7COeRNdaWScGdHKxX41GKibY9f1F38rkIEHYJKii8bxIpXVaQQTe1DXHwrrY16INsc6lb7APc&#10;1HIWRQtpsOSwUGBD24Ky6nQzCg499puXeNcdq+v2fjm/fv4cY1LqaTJsliA8Df4R/m9/aAVv8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QNyLxgAAANwA&#10;AAAPAAAAAAAAAAAAAAAAAKoCAABkcnMvZG93bnJldi54bWxQSwUGAAAAAAQABAD6AAAAnQMAAAAA&#10;">
                            <v:line id="直線コネクタ 89" o:spid="_x0000_s1154" style="position:absolute;visibility:visible;mso-wrap-style:square" from="6212,638" to="17137,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HtO8QAAADcAAAADwAAAGRycy9kb3ducmV2LnhtbERPz2vCMBS+D/wfwht4m+km60ZnFHEI&#10;usNQN9Djs3lrq81LSWJb/3tzGHj8+H5PZr2pRUvOV5YVPI8SEMS51RUXCn5/lk/vIHxA1lhbJgVX&#10;8jCbDh4mmGnb8ZbaXShEDGGfoYIyhCaT0uclGfQj2xBH7s86gyFCV0jtsIvhppYvSZJKgxXHhhIb&#10;WpSUn3cXo+B7vEnb+fpr1e/X6TH/3B4Pp84pNXzs5x8gAvXhLv53r7SCt9c4P5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Ae07xAAAANwAAAAPAAAAAAAAAAAA&#10;AAAAAKECAABkcnMvZG93bnJldi54bWxQSwUGAAAAAAQABAD5AAAAkgMAAAAA&#10;"/>
                            <v:line id="直線コネクタ 90" o:spid="_x0000_s1155" style="position:absolute;visibility:visible;mso-wrap-style:square" from="3152,3983" to="14077,3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1IoMcAAADcAAAADwAAAGRycy9kb3ducmV2LnhtbESPQWvCQBSE74X+h+UVeqsbLaYluopY&#10;CtpDUVtoj8/sM4lm34bdNUn/vSsUPA4z8w0znfemFi05X1lWMBwkIIhzqysuFHx/vT+9gvABWWNt&#10;mRT8kYf57P5uipm2HW+p3YVCRAj7DBWUITSZlD4vyaAf2IY4egfrDIYoXSG1wy7CTS1HSZJKgxXH&#10;hRIbWpaUn3Zno+DzeZO2i/XHqv9Zp/v8bbv/PXZOqceHfjEBEagPt/B/e6UVvIy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UigxwAAANwAAAAPAAAAAAAA&#10;AAAAAAAAAKECAABkcnMvZG93bnJldi54bWxQSwUGAAAAAAQABAD5AAAAlQMAAAAA&#10;"/>
                            <v:line id="直線コネクタ 91" o:spid="_x0000_s1156" style="position:absolute;flip:y;visibility:visible;mso-wrap-style:square" from="3152,638" to="6212,3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tXqMcAAADcAAAADwAAAGRycy9kb3ducmV2LnhtbESPT0vDQBTE74LfYXmCF2k3Fv/UmE0p&#10;guChl1ZJ6O2ZfWZDsm/j7trGb+8WCh6HmfkNU6wmO4gD+dA5VnA7z0AQN0533Cr4eH+dLUGEiKxx&#10;cEwKfinAqry8KDDX7shbOuxiKxKEQ44KTIxjLmVoDFkMczcSJ+/LeYsxSd9K7fGY4HaQiyx7kBY7&#10;TgsGR3ox1PS7H6tALjc33379eddXfV0/maqpxv1Gqeuraf0MItIU/8Pn9ptW8Hi/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u1eoxwAAANwAAAAPAAAAAAAA&#10;AAAAAAAAAKECAABkcnMvZG93bnJldi54bWxQSwUGAAAAAAQABAD5AAAAlQMAAAAA&#10;"/>
                            <v:line id="直線コネクタ 92" o:spid="_x0000_s1157" style="position:absolute;flip:y;visibility:visible;mso-wrap-style:square" from="14077,638" to="17137,3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fyM8gAAADcAAAADwAAAGRycy9kb3ducmV2LnhtbESPT0sDMRTE74LfITyhF2mzVu2ftWkp&#10;BcFDL62ypbfXzXOz7OZlTdJ2/fZGEDwOM/MbZrHqbSsu5EPtWMHDKANBXDpdc6Xg4/11OAMRIrLG&#10;1jEp+KYAq+XtzQJz7a68o8s+ViJBOOSowMTY5VKG0pDFMHIdcfI+nbcYk/SV1B6vCW5bOc6yibRY&#10;c1ow2NHGUNnsz1aBnG3vv/z69NQUzeEwN0VZdMetUoO7fv0CIlIf/8N/7TetYPr8CL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vfyM8gAAADcAAAADwAAAAAA&#10;AAAAAAAAAAChAgAAZHJzL2Rvd25yZXYueG1sUEsFBgAAAAAEAAQA+QAAAJYDAAAAAA==&#10;"/>
                            <v:line id="直線コネクタ 93" o:spid="_x0000_s1158" style="position:absolute;visibility:visible;mso-wrap-style:square" from="6407,636" to="16487,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tr3MUAAADcAAAADwAAAGRycy9kb3ducmV2LnhtbESP3WrCQBSE74W+w3IK3ulG8adN3UiR&#10;ilKw0LQPcMieJiHZsyG70fXtXaHg5TAz3zCbbTCtOFPvassKZtMEBHFhdc2lgt+f/eQFhPPIGlvL&#10;pOBKDrbZ02iDqbYX/qZz7ksRIexSVFB536VSuqIig25qO+Lo/dneoI+yL6Xu8RLhppXzJFlJgzXH&#10;hQo72lVUNPlgFAzzz7D4moUi+aD1a2iG/HDa1UqNn8P7GwhPwT/C/+2jVrBeLuB+Jh4Bm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tr3MUAAADcAAAADwAAAAAAAAAA&#10;AAAAAAChAgAAZHJzL2Rvd25yZXYueG1sUEsFBgAAAAAEAAQA+QAAAJMDAAAAAA==&#10;" strokecolor="white [3212]" strokeweight="1.5pt"/>
                            <v:line id="直線コネクタ 94" o:spid="_x0000_s1159" style="position:absolute;flip:y;visibility:visible;mso-wrap-style:square" from="3741,490" to="6407,3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QKqsUAAADcAAAADwAAAGRycy9kb3ducmV2LnhtbESP3WrCQBSE7wXfYTlC73SjNNqmriJS&#10;QawX/vQBDtljEs2ejdmtiW/vFgQvh5n5hpnOW1OKG9WusKxgOIhAEKdWF5wp+D2u+h8gnEfWWFom&#10;BXdyMJ91O1NMtG14T7eDz0SAsEtQQe59lUjp0pwMuoGtiIN3srVBH2SdSV1jE+CmlKMoGkuDBYeF&#10;HCta5pReDn9GwebzetzGZ9OMsvfyFNmf3fd63Cj11msXXyA8tf4VfrbXWsEkjuH/TDgCcvY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SQKqsUAAADcAAAADwAAAAAAAAAA&#10;AAAAAAChAgAAZHJzL2Rvd25yZXYueG1sUEsFBgAAAAAEAAQA+QAAAJMDAAAAAA==&#10;" strokecolor="white" strokeweight="1.5pt"/>
                          </v:group>
                          <v:line id="直線コネクタ 86" o:spid="_x0000_s1160" style="position:absolute;visibility:visible;mso-wrap-style:square" from="14077,3345" to="14077,3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HjkscAAADcAAAADwAAAGRycy9kb3ducmV2LnhtbESPT2vCQBTE74V+h+UVvNVN/xAluoq0&#10;FLQHUSvo8Zl9Jmmzb8PumqTf3i0IPQ4z8xtmOu9NLVpyvrKs4GmYgCDOra64ULD/+ngcg/ABWWNt&#10;mRT8kof57P5uipm2HW+p3YVCRAj7DBWUITSZlD4vyaAf2oY4emfrDIYoXSG1wy7CTS2fkySVBiuO&#10;CyU29FZS/rO7GAXrl03aLlafy/6wSk/5+/Z0/O6cUoOHfjEBEagP/+Fbe6kVjF5H8HcmHgE5u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MeOSxwAAANwAAAAPAAAAAAAA&#10;AAAAAAAAAKECAABkcnMvZG93bnJldi54bWxQSwUGAAAAAAQABAD5AAAAlQMAAAAA&#10;"/>
                          <v:line id="直線コネクタ 87" o:spid="_x0000_s1161" style="position:absolute;visibility:visible;mso-wrap-style:square" from="17137,0" to="17137,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534MQAAADcAAAADwAAAGRycy9kb3ducmV2LnhtbERPz2vCMBS+D/wfwht4m+nm6EZnFHEI&#10;usNQN9Djs3lrq81LSWJb/3tzGHj8+H5PZr2pRUvOV5YVPI8SEMS51RUXCn5/lk/vIHxA1lhbJgVX&#10;8jCbDh4mmGnb8ZbaXShEDGGfoYIyhCaT0uclGfQj2xBH7s86gyFCV0jtsIvhppYvSZJKgxXHhhIb&#10;WpSUn3cXo+B7vEnb+fpr1e/X6TH/3B4Pp84pNXzs5x8gAvXhLv53r7SCt9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nfgxAAAANwAAAAPAAAAAAAAAAAA&#10;AAAAAKECAABkcnMvZG93bnJldi54bWxQSwUGAAAAAAQABAD5AAAAkgMAAAAA&#10;"/>
                          <v:line id="直線コネクタ 88" o:spid="_x0000_s1162" style="position:absolute;visibility:visible;mso-wrap-style:square" from="3196,3345" to="3196,39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Se8gAAADcAAAADwAAAGRycy9kb3ducmV2LnhtbESPT0vDQBTE7wW/w/IEb+1GLbGN3Zai&#10;FFoPYv9Ae3zNPpNo9m3Y3Sbx23cFweMwM79hZove1KIl5yvLCu5HCQji3OqKCwWH/Wo4AeEDssba&#10;Min4IQ+L+c1ghpm2HW+p3YVCRAj7DBWUITSZlD4vyaAf2YY4ep/WGQxRukJqh12Em1o+JEkqDVYc&#10;F0ps6KWk/Ht3MQreHz/Sdrl5W/fHTXrOX7fn01fnlLq77ZfPIAL14T/8115rBU/j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LSe8gAAADcAAAADwAAAAAA&#10;AAAAAAAAAAChAgAAZHJzL2Rvd25yZXYueG1sUEsFBgAAAAAEAAQA+QAAAJYDAAAAAA==&#10;"/>
                        </v:group>
                        <v:line id="直線コネクタ 75" o:spid="_x0000_s1163" style="position:absolute;visibility:visible;mso-wrap-style:square" from="6407,342" to="16157,3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5vfMYAAADcAAAADwAAAGRycy9kb3ducmV2LnhtbESPzWrDMBCE74G8g9hCb4nsFuLgWg5N&#10;S8EQGsjPIcfF2tom1spYqqO+fVUo5DjMzDdMsQmmFxONrrOsIF0mIIhrqztuFJxPH4s1COeRNfaW&#10;ScEPOdiU81mBubY3PtB09I2IEHY5Kmi9H3IpXd2SQbe0A3H0vuxo0Ec5NlKPeItw08unJFlJgx3H&#10;hRYHemupvh6/jYJ1tXvP9rs08DbNrlMXLufms1Lq8SG8voDwFPw9/N+utILseQV/Z+IRk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6ub3zGAAAA3AAAAA8AAAAAAAAA&#10;AAAAAAAAoQIAAGRycy9kb3ducmV2LnhtbFBLBQYAAAAABAAEAPkAAACUAwAAAAA=&#10;" strokecolor="black [3213]" strokeweight=".5pt">
                          <v:stroke dashstyle="dashDot"/>
                        </v:line>
                        <v:line id="直線コネクタ 76" o:spid="_x0000_s1164" style="position:absolute;visibility:visible;mso-wrap-style:square" from="6159,685" to="15909,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LK58UAAADcAAAADwAAAGRycy9kb3ducmV2LnhtbESPT2vCQBTE74LfYXlCb7pJC42krmJb&#10;hIAo+OfQ4yP7TILZtyG7xu237xYEj8PM/IZZrIJpxUC9aywrSGcJCOLS6oYrBefTZjoH4TyyxtYy&#10;KfglB6vleLTAXNs7H2g4+kpECLscFdTed7mUrqzJoJvZjjh6F9sb9FH2ldQ93iPctPI1Sd6lwYbj&#10;Qo0dfdVUXo83o2BebL+z/TYN/Jlm16EJP+dqVyj1MgnrDxCegn+GH+1CK8jeMvg/E4+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LK58UAAADcAAAADwAAAAAAAAAA&#10;AAAAAAChAgAAZHJzL2Rvd25yZXYueG1sUEsFBgAAAAAEAAQA+QAAAJMDAAAAAA==&#10;" strokecolor="black [3213]" strokeweight=".5pt">
                          <v:stroke dashstyle="dashDot"/>
                        </v:line>
                        <v:line id="直線コネクタ 77" o:spid="_x0000_s1165" style="position:absolute;visibility:visible;mso-wrap-style:square" from="5763,1028" to="15513,1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1elcMAAADcAAAADwAAAGRycy9kb3ducmV2LnhtbERPyWrDMBC9F/oPYgq5NbIbqIMTObQN&#10;AUNoIcshx8Ga2MbWyFiKo/x9dSj0+Hj7ehNMLyYaXWtZQTpPQBBXVrdcKzifdq9LEM4ja+wtk4IH&#10;OdgUz09rzLW984Gmo69FDGGXo4LG+yGX0lUNGXRzOxBH7mpHgz7CsZZ6xHsMN718S5J3abDl2NDg&#10;QF8NVd3xZhQsy/02+9mngT/TrJvacDnX36VSs5fwsQLhKfh/8Z+71AqyRVwbz8QjI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9XpXDAAAA3AAAAA8AAAAAAAAAAAAA&#10;AAAAoQIAAGRycy9kb3ducmV2LnhtbFBLBQYAAAAABAAEAPkAAACRAwAAAAA=&#10;" strokecolor="black [3213]" strokeweight=".5pt">
                          <v:stroke dashstyle="dashDot"/>
                        </v:line>
                        <v:line id="直線コネクタ 78" o:spid="_x0000_s1166" style="position:absolute;visibility:visible;mso-wrap-style:square" from="5417,1420" to="15167,1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H7DsYAAADcAAAADwAAAGRycy9kb3ducmV2LnhtbESPS2vDMBCE74X8B7GB3hrZKdSpGyXk&#10;QcEQGsjj0ONibW0Ta2UsxVH/fRUI9DjMzDfMfBlMKwbqXWNZQTpJQBCXVjdcKTifPl9mIJxH1tha&#10;JgW/5GC5GD3NMdf2xgcajr4SEcIuRwW1910upStrMugmtiOO3o/tDfoo+0rqHm8Rblo5TZI3abDh&#10;uFBjR5uaysvxahTMit022+/SwOs0uwxN+D5XX4VSz+Ow+gDhKfj/8KNdaAXZ6zvcz8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8x+w7GAAAA3AAAAA8AAAAAAAAA&#10;AAAAAAAAoQIAAGRycy9kb3ducmV2LnhtbFBLBQYAAAAABAAEAPkAAACUAwAAAAA=&#10;" strokecolor="black [3213]" strokeweight=".5pt">
                          <v:stroke dashstyle="dashDot"/>
                        </v:line>
                        <v:line id="直線コネクタ 79" o:spid="_x0000_s1167" style="position:absolute;visibility:visible;mso-wrap-style:square" from="5218,1762" to="14968,1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0h7sMAAADcAAAADwAAAGRycy9kb3ducmV2LnhtbERPyWrDMBC9F/oPYgq5NbJLqIMTObQN&#10;AUNoIcshx8Ga2MbWyFiKo/x9dSj0+Hj7ehNMLyYaXWtZQTpPQBBXVrdcKzifdq9LEM4ja+wtk4IH&#10;OdgUz09rzLW984Gmo69FDGGXo4LG+yGX0lUNGXRzOxBH7mpHgz7CsZZ6xHsMN718S5J3abDl2NDg&#10;QF8NVd3xZhQsy/02+9mngT/TrJvacDnX36VSs5fwsQLhKfh/8Z+71AqyRZwfz8QjI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NIe7DAAAA3AAAAA8AAAAAAAAAAAAA&#10;AAAAoQIAAGRycy9kb3ducmV2LnhtbFBLBQYAAAAABAAEAPkAAACRAwAAAAA=&#10;" strokecolor="black [3213]" strokeweight=".5pt">
                          <v:stroke dashstyle="dashDot"/>
                        </v:line>
                        <v:line id="直線コネクタ 80" o:spid="_x0000_s1168" style="position:absolute;visibility:visible;mso-wrap-style:square" from="4773,2105" to="14524,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GEdcUAAADcAAAADwAAAGRycy9kb3ducmV2LnhtbESPT2vCQBTE74LfYXlCb7pJKY2krmJb&#10;hIAo+OfQ4yP7TILZtyG7xu237xYEj8PM/IZZrIJpxUC9aywrSGcJCOLS6oYrBefTZjoH4TyyxtYy&#10;KfglB6vleLTAXNs7H2g4+kpECLscFdTed7mUrqzJoJvZjjh6F9sb9FH2ldQ93iPctPI1Sd6lwYbj&#10;Qo0dfdVUXo83o2BebL+z/TYN/Jlm16EJP+dqVyj1MgnrDxCegn+GH+1CK8jeUvg/E4+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UGEdcUAAADcAAAADwAAAAAAAAAA&#10;AAAAAAChAgAAZHJzL2Rvd25yZXYueG1sUEsFBgAAAAAEAAQA+QAAAJMDAAAAAA==&#10;" strokecolor="black [3213]" strokeweight=".5pt">
                          <v:stroke dashstyle="dashDot"/>
                        </v:line>
                        <v:line id="直線コネクタ 81" o:spid="_x0000_s1169" style="position:absolute;visibility:visible;mso-wrap-style:square" from="4378,2497" to="14128,2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MaAsYAAADcAAAADwAAAGRycy9kb3ducmV2LnhtbESPzWrDMBCE74W8g9hAb43sUOrgWA5J&#10;S8EQWsjPIcfF2tgm1spYqqO+fVUo9DjMzDdMsQmmFxONrrOsIF0kIIhrqztuFJxP708rEM4ja+wt&#10;k4JvcrApZw8F5tre+UDT0TciQtjlqKD1fsildHVLBt3CDsTRu9rRoI9ybKQe8R7hppfLJHmRBjuO&#10;Cy0O9NpSfTt+GQWrav+Wfe7TwLs0u01duJybj0qpx3nYrkF4Cv4//NeutILseQm/Z+IRk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TGgLGAAAA3AAAAA8AAAAAAAAA&#10;AAAAAAAAoQIAAGRycy9kb3ducmV2LnhtbFBLBQYAAAAABAAEAPkAAACUAwAAAAA=&#10;" strokecolor="black [3213]" strokeweight=".5pt">
                          <v:stroke dashstyle="dashDot"/>
                        </v:line>
                        <v:line id="直線コネクタ 82" o:spid="_x0000_s1170" style="position:absolute;visibility:visible;mso-wrap-style:square" from="4179,2840" to="13929,2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mcYAAADcAAAADwAAAGRycy9kb3ducmV2LnhtbESPT2vCQBTE7wW/w/IKvdVNamkkdRWr&#10;FAKi4J9Dj4/saxLMvg3ZNW6/vSsIPQ4z8xtmtgimFQP1rrGsIB0nIIhLqxuuFJyO369TEM4ja2wt&#10;k4I/crCYj55mmGt75T0NB1+JCGGXo4La+y6X0pU1GXRj2xFH79f2Bn2UfSV1j9cIN618S5IPabDh&#10;uFBjR6uayvPhYhRMi806223SwF9pdh6a8HOqtoVSL89h+QnCU/D/4Ue70Aqy9wncz8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fv5nGAAAA3AAAAA8AAAAAAAAA&#10;AAAAAAAAoQIAAGRycy9kb3ducmV2LnhtbFBLBQYAAAAABAAEAPkAAACUAwAAAAA=&#10;" strokecolor="black [3213]" strokeweight=".5pt">
                          <v:stroke dashstyle="dashDot"/>
                        </v:line>
                        <v:line id="直線コネクタ 83" o:spid="_x0000_s1171" style="position:absolute;visibility:visible;mso-wrap-style:square" from="4030,3133" to="13780,3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Yn7cUAAADcAAAADwAAAGRycy9kb3ducmV2LnhtbESPT2vCQBTE7wW/w/IK3uomIo2krlIV&#10;ISAW/HPw+Mi+JsHs25Bd4/bbdwtCj8PM/IZZrIJpxUC9aywrSCcJCOLS6oYrBZfz7m0Ownlkja1l&#10;UvBDDlbL0csCc20ffKTh5CsRIexyVFB73+VSurImg25iO+LofdveoI+yr6Tu8RHhppXTJHmXBhuO&#10;CzV2tKmpvJ3uRsG82G+zr30aeJ1mt6EJ10t1KJQav4bPDxCegv8PP9uFVpDNZvB3Jh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Yn7cUAAADcAAAADwAAAAAAAAAA&#10;AAAAAAChAgAAZHJzL2Rvd25yZXYueG1sUEsFBgAAAAAEAAQA+QAAAJMDAAAAAA==&#10;" strokecolor="black [3213]" strokeweight=".5pt">
                          <v:stroke dashstyle="dashDot"/>
                        </v:line>
                      </v:group>
                      <v:shape id="ストライプ矢印 72" o:spid="_x0000_s1172" type="#_x0000_t93" style="position:absolute;left:112;top:778;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juDsgA&#10;AADcAAAADwAAAGRycy9kb3ducmV2LnhtbESPT2vCQBTE74LfYXlCL6IbtcQSXUPQFgo9+aeU3p7Z&#10;ZxLNvg3Zrab99N1CweMwM79hlmlnanGl1lWWFUzGEQji3OqKCwWH/cvoCYTzyBpry6Tgmxykq35v&#10;iYm2N97SdecLESDsElRQet8kUrq8JINubBvi4J1sa9AH2RZSt3gLcFPLaRTF0mDFYaHEhtYl5Zfd&#10;l1FwijebaXx8+/Qfw8fze57tdfP8o9TDoMsWIDx1/h7+b79qBfPZDP7OhCM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2O4OyAAAANwAAAAPAAAAAAAAAAAAAAAAAJgCAABk&#10;cnMvZG93bnJldi54bWxQSwUGAAAAAAQABAD1AAAAjQMAAAAA&#10;" adj="17993" fillcolor="black [3213]">
                        <v:textbox>
                          <w:txbxContent>
                            <w:p w14:paraId="6D113D88" w14:textId="77777777" w:rsidR="000D2A51" w:rsidRDefault="000D2A51" w:rsidP="004010D2"/>
                          </w:txbxContent>
                        </v:textbox>
                      </v:shape>
                      <v:shape id="ストライプ矢印 73" o:spid="_x0000_s1173" type="#_x0000_t93" style="position:absolute;left:17215;top:778;width:2934;height: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F2esgA&#10;AADcAAAADwAAAGRycy9kb3ducmV2LnhtbESPW2vCQBSE34X+h+UU+iK60Uos0Y2ItlDok5dS+nbM&#10;nlw0ezZkV037691CwcdhZr5h5ovO1OJCrassKxgNIxDEmdUVFwr2u7fBCwjnkTXWlknBDzlYpA+9&#10;OSbaXnlDl60vRICwS1BB6X2TSOmykgy6oW2Ig5fb1qAPsi2kbvEa4KaW4yiKpcGKw0KJDa1Kyk7b&#10;s1GQx+v1OD58fPuv/uT4mS13unn9VerpsVvOQHjq/D38337XCqbPE/g7E46ATG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MXZ6yAAAANwAAAAPAAAAAAAAAAAAAAAAAJgCAABk&#10;cnMvZG93bnJldi54bWxQSwUGAAAAAAQABAD1AAAAjQMAAAAA&#10;" adj="17993" fillcolor="black [3213]">
                        <v:textbox>
                          <w:txbxContent>
                            <w:p w14:paraId="62BE0E9C" w14:textId="77777777" w:rsidR="000D2A51" w:rsidRDefault="000D2A51" w:rsidP="004010D2"/>
                          </w:txbxContent>
                        </v:textbox>
                      </v:shape>
                    </v:group>
                  </w:pict>
                </mc:Fallback>
              </mc:AlternateContent>
            </w:r>
            <w:r w:rsidRPr="004010D2">
              <w:rPr>
                <w:rFonts w:ascii="Book Antiqua" w:eastAsia="SimSun" w:hAnsi="Book Antiqua" w:cs="SimSun"/>
                <w:color w:val="000000"/>
                <w:kern w:val="0"/>
                <w:lang w:eastAsia="zh-CN"/>
              </w:rPr>
              <w:t>Hollow fiber (interwoven)</w:t>
            </w:r>
          </w:p>
        </w:tc>
        <w:tc>
          <w:tcPr>
            <w:tcW w:w="4011" w:type="dxa"/>
            <w:tcBorders>
              <w:top w:val="nil"/>
              <w:left w:val="nil"/>
              <w:bottom w:val="nil"/>
              <w:right w:val="nil"/>
            </w:tcBorders>
            <w:shd w:val="clear" w:color="auto" w:fill="auto"/>
            <w:vAlign w:val="center"/>
            <w:hideMark/>
          </w:tcPr>
          <w:p w14:paraId="1020C44E"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Ease of scale-up, efficient and uniform mass transport, minimal shear stress, immunoisolation, good oxygen and nutrient supply</w:t>
            </w:r>
          </w:p>
        </w:tc>
        <w:tc>
          <w:tcPr>
            <w:tcW w:w="3664" w:type="dxa"/>
            <w:tcBorders>
              <w:top w:val="nil"/>
              <w:left w:val="nil"/>
              <w:bottom w:val="nil"/>
              <w:right w:val="nil"/>
            </w:tcBorders>
            <w:shd w:val="clear" w:color="auto" w:fill="auto"/>
            <w:vAlign w:val="center"/>
            <w:hideMark/>
          </w:tcPr>
          <w:p w14:paraId="5417B063"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Complex structure</w:t>
            </w:r>
          </w:p>
        </w:tc>
      </w:tr>
      <w:tr w:rsidR="004010D2" w:rsidRPr="004010D2" w14:paraId="4D15F9E1" w14:textId="77777777" w:rsidTr="004010D2">
        <w:trPr>
          <w:trHeight w:val="1607"/>
        </w:trPr>
        <w:tc>
          <w:tcPr>
            <w:tcW w:w="3318" w:type="dxa"/>
            <w:tcBorders>
              <w:top w:val="nil"/>
              <w:left w:val="nil"/>
              <w:bottom w:val="nil"/>
              <w:right w:val="nil"/>
            </w:tcBorders>
            <w:shd w:val="clear" w:color="auto" w:fill="auto"/>
            <w:noWrap/>
            <w:hideMark/>
          </w:tcPr>
          <w:p w14:paraId="65D6FB52"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Multilayer membrane</w:t>
            </w:r>
          </w:p>
        </w:tc>
        <w:tc>
          <w:tcPr>
            <w:tcW w:w="4011" w:type="dxa"/>
            <w:tcBorders>
              <w:top w:val="nil"/>
              <w:left w:val="nil"/>
              <w:bottom w:val="nil"/>
              <w:right w:val="nil"/>
            </w:tcBorders>
            <w:shd w:val="clear" w:color="auto" w:fill="auto"/>
            <w:vAlign w:val="center"/>
            <w:hideMark/>
          </w:tcPr>
          <w:p w14:paraId="0374752D"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Uniform cell distribution and microenvironment</w:t>
            </w:r>
          </w:p>
        </w:tc>
        <w:tc>
          <w:tcPr>
            <w:tcW w:w="3664" w:type="dxa"/>
            <w:tcBorders>
              <w:top w:val="nil"/>
              <w:left w:val="nil"/>
              <w:bottom w:val="nil"/>
              <w:right w:val="nil"/>
            </w:tcBorders>
            <w:shd w:val="clear" w:color="auto" w:fill="auto"/>
            <w:vAlign w:val="center"/>
            <w:hideMark/>
          </w:tcPr>
          <w:p w14:paraId="25BFE08B"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Limitations to scale-up, cells exposed to direct shear stress, low surface area-to-volume ratio, no intrinsic oxygen supply</w:t>
            </w:r>
          </w:p>
        </w:tc>
      </w:tr>
      <w:tr w:rsidR="004010D2" w:rsidRPr="004010D2" w14:paraId="6354F13F" w14:textId="77777777" w:rsidTr="004010D2">
        <w:trPr>
          <w:trHeight w:val="1607"/>
        </w:trPr>
        <w:tc>
          <w:tcPr>
            <w:tcW w:w="3318" w:type="dxa"/>
            <w:tcBorders>
              <w:top w:val="nil"/>
              <w:left w:val="nil"/>
              <w:bottom w:val="nil"/>
              <w:right w:val="nil"/>
            </w:tcBorders>
            <w:shd w:val="clear" w:color="auto" w:fill="auto"/>
            <w:noWrap/>
            <w:hideMark/>
          </w:tcPr>
          <w:p w14:paraId="5F200E38" w14:textId="23C785BC" w:rsidR="004010D2" w:rsidRPr="004010D2" w:rsidRDefault="004010D2" w:rsidP="004010D2">
            <w:pPr>
              <w:widowControl/>
              <w:jc w:val="left"/>
              <w:rPr>
                <w:rFonts w:ascii="Book Antiqua" w:eastAsia="SimSun" w:hAnsi="Book Antiqua" w:cs="SimSun"/>
                <w:color w:val="000000"/>
                <w:kern w:val="0"/>
                <w:lang w:eastAsia="zh-CN"/>
              </w:rPr>
            </w:pPr>
            <w:r>
              <w:rPr>
                <w:rFonts w:ascii="Book Antiqua" w:eastAsia="SimSun" w:hAnsi="Book Antiqua" w:cs="SimSun"/>
                <w:noProof/>
                <w:color w:val="000000"/>
                <w:kern w:val="0"/>
                <w:lang w:eastAsia="zh-CN"/>
              </w:rPr>
              <mc:AlternateContent>
                <mc:Choice Requires="wpg">
                  <w:drawing>
                    <wp:anchor distT="0" distB="0" distL="114300" distR="114300" simplePos="0" relativeHeight="251662336" behindDoc="0" locked="0" layoutInCell="1" allowOverlap="1" wp14:anchorId="0BF790F5" wp14:editId="126A38B3">
                      <wp:simplePos x="0" y="0"/>
                      <wp:positionH relativeFrom="column">
                        <wp:posOffset>714375</wp:posOffset>
                      </wp:positionH>
                      <wp:positionV relativeFrom="paragraph">
                        <wp:posOffset>28575</wp:posOffset>
                      </wp:positionV>
                      <wp:extent cx="609600" cy="1133475"/>
                      <wp:effectExtent l="4762" t="0" r="42863" b="23812"/>
                      <wp:wrapNone/>
                      <wp:docPr id="700" name="组合 700"/>
                      <wp:cNvGraphicFramePr/>
                      <a:graphic xmlns:a="http://schemas.openxmlformats.org/drawingml/2006/main">
                        <a:graphicData uri="http://schemas.microsoft.com/office/word/2010/wordprocessingGroup">
                          <wpg:wgp>
                            <wpg:cNvGrpSpPr/>
                            <wpg:grpSpPr>
                              <a:xfrm rot="5400000">
                                <a:off x="0" y="0"/>
                                <a:ext cx="616868" cy="1138896"/>
                                <a:chOff x="0" y="0"/>
                                <a:chExt cx="616868" cy="1138896"/>
                              </a:xfrm>
                            </wpg:grpSpPr>
                            <wpg:grpSp>
                              <wpg:cNvPr id="701" name="図形グループ 150"/>
                              <wpg:cNvGrpSpPr/>
                              <wpg:grpSpPr>
                                <a:xfrm>
                                  <a:off x="45027" y="200647"/>
                                  <a:ext cx="527539" cy="728501"/>
                                  <a:chOff x="45027" y="200647"/>
                                  <a:chExt cx="527539" cy="728501"/>
                                </a:xfrm>
                              </wpg:grpSpPr>
                              <wps:wsp>
                                <wps:cNvPr id="705" name="円柱 154"/>
                                <wps:cNvSpPr/>
                                <wps:spPr>
                                  <a:xfrm>
                                    <a:off x="45027" y="200647"/>
                                    <a:ext cx="527539" cy="728501"/>
                                  </a:xfrm>
                                  <a:prstGeom prst="can">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E70C98" w14:textId="77777777" w:rsidR="000D2A51" w:rsidRDefault="000D2A51" w:rsidP="004010D2"/>
                                  </w:txbxContent>
                                </wps:txbx>
                                <wps:bodyPr wrap="square" rtlCol="0" anchor="ctr"/>
                              </wps:wsp>
                              <wps:wsp>
                                <wps:cNvPr id="706" name="直線コネクタ 155"/>
                                <wps:cNvCnPr/>
                                <wps:spPr>
                                  <a:xfrm rot="16200000" flipH="1">
                                    <a:off x="-210283" y="564897"/>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07" name="直線コネクタ 156"/>
                                <wps:cNvCnPr/>
                                <wps:spPr>
                                  <a:xfrm rot="16200000" flipH="1">
                                    <a:off x="232540" y="564897"/>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08" name="直線コネクタ 157"/>
                                <wps:cNvCnPr/>
                                <wps:spPr>
                                  <a:xfrm rot="16200000" flipH="1">
                                    <a:off x="-170907" y="545205"/>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09" name="直線コネクタ 158"/>
                                <wps:cNvCnPr/>
                                <wps:spPr>
                                  <a:xfrm rot="16200000" flipH="1">
                                    <a:off x="-129459" y="525513"/>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0" name="直線コネクタ 159"/>
                                <wps:cNvCnPr/>
                                <wps:spPr>
                                  <a:xfrm rot="16200000" flipH="1">
                                    <a:off x="-78167" y="520587"/>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1" name="直線コネクタ 160"/>
                                <wps:cNvCnPr/>
                                <wps:spPr>
                                  <a:xfrm rot="16200000" flipH="1">
                                    <a:off x="-26875" y="51566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2" name="直線コネクタ 161"/>
                                <wps:cNvCnPr/>
                                <wps:spPr>
                                  <a:xfrm rot="16200000" flipH="1">
                                    <a:off x="24417" y="510735"/>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3" name="直線コネクタ 162"/>
                                <wps:cNvCnPr/>
                                <wps:spPr>
                                  <a:xfrm rot="16200000" flipH="1">
                                    <a:off x="75709" y="51073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4" name="直線コネクタ 163"/>
                                <wps:cNvCnPr/>
                                <wps:spPr>
                                  <a:xfrm rot="16200000" flipH="1">
                                    <a:off x="127001" y="52057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5" name="直線コネクタ 164"/>
                                <wps:cNvCnPr/>
                                <wps:spPr>
                                  <a:xfrm rot="16200000" flipH="1">
                                    <a:off x="178293" y="545177"/>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6" name="直線コネクタ 165"/>
                                <wps:cNvCnPr/>
                                <wps:spPr>
                                  <a:xfrm rot="16200000" flipH="1">
                                    <a:off x="-185855" y="57948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7" name="直線コネクタ 166"/>
                                <wps:cNvCnPr/>
                                <wps:spPr>
                                  <a:xfrm rot="16200000" flipH="1">
                                    <a:off x="-136817" y="58422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8" name="直線コネクタ 167"/>
                                <wps:cNvCnPr/>
                                <wps:spPr>
                                  <a:xfrm rot="16200000" flipH="1">
                                    <a:off x="-102545" y="58896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19" name="直線コネクタ 168"/>
                                <wps:cNvCnPr/>
                                <wps:spPr>
                                  <a:xfrm rot="16200000" flipH="1">
                                    <a:off x="-53507" y="59370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20" name="直線コネクタ 169"/>
                                <wps:cNvCnPr/>
                                <wps:spPr>
                                  <a:xfrm rot="16200000" flipH="1">
                                    <a:off x="453" y="59844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21" name="直線コネクタ 170"/>
                                <wps:cNvCnPr/>
                                <wps:spPr>
                                  <a:xfrm rot="16200000" flipH="1">
                                    <a:off x="49491" y="60318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22" name="直線コネクタ 171"/>
                                <wps:cNvCnPr/>
                                <wps:spPr>
                                  <a:xfrm rot="16200000" flipH="1">
                                    <a:off x="98529" y="593155"/>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23" name="直線コネクタ 172"/>
                                <wps:cNvCnPr/>
                                <wps:spPr>
                                  <a:xfrm rot="16200000" flipH="1">
                                    <a:off x="147567" y="578207"/>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s:wsp>
                                <wps:cNvPr id="724" name="直線コネクタ 173"/>
                                <wps:cNvCnPr/>
                                <wps:spPr>
                                  <a:xfrm rot="16200000" flipH="1">
                                    <a:off x="201527" y="568181"/>
                                    <a:ext cx="600521" cy="0"/>
                                  </a:xfrm>
                                  <a:prstGeom prst="line">
                                    <a:avLst/>
                                  </a:prstGeom>
                                  <a:ln w="9525"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bodyPr/>
                              </wps:wsp>
                            </wpg:grpSp>
                            <wps:wsp>
                              <wps:cNvPr id="702" name="円柱 151"/>
                              <wps:cNvSpPr/>
                              <wps:spPr>
                                <a:xfrm>
                                  <a:off x="0" y="156346"/>
                                  <a:ext cx="616868" cy="817103"/>
                                </a:xfrm>
                                <a:prstGeom prst="can">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4264729" w14:textId="77777777" w:rsidR="000D2A51" w:rsidRPr="004010D2" w:rsidRDefault="000D2A51" w:rsidP="004010D2">
                                    <w:pPr>
                                      <w:rPr>
                                        <w:rFonts w:eastAsia="SimSun"/>
                                        <w:lang w:eastAsia="zh-CN"/>
                                      </w:rPr>
                                    </w:pPr>
                                  </w:p>
                                </w:txbxContent>
                              </wps:txbx>
                              <wps:bodyPr wrap="square" rtlCol="0" anchor="ctr"/>
                            </wps:wsp>
                            <wps:wsp>
                              <wps:cNvPr id="703" name="ストライプ矢印 152"/>
                              <wps:cNvSpPr/>
                              <wps:spPr>
                                <a:xfrm rot="16200000">
                                  <a:off x="250101" y="1013029"/>
                                  <a:ext cx="143997"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121CC9D" w14:textId="77777777" w:rsidR="000D2A51" w:rsidRDefault="000D2A51" w:rsidP="004010D2"/>
                                </w:txbxContent>
                              </wps:txbx>
                              <wps:bodyPr wrap="square" rtlCol="0" anchor="ctr"/>
                            </wps:wsp>
                            <wps:wsp>
                              <wps:cNvPr id="704" name="ストライプ矢印 153"/>
                              <wps:cNvSpPr/>
                              <wps:spPr>
                                <a:xfrm rot="16200000">
                                  <a:off x="153905" y="92847"/>
                                  <a:ext cx="293432"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1910EC7" w14:textId="77777777" w:rsidR="000D2A51" w:rsidRDefault="000D2A51" w:rsidP="004010D2"/>
                                </w:txbxContent>
                              </wps:txbx>
                              <wps:bodyPr wrap="square" rtlCol="0" anchor="ctr"/>
                            </wps:wsp>
                          </wpg:wgp>
                        </a:graphicData>
                      </a:graphic>
                      <wp14:sizeRelH relativeFrom="page">
                        <wp14:pctWidth>0</wp14:pctWidth>
                      </wp14:sizeRelH>
                      <wp14:sizeRelV relativeFrom="page">
                        <wp14:pctHeight>0</wp14:pctHeight>
                      </wp14:sizeRelV>
                    </wp:anchor>
                  </w:drawing>
                </mc:Choice>
                <mc:Fallback>
                  <w:pict>
                    <v:group w14:anchorId="0BF790F5" id="组合 700" o:spid="_x0000_s1174" style="position:absolute;margin-left:56.25pt;margin-top:2.25pt;width:48pt;height:89.25pt;rotation:90;z-index:251662336" coordsize="6168,11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">
                      <v:group id="図形グループ 150" o:spid="_x0000_s1175" style="position:absolute;left:450;top:2006;width:5275;height:7285" coordorigin="450,2006" coordsize="5275,7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 id="円柱 154" o:spid="_x0000_s1176" type="#_x0000_t22" style="position:absolute;left:450;top:2006;width:5275;height:72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1zJsYA&#10;AADcAAAADwAAAGRycy9kb3ducmV2LnhtbESPQU8CMRSE7yb8h+aZeJN2jYCuFEKIBjDx4OrF23P7&#10;3F3cvi5theXfWxISjpOZ+SYznfe2FXvyoXGsIRsqEMSlMw1XGj4/Xm4fQISIbLB1TBqOFGA+G1xN&#10;MTfuwO+0L2IlEoRDjhrqGLtcylDWZDEMXUecvB/nLcYkfSWNx0OC21beKTWWFhtOCzV2tKyp/C3+&#10;rAb6Xrzerx63qvDZzj6Pvt6yzTpqfXPdL55AROrjJXxur42GiRrB6Uw6AnL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01zJsYAAADcAAAADwAAAAAAAAAAAAAAAACYAgAAZHJz&#10;L2Rvd25yZXYueG1sUEsFBgAAAAAEAAQA9QAAAIsDAAAAAA==&#10;" adj="3910" filled="f">
                          <v:textbox>
                            <w:txbxContent>
                              <w:p w14:paraId="76E70C98" w14:textId="77777777" w:rsidR="000D2A51" w:rsidRDefault="000D2A51" w:rsidP="004010D2"/>
                            </w:txbxContent>
                          </v:textbox>
                        </v:shape>
                        <v:line id="直線コネクタ 155" o:spid="_x0000_s1177" style="position:absolute;rotation:90;flip:x;visibility:visible;mso-wrap-style:square" from="-2104,5649" to="3901,5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ncdMUAAADcAAAADwAAAGRycy9kb3ducmV2LnhtbESPzWrDMBCE74G+g9hCL6GR20PiOFFC&#10;CYSU3uIW3OPG2tqm1spI8k/evioEchxm5htmu59MKwZyvrGs4GWRgCAurW64UvD1eXxOQfiArLG1&#10;TAqu5GG/e5htMdN25DMNeahEhLDPUEEdQpdJ6cuaDPqF7Yij92OdwRClq6R2OEa4aeVrkiylwYbj&#10;Qo0dHWoqf/PeKDh95+nHYN3lWnR8aO16XvRrUurpcXrbgAg0hXv41n7XClbJEv7PxCMgd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ncdMUAAADcAAAADwAAAAAAAAAA&#10;AAAAAAChAgAAZHJzL2Rvd25yZXYueG1sUEsFBgAAAAAEAAQA+QAAAJMDAAAAAA==&#10;">
                          <v:stroke dashstyle="dashDot"/>
                        </v:line>
                        <v:line id="直線コネクタ 156" o:spid="_x0000_s1178" style="position:absolute;rotation:90;flip:x;visibility:visible;mso-wrap-style:square" from="2325,5649" to="8330,5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V578MAAADcAAAADwAAAGRycy9kb3ducmV2LnhtbESPQYvCMBSE7wv+h/AEL4umeli1GkWE&#10;ZWVvWwU9PptnW2xeShJr/fdmQfA4zMw3zHLdmVq05HxlWcF4lIAgzq2uuFBw2H8PZyB8QNZYWyYF&#10;D/KwXvU+lphqe+c/arNQiAhhn6KCMoQmldLnJRn0I9sQR+9incEQpSukdniPcFPLSZJ8SYMVx4US&#10;G9qWlF+zm1Hwc8pmv61158ex4W1t55/H25yUGvS7zQJEoC68w6/2TiuYJlP4PxOPgF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Vee/DAAAA3AAAAA8AAAAAAAAAAAAA&#10;AAAAoQIAAGRycy9kb3ducmV2LnhtbFBLBQYAAAAABAAEAPkAAACRAwAAAAA=&#10;">
                          <v:stroke dashstyle="dashDot"/>
                        </v:line>
                        <v:line id="直線コネクタ 157" o:spid="_x0000_s1179" style="position:absolute;rotation:90;flip:x;visibility:visible;mso-wrap-style:square" from="-1710,5452" to="4295,5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rtncAAAADcAAAADwAAAGRycy9kb3ducmV2LnhtbERPTYvCMBC9L/gfwgheFk314Go1igii&#10;eLO7oMexGdtiMylJrPXfm4Owx8f7Xq47U4uWnK8sKxiPEhDEudUVFwr+fnfDGQgfkDXWlknBizys&#10;V72vJabaPvlEbRYKEUPYp6igDKFJpfR5SQb9yDbEkbtZZzBE6AqpHT5juKnlJEmm0mDFsaHEhrYl&#10;5ffsYRTsL9ns2Fp3fZ0b3tZ2/n1+zEmpQb/bLEAE6sK/+OM+aAU/SVwbz8QjIF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fK7Z3AAAAA3AAAAA8AAAAAAAAAAAAAAAAA&#10;oQIAAGRycy9kb3ducmV2LnhtbFBLBQYAAAAABAAEAPkAAACOAwAAAAA=&#10;">
                          <v:stroke dashstyle="dashDot"/>
                        </v:line>
                        <v:line id="直線コネクタ 158" o:spid="_x0000_s1180" style="position:absolute;rotation:90;flip:x;visibility:visible;mso-wrap-style:square" from="-1295,5255" to="4710,5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IBsQAAADcAAAADwAAAGRycy9kb3ducmV2LnhtbESPQWvCQBSE7wX/w/KEXopu6qE1MRsR&#10;oVh6axT0+Mw+k2D2bdhdY/z33UKhx2FmvmHy9Wg6MZDzrWUFr/MEBHFldcu1gsP+Y7YE4QOyxs4y&#10;KXiQh3Uxecox0/bO3zSUoRYRwj5DBU0IfSalrxoy6Oe2J47exTqDIUpXS+3wHuGmk4skeZMGW44L&#10;Dfa0bai6ljejYHcql1+DdefHsedtZ9OX4y0lpZ6n42YFItAY/sN/7U+t4D1J4fdMPAKy+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hkgGxAAAANwAAAAPAAAAAAAAAAAA&#10;AAAAAKECAABkcnMvZG93bnJldi54bWxQSwUGAAAAAAQABAD5AAAAkgMAAAAA&#10;">
                          <v:stroke dashstyle="dashDot"/>
                        </v:line>
                        <v:line id="直線コネクタ 159" o:spid="_x0000_s1181" style="position:absolute;rotation:90;flip:x;visibility:visible;mso-wrap-style:square" from="-783,5206" to="5222,5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V3RsAAAADcAAAADwAAAGRycy9kb3ducmV2LnhtbERPTYvCMBC9L/gfwgheFk314Go1igjL&#10;ijeroMexGdtiMylJrPXfm4Owx8f7Xq47U4uWnK8sKxiPEhDEudUVFwpOx9/hDIQPyBpry6TgRR7W&#10;q97XElNtn3ygNguFiCHsU1RQhtCkUvq8JIN+ZBviyN2sMxgidIXUDp8x3NRykiRTabDi2FBiQ9uS&#10;8nv2MAr+Ltls31p3fZ0b3tZ2/n1+zEmpQb/bLEAE6sK/+OPeaQU/4zg/nolHQK7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xld0bAAAAA3AAAAA8AAAAAAAAAAAAAAAAA&#10;oQIAAGRycy9kb3ducmV2LnhtbFBLBQYAAAAABAAEAPkAAACOAwAAAAA=&#10;">
                          <v:stroke dashstyle="dashDot"/>
                        </v:line>
                        <v:line id="直線コネクタ 160" o:spid="_x0000_s1182" style="position:absolute;rotation:90;flip:x;visibility:visible;mso-wrap-style:square" from="-270,5157" to="5735,5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nS3cQAAADcAAAADwAAAGRycy9kb3ducmV2LnhtbESPQWvCQBSE70L/w/IKXqRu4kFj6ipF&#10;KEpvRsEeX7OvSWj2bdhdY/z3XUHwOMzMN8xqM5hW9OR8Y1lBOk1AEJdWN1wpOB0/3zIQPiBrbC2T&#10;ght52KxfRivMtb3ygfoiVCJC2OeooA6hy6X0ZU0G/dR2xNH7tc5giNJVUju8Rrhp5SxJ5tJgw3Gh&#10;xo62NZV/xcUo2H0X2Vdv3c/t3PG2tcvJ+bIkpcavw8c7iEBDeIYf7b1WsEhTuJ+JR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KdLdxAAAANwAAAAPAAAAAAAAAAAA&#10;AAAAAKECAABkcnMvZG93bnJldi54bWxQSwUGAAAAAAQABAD5AAAAkgMAAAAA&#10;">
                          <v:stroke dashstyle="dashDot"/>
                        </v:line>
                        <v:line id="直線コネクタ 161" o:spid="_x0000_s1183" style="position:absolute;rotation:90;flip:x;visibility:visible;mso-wrap-style:square" from="243,5107" to="6248,5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MqsUAAADcAAAADwAAAGRycy9kb3ducmV2LnhtbESPQWvCQBSE7wX/w/IEL6VukkOrqWsQ&#10;oVR6axT0+Jp9TYLZt2F3TeK/7xYKPQ4z8w2zKSbTiYGcby0rSJcJCOLK6pZrBafj29MKhA/IGjvL&#10;pOBOHort7GGDubYjf9JQhlpECPscFTQh9LmUvmrIoF/anjh639YZDFG6WmqHY4SbTmZJ8iwNthwX&#10;Guxp31B1LW9GwfulXH0M1n3dzz3vO7t+PN/WpNRiPu1eQQSawn/4r33QCl7SDH7Px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MqsUAAADcAAAADwAAAAAAAAAA&#10;AAAAAAChAgAAZHJzL2Rvd25yZXYueG1sUEsFBgAAAAAEAAQA+QAAAJMDAAAAAA==&#10;">
                          <v:stroke dashstyle="dashDot"/>
                        </v:line>
                        <v:line id="直線コネクタ 162" o:spid="_x0000_s1184" style="position:absolute;rotation:90;flip:x;visibility:visible;mso-wrap-style:square" from="756,5107" to="6761,5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fpMcQAAADcAAAADwAAAGRycy9kb3ducmV2LnhtbESPQWvCQBSE74X+h+UVeilmo4LVmFWK&#10;IJXeTAU9PrPPJDT7NuyuMf77bqHgcZiZb5h8PZhW9OR8Y1nBOElBEJdWN1wpOHxvR3MQPiBrbC2T&#10;gjt5WK+en3LMtL3xnvoiVCJC2GeooA6hy6T0ZU0GfWI74uhdrDMYonSV1A5vEW5aOUnTmTTYcFyo&#10;saNNTeVPcTUKPk/F/Ku37nw/drxp7eLteF2QUq8vw8cSRKAhPML/7Z1W8D6ewt+Ze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t+kxxAAAANwAAAAPAAAAAAAAAAAA&#10;AAAAAKECAABkcnMvZG93bnJldi54bWxQSwUGAAAAAAQABAD5AAAAkgMAAAAA&#10;">
                          <v:stroke dashstyle="dashDot"/>
                        </v:line>
                        <v:line id="直線コネクタ 163" o:spid="_x0000_s1185" style="position:absolute;rotation:90;flip:x;visibility:visible;mso-wrap-style:square" from="1269,5206" to="7274,5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5xRcQAAADcAAAADwAAAGRycy9kb3ducmV2LnhtbESPQWvCQBSE74X+h+UVeilmo4jVmFWK&#10;IJXeTAU9PrPPJDT7NuyuMf77bqHgcZiZb5h8PZhW9OR8Y1nBOElBEJdWN1wpOHxvR3MQPiBrbC2T&#10;gjt5WK+en3LMtL3xnvoiVCJC2GeooA6hy6T0ZU0GfWI74uhdrDMYonSV1A5vEW5aOUnTmTTYcFyo&#10;saNNTeVPcTUKPk/F/Ku37nw/drxp7eLteF2QUq8vw8cSRKAhPML/7Z1W8D6ewt+Ze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XnFFxAAAANwAAAAPAAAAAAAAAAAA&#10;AAAAAKECAABkcnMvZG93bnJldi54bWxQSwUGAAAAAAQABAD5AAAAkgMAAAAA&#10;">
                          <v:stroke dashstyle="dashDot"/>
                        </v:line>
                        <v:line id="直線コネクタ 164" o:spid="_x0000_s1186" style="position:absolute;rotation:90;flip:x;visibility:visible;mso-wrap-style:square" from="1782,5452" to="7787,5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U3sQAAADcAAAADwAAAGRycy9kb3ducmV2LnhtbESPQWvCQBSE74X+h+UVeilmo6DVmFWK&#10;IJXeTAU9PrPPJDT7NuyuMf77bqHgcZiZb5h8PZhW9OR8Y1nBOElBEJdWN1wpOHxvR3MQPiBrbC2T&#10;gjt5WK+en3LMtL3xnvoiVCJC2GeooA6hy6T0ZU0GfWI74uhdrDMYonSV1A5vEW5aOUnTmTTYcFyo&#10;saNNTeVPcTUKPk/F/Ku37nw/drxp7eLteF2QUq8vw8cSRKAhPML/7Z1W8D6ewt+Ze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EtTexAAAANwAAAAPAAAAAAAAAAAA&#10;AAAAAKECAABkcnMvZG93bnJldi54bWxQSwUGAAAAAAQABAD5AAAAkgMAAAAA&#10;">
                          <v:stroke dashstyle="dashDot"/>
                        </v:line>
                        <v:line id="直線コネクタ 165" o:spid="_x0000_s1187" style="position:absolute;rotation:90;flip:x;visibility:visible;mso-wrap-style:square" from="-1859,5795" to="4146,5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BKqcQAAADcAAAADwAAAGRycy9kb3ducmV2LnhtbESPT4vCMBTE78J+h/AWvIimevBPNcoi&#10;iOJt64J7fDbPtmzzUpJY67c3woLHYWZ+w6w2nalFS85XlhWMRwkI4tzqigsFP6fdcA7CB2SNtWVS&#10;8CAPm/VHb4Wptnf+pjYLhYgQ9ikqKENoUil9XpJBP7INcfSu1hkMUbpCaof3CDe1nCTJVBqsOC6U&#10;2NC2pPwvuxkF+99sfmytuzzODW9ruxicbwtSqv/ZfS1BBOrCO/zfPmgFs/EUXmfiEZDr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wEqpxAAAANwAAAAPAAAAAAAAAAAA&#10;AAAAAKECAABkcnMvZG93bnJldi54bWxQSwUGAAAAAAQABAD5AAAAkgMAAAAA&#10;">
                          <v:stroke dashstyle="dashDot"/>
                        </v:line>
                        <v:line id="直線コネクタ 166" o:spid="_x0000_s1188" style="position:absolute;rotation:90;flip:x;visibility:visible;mso-wrap-style:square" from="-1369,5842" to="4636,5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zvMsUAAADcAAAADwAAAGRycy9kb3ducmV2LnhtbESPQWvCQBSE7wX/w/KEXkrd2EONqatI&#10;oLT0ZhTi8TX7mgSzb8PuJsZ/3xUKPQ4z8w2z2U2mEyM531pWsFwkIIgrq1uuFZyO788pCB+QNXaW&#10;ScGNPOy2s4cNZtpe+UBjEWoRIewzVNCE0GdS+qohg35he+Lo/VhnMETpaqkdXiPcdPIlSV6lwZbj&#10;QoM95Q1Vl2IwCj7ORfo1Wvd9K3vOO7t+Koc1KfU4n/ZvIAJN4T/81/7UClbLFdzPx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zvMsUAAADcAAAADwAAAAAAAAAA&#10;AAAAAAChAgAAZHJzL2Rvd25yZXYueG1sUEsFBgAAAAAEAAQA+QAAAJMDAAAAAA==&#10;">
                          <v:stroke dashstyle="dashDot"/>
                        </v:line>
                        <v:line id="直線コネクタ 167" o:spid="_x0000_s1189" style="position:absolute;rotation:90;flip:x;visibility:visible;mso-wrap-style:square" from="-1026,5890" to="4979,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N7QMAAAADcAAAADwAAAGRycy9kb3ducmV2LnhtbERPTYvCMBC9L/gfwgheFk314Go1igjL&#10;ijeroMexGdtiMylJrPXfm4Owx8f7Xq47U4uWnK8sKxiPEhDEudUVFwpOx9/hDIQPyBpry6TgRR7W&#10;q97XElNtn3ygNguFiCHsU1RQhtCkUvq8JIN+ZBviyN2sMxgidIXUDp8x3NRykiRTabDi2FBiQ9uS&#10;8nv2MAr+Ltls31p3fZ0b3tZ2/n1+zEmpQb/bLEAE6sK/+OPeaQU/47g2nolHQK7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ITe0DAAAAA3AAAAA8AAAAAAAAAAAAAAAAA&#10;oQIAAGRycy9kb3ducmV2LnhtbFBLBQYAAAAABAAEAPkAAACOAwAAAAA=&#10;">
                          <v:stroke dashstyle="dashDot"/>
                        </v:line>
                        <v:line id="直線コネクタ 168" o:spid="_x0000_s1190" style="position:absolute;rotation:90;flip:x;visibility:visible;mso-wrap-style:square" from="-536,5937" to="5469,5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e28QAAADcAAAADwAAAGRycy9kb3ducmV2LnhtbESPQWvCQBSE70L/w/IKXqRu9KBJ6ipF&#10;KEpvRsEeX7OvSWj2bdhdY/z3XUHwOMzMN8xqM5hW9OR8Y1nBbJqAIC6tbrhScDp+vqUgfEDW2Fom&#10;BTfysFm/jFaYa3vlA/VFqESEsM9RQR1Cl0vpy5oM+qntiKP3a53BEKWrpHZ4jXDTynmSLKTBhuNC&#10;jR1tayr/iotRsPsu0q/eup/bueNta7PJ+ZKRUuPX4eMdRKAhPMOP9l4rWM4yuJ+JR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X97bxAAAANwAAAAPAAAAAAAAAAAA&#10;AAAAAKECAABkcnMvZG93bnJldi54bWxQSwUGAAAAAAQABAD5AAAAkgMAAAAA&#10;">
                          <v:stroke dashstyle="dashDot"/>
                        </v:line>
                        <v:line id="直線コネクタ 169" o:spid="_x0000_s1191" style="position:absolute;rotation:90;flip:x;visibility:visible;mso-wrap-style:square" from="4,5984" to="6010,5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m9+8AAAADcAAAADwAAAGRycy9kb3ducmV2LnhtbERPTYvCMBC9L/gfwgheFk31sGo1igii&#10;7G2roMexGdtiMylJrPXfm8OCx8f7Xq47U4uWnK8sKxiPEhDEudUVFwpOx91wBsIHZI21ZVLwIg/r&#10;Ve9riam2T/6jNguFiCHsU1RQhtCkUvq8JIN+ZBviyN2sMxgidIXUDp8x3NRykiQ/0mDFsaHEhrYl&#10;5ffsYRTsL9nst7Xu+jo3vK3t/Pv8mJNSg363WYAI1IWP+N990Aqmkzg/nolHQK7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IJvfvAAAAA3AAAAA8AAAAAAAAAAAAAAAAA&#10;oQIAAGRycy9kb3ducmV2LnhtbFBLBQYAAAAABAAEAPkAAACOAwAAAAA=&#10;">
                          <v:stroke dashstyle="dashDot"/>
                        </v:line>
                        <v:line id="直線コネクタ 170" o:spid="_x0000_s1192" style="position:absolute;rotation:90;flip:x;visibility:visible;mso-wrap-style:square" from="494,6032" to="6499,6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UYYMUAAADcAAAADwAAAGRycy9kb3ducmV2LnhtbESPQWvCQBSE7wX/w/IEL6VukkOrqWsQ&#10;oVR6axT0+Jp9TYLZt2F3TeK/7xYKPQ4z8w2zKSbTiYGcby0rSJcJCOLK6pZrBafj29MKhA/IGjvL&#10;pOBOHort7GGDubYjf9JQhlpECPscFTQh9LmUvmrIoF/anjh639YZDFG6WmqHY4SbTmZJ8iwNthwX&#10;Guxp31B1LW9GwfulXH0M1n3dzz3vO7t+PN/WpNRiPu1eQQSawn/4r33QCl6yFH7Px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UYYMUAAADcAAAADwAAAAAAAAAA&#10;AAAAAAChAgAAZHJzL2Rvd25yZXYueG1sUEsFBgAAAAAEAAQA+QAAAJMDAAAAAA==&#10;">
                          <v:stroke dashstyle="dashDot"/>
                        </v:line>
                        <v:line id="直線コネクタ 171" o:spid="_x0000_s1193" style="position:absolute;rotation:90;flip:x;visibility:visible;mso-wrap-style:square" from="984,5931" to="6990,59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eGF8QAAADcAAAADwAAAGRycy9kb3ducmV2LnhtbESPQWvCQBSE7wX/w/IEL0U35tBqdBNE&#10;KJXemhb0+Mw+k2D2bdhdY/z33UKhx2FmvmG2xWg6MZDzrWUFy0UCgriyuuVawffX23wFwgdkjZ1l&#10;UvAgD0U+edpipu2dP2koQy0ihH2GCpoQ+kxKXzVk0C9sTxy9i3UGQ5SultrhPcJNJ9MkeZEGW44L&#10;Dfa0b6i6ljej4P1Urj4G686PY8/7zq6fj7c1KTWbjrsNiEBj+A//tQ9awWuawu+ZeAR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l4YXxAAAANwAAAAPAAAAAAAAAAAA&#10;AAAAAKECAABkcnMvZG93bnJldi54bWxQSwUGAAAAAAQABAD5AAAAkgMAAAAA&#10;">
                          <v:stroke dashstyle="dashDot"/>
                        </v:line>
                        <v:line id="直線コネクタ 172" o:spid="_x0000_s1194" style="position:absolute;rotation:90;flip:x;visibility:visible;mso-wrap-style:square" from="1475,5782" to="7480,5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sjjMQAAADcAAAADwAAAGRycy9kb3ducmV2LnhtbESPQWvCQBSE70L/w/IEL1I3VagxdZUi&#10;FMVbY8EeX7OvSTD7NuyuMf57VxA8DjPzDbNc96YRHTlfW1bwNklAEBdW11wq+Dl8vaYgfEDW2Fgm&#10;BVfysF69DJaYaXvhb+ryUIoIYZ+hgiqENpPSFxUZ9BPbEkfv3zqDIUpXSu3wEuGmkdMkeZcGa44L&#10;Fba0qag45WejYPubp/vOur/rseVNYxfj43lBSo2G/ecHiEB9eIYf7Z1WMJ/O4H4mHgG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2yOMxAAAANwAAAAPAAAAAAAAAAAA&#10;AAAAAKECAABkcnMvZG93bnJldi54bWxQSwUGAAAAAAQABAD5AAAAkgMAAAAA&#10;">
                          <v:stroke dashstyle="dashDot"/>
                        </v:line>
                        <v:line id="直線コネクタ 173" o:spid="_x0000_s1195" style="position:absolute;rotation:90;flip:x;visibility:visible;mso-wrap-style:square" from="2014,5682" to="8019,5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K7+MQAAADcAAAADwAAAGRycy9kb3ducmV2LnhtbESPQWvCQBSE70L/w/IEL1I3FakxdZUi&#10;FMVbY8EeX7OvSTD7NuyuMf57VxA8DjPzDbNc96YRHTlfW1bwNklAEBdW11wq+Dl8vaYgfEDW2Fgm&#10;BVfysF69DJaYaXvhb+ryUIoIYZ+hgiqENpPSFxUZ9BPbEkfv3zqDIUpXSu3wEuGmkdMkeZcGa44L&#10;Fba0qag45WejYPubp/vOur/rseVNYxfj43lBSo2G/ecHiEB9eIYf7Z1WMJ/O4H4mHgG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Mrv4xAAAANwAAAAPAAAAAAAAAAAA&#10;AAAAAKECAABkcnMvZG93bnJldi54bWxQSwUGAAAAAAQABAD5AAAAkgMAAAAA&#10;">
                          <v:stroke dashstyle="dashDot"/>
                        </v:line>
                      </v:group>
                      <v:shape id="円柱 151" o:spid="_x0000_s1196" type="#_x0000_t22" style="position:absolute;top:1563;width:6168;height:81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esUA&#10;AADcAAAADwAAAGRycy9kb3ducmV2LnhtbESPQWsCMRSE74L/ITyhF9GkHqqsRimCYIs9dC0Fb4/N&#10;c7N087Ikqbv++6ZQ6HGYmW+YzW5wrbhRiI1nDY9zBYK48qbhWsPH+TBbgYgJ2WDrmTTcKcJuOx5t&#10;sDC+53e6lakWGcKxQA02pa6QMlaWHMa574izd/XBYcoy1NIE7DPctXKh1JN02HBesNjR3lL1VX47&#10;DX24s/x8mR6rt9Prsiyb00XZqPXDZHheg0g0pP/wX/toNCzVAn7P5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ar96xQAAANwAAAAPAAAAAAAAAAAAAAAAAJgCAABkcnMv&#10;ZG93bnJldi54bWxQSwUGAAAAAAQABAD1AAAAigMAAAAA&#10;" adj="4077" filled="f">
                        <v:textbox>
                          <w:txbxContent>
                            <w:p w14:paraId="74264729" w14:textId="77777777" w:rsidR="000D2A51" w:rsidRPr="004010D2" w:rsidRDefault="000D2A51" w:rsidP="004010D2">
                              <w:pPr>
                                <w:rPr>
                                  <w:rFonts w:eastAsia="SimSun"/>
                                  <w:lang w:eastAsia="zh-CN"/>
                                </w:rPr>
                              </w:pPr>
                            </w:p>
                          </w:txbxContent>
                        </v:textbox>
                      </v:shape>
                      <v:shape id="ストライプ矢印 152" o:spid="_x0000_s1197" type="#_x0000_t93" style="position:absolute;left:2501;top:10129;width:1440;height:107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4SF8IA&#10;AADcAAAADwAAAGRycy9kb3ducmV2LnhtbESPT4vCMBTE7wt+h/AEb2vqCq5Uo1gXdT367/5snm2x&#10;eSlJ1PrtzcKCx2FmfsNM562pxZ2crywrGPQTEMS51RUXCo6H1ecYhA/IGmvLpOBJHuazzscUU20f&#10;vKP7PhQiQtinqKAMoUml9HlJBn3fNsTRu1hnMETpCqkdPiLc1PIrSUbSYMVxocSGliXl1/3NKFif&#10;csp+TjvN2+zo8HLebLPFUKlet11MQARqwzv83/7VCr6TIfydiUdAz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PhIXwgAAANwAAAAPAAAAAAAAAAAAAAAAAJgCAABkcnMvZG93&#10;bnJldi54bWxQSwUGAAAAAAQABAD1AAAAhwMAAAAA&#10;" adj="13519" fillcolor="black [3213]">
                        <v:textbox>
                          <w:txbxContent>
                            <w:p w14:paraId="7121CC9D" w14:textId="77777777" w:rsidR="000D2A51" w:rsidRDefault="000D2A51" w:rsidP="004010D2"/>
                          </w:txbxContent>
                        </v:textbox>
                      </v:shape>
                      <v:shape id="ストライプ矢印 153" o:spid="_x0000_s1198" type="#_x0000_t93" style="position:absolute;left:1539;top:928;width:2934;height:107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6ffcQA&#10;AADcAAAADwAAAGRycy9kb3ducmV2LnhtbESP3YrCMBSE7xd8h3AEbxZN1fWvGkXEhfVG/OkDHJpj&#10;W2xOShNrfXuzsLCXw8x8w6w2rSlFQ7UrLCsYDiIQxKnVBWcKkut3fw7CeWSNpWVS8CIHm3XnY4Wx&#10;tk8+U3PxmQgQdjEqyL2vYildmpNBN7AVcfButjbog6wzqWt8Brgp5SiKptJgwWEhx4p2OaX3y8Mo&#10;OE5Ok8XOJ7c7Ngc3H+8T91kmSvW67XYJwlPr/8N/7R+tYBZ9we+ZcATk+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On33EAAAA3AAAAA8AAAAAAAAAAAAAAAAAmAIAAGRycy9k&#10;b3ducmV2LnhtbFBLBQYAAAAABAAEAPUAAACJAwAAAAA=&#10;" adj="17635" fillcolor="black [3213]">
                        <v:textbox>
                          <w:txbxContent>
                            <w:p w14:paraId="21910EC7" w14:textId="77777777" w:rsidR="000D2A51" w:rsidRDefault="000D2A51" w:rsidP="004010D2"/>
                          </w:txbxContent>
                        </v:textbox>
                      </v:shape>
                    </v:group>
                  </w:pict>
                </mc:Fallback>
              </mc:AlternateContent>
            </w:r>
            <w:r w:rsidRPr="004010D2">
              <w:rPr>
                <w:rFonts w:ascii="Book Antiqua" w:eastAsia="SimSun" w:hAnsi="Book Antiqua" w:cs="SimSun"/>
                <w:color w:val="000000"/>
                <w:kern w:val="0"/>
                <w:lang w:eastAsia="zh-CN"/>
              </w:rPr>
              <w:t>Sponge/Scaffolds</w:t>
            </w:r>
          </w:p>
        </w:tc>
        <w:tc>
          <w:tcPr>
            <w:tcW w:w="4011" w:type="dxa"/>
            <w:tcBorders>
              <w:top w:val="nil"/>
              <w:left w:val="nil"/>
              <w:bottom w:val="nil"/>
              <w:right w:val="nil"/>
            </w:tcBorders>
            <w:shd w:val="clear" w:color="auto" w:fill="auto"/>
            <w:vAlign w:val="center"/>
            <w:hideMark/>
          </w:tcPr>
          <w:p w14:paraId="6BCE603E"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Ease of scale-up, minimal barrier to nutrient/metabolite transport</w:t>
            </w:r>
          </w:p>
        </w:tc>
        <w:tc>
          <w:tcPr>
            <w:tcW w:w="3664" w:type="dxa"/>
            <w:tcBorders>
              <w:top w:val="nil"/>
              <w:left w:val="nil"/>
              <w:bottom w:val="nil"/>
              <w:right w:val="nil"/>
            </w:tcBorders>
            <w:shd w:val="clear" w:color="auto" w:fill="auto"/>
            <w:vAlign w:val="center"/>
            <w:hideMark/>
          </w:tcPr>
          <w:p w14:paraId="674F2BEC"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Non-uniform cell distribution, cells exposed to shear stress, no intrinsic oxygen supply</w:t>
            </w:r>
          </w:p>
        </w:tc>
      </w:tr>
      <w:tr w:rsidR="004010D2" w:rsidRPr="004010D2" w14:paraId="76782112" w14:textId="77777777" w:rsidTr="004010D2">
        <w:trPr>
          <w:trHeight w:val="1607"/>
        </w:trPr>
        <w:tc>
          <w:tcPr>
            <w:tcW w:w="3318" w:type="dxa"/>
            <w:tcBorders>
              <w:top w:val="nil"/>
              <w:left w:val="nil"/>
              <w:bottom w:val="single" w:sz="4" w:space="0" w:color="auto"/>
              <w:right w:val="nil"/>
            </w:tcBorders>
            <w:shd w:val="clear" w:color="auto" w:fill="auto"/>
            <w:noWrap/>
            <w:hideMark/>
          </w:tcPr>
          <w:p w14:paraId="4CB7E909" w14:textId="1951B098" w:rsidR="004010D2" w:rsidRPr="004010D2" w:rsidRDefault="004010D2" w:rsidP="004010D2">
            <w:pPr>
              <w:widowControl/>
              <w:jc w:val="left"/>
              <w:rPr>
                <w:rFonts w:ascii="Book Antiqua" w:eastAsia="SimSun" w:hAnsi="Book Antiqua" w:cs="SimSun"/>
                <w:color w:val="000000"/>
                <w:kern w:val="0"/>
                <w:lang w:eastAsia="zh-CN"/>
              </w:rPr>
            </w:pPr>
            <w:r>
              <w:rPr>
                <w:rFonts w:ascii="Book Antiqua" w:eastAsia="SimSun" w:hAnsi="Book Antiqua" w:cs="SimSun"/>
                <w:noProof/>
                <w:color w:val="000000"/>
                <w:kern w:val="0"/>
                <w:lang w:eastAsia="zh-CN"/>
              </w:rPr>
              <mc:AlternateContent>
                <mc:Choice Requires="wpg">
                  <w:drawing>
                    <wp:anchor distT="0" distB="0" distL="114300" distR="114300" simplePos="0" relativeHeight="251663360" behindDoc="0" locked="0" layoutInCell="1" allowOverlap="1" wp14:anchorId="3380C92B" wp14:editId="372ECBEA">
                      <wp:simplePos x="0" y="0"/>
                      <wp:positionH relativeFrom="column">
                        <wp:posOffset>428625</wp:posOffset>
                      </wp:positionH>
                      <wp:positionV relativeFrom="paragraph">
                        <wp:posOffset>266700</wp:posOffset>
                      </wp:positionV>
                      <wp:extent cx="1190625" cy="619125"/>
                      <wp:effectExtent l="0" t="0" r="28575" b="28575"/>
                      <wp:wrapNone/>
                      <wp:docPr id="583" name="组合 583"/>
                      <wp:cNvGraphicFramePr/>
                      <a:graphic xmlns:a="http://schemas.openxmlformats.org/drawingml/2006/main">
                        <a:graphicData uri="http://schemas.microsoft.com/office/word/2010/wordprocessingGroup">
                          <wpg:wgp>
                            <wpg:cNvGrpSpPr/>
                            <wpg:grpSpPr>
                              <a:xfrm>
                                <a:off x="0" y="0"/>
                                <a:ext cx="1187468" cy="622719"/>
                                <a:chOff x="0" y="-2"/>
                                <a:chExt cx="1187468" cy="622719"/>
                              </a:xfrm>
                            </wpg:grpSpPr>
                            <wps:wsp>
                              <wps:cNvPr id="584" name="ストライプ矢印 175"/>
                              <wps:cNvSpPr/>
                              <wps:spPr>
                                <a:xfrm>
                                  <a:off x="894036" y="256481"/>
                                  <a:ext cx="293432"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4699D2A" w14:textId="77777777" w:rsidR="000D2A51" w:rsidRDefault="000D2A51" w:rsidP="004010D2"/>
                                </w:txbxContent>
                              </wps:txbx>
                              <wps:bodyPr wrap="square" rtlCol="0" anchor="ctr"/>
                            </wps:wsp>
                            <wpg:grpSp>
                              <wpg:cNvPr id="585" name="図形グループ 176"/>
                              <wpg:cNvGrpSpPr/>
                              <wpg:grpSpPr>
                                <a:xfrm rot="5400000">
                                  <a:off x="272284" y="-97194"/>
                                  <a:ext cx="622719" cy="817103"/>
                                  <a:chOff x="272282" y="-97192"/>
                                  <a:chExt cx="622719" cy="817103"/>
                                </a:xfrm>
                              </wpg:grpSpPr>
                              <wps:wsp>
                                <wps:cNvPr id="587" name="円柱 178"/>
                                <wps:cNvSpPr/>
                                <wps:spPr>
                                  <a:xfrm>
                                    <a:off x="278133" y="-97192"/>
                                    <a:ext cx="616868" cy="817103"/>
                                  </a:xfrm>
                                  <a:prstGeom prst="can">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7CA584F" w14:textId="77777777" w:rsidR="000D2A51" w:rsidRDefault="000D2A51" w:rsidP="004010D2"/>
                                  </w:txbxContent>
                                </wps:txbx>
                                <wps:bodyPr wrap="square" rtlCol="0" anchor="ctr"/>
                              </wps:wsp>
                              <wpg:grpSp>
                                <wpg:cNvPr id="588" name="図形グループ 179"/>
                                <wpg:cNvGrpSpPr/>
                                <wpg:grpSpPr>
                                  <a:xfrm>
                                    <a:off x="272282" y="115386"/>
                                    <a:ext cx="198243" cy="205283"/>
                                    <a:chOff x="272282" y="115386"/>
                                    <a:chExt cx="198243" cy="205283"/>
                                  </a:xfrm>
                                </wpg:grpSpPr>
                                <wps:wsp>
                                  <wps:cNvPr id="694" name="円/楕円 285"/>
                                  <wps:cNvSpPr/>
                                  <wps:spPr>
                                    <a:xfrm>
                                      <a:off x="278659" y="122635"/>
                                      <a:ext cx="191866" cy="198034"/>
                                    </a:xfrm>
                                    <a:prstGeom prst="ellipse">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2FF22B1" w14:textId="77777777" w:rsidR="000D2A51" w:rsidRDefault="000D2A51" w:rsidP="004010D2"/>
                                    </w:txbxContent>
                                  </wps:txbx>
                                  <wps:bodyPr wrap="square" rtlCol="0" anchor="ctr"/>
                                </wps:wsp>
                                <wps:wsp>
                                  <wps:cNvPr id="695" name="フリーフォーム 286"/>
                                  <wps:cNvSpPr/>
                                  <wps:spPr>
                                    <a:xfrm>
                                      <a:off x="282308" y="16807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5D8D334" w14:textId="77777777" w:rsidR="000D2A51" w:rsidRDefault="000D2A51" w:rsidP="004010D2"/>
                                    </w:txbxContent>
                                  </wps:txbx>
                                  <wps:bodyPr wrap="square" rtlCol="0" anchor="ctr"/>
                                </wps:wsp>
                                <wps:wsp>
                                  <wps:cNvPr id="696" name="フリーフォーム 287"/>
                                  <wps:cNvSpPr/>
                                  <wps:spPr>
                                    <a:xfrm>
                                      <a:off x="277204" y="23188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A31C999" w14:textId="77777777" w:rsidR="000D2A51" w:rsidRDefault="000D2A51" w:rsidP="004010D2"/>
                                    </w:txbxContent>
                                  </wps:txbx>
                                  <wps:bodyPr wrap="square" rtlCol="0" anchor="ctr"/>
                                </wps:wsp>
                                <wps:wsp>
                                  <wps:cNvPr id="697" name="フリーフォーム 288"/>
                                  <wps:cNvSpPr/>
                                  <wps:spPr>
                                    <a:xfrm>
                                      <a:off x="355215" y="11538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E74D428" w14:textId="77777777" w:rsidR="000D2A51" w:rsidRDefault="000D2A51" w:rsidP="004010D2"/>
                                    </w:txbxContent>
                                  </wps:txbx>
                                  <wps:bodyPr wrap="square" rtlCol="0" anchor="ctr"/>
                                </wps:wsp>
                                <wps:wsp>
                                  <wps:cNvPr id="698" name="フリーフォーム 289"/>
                                  <wps:cNvSpPr/>
                                  <wps:spPr>
                                    <a:xfrm>
                                      <a:off x="318643" y="13307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222CDD4" w14:textId="77777777" w:rsidR="000D2A51" w:rsidRDefault="000D2A51" w:rsidP="004010D2"/>
                                    </w:txbxContent>
                                  </wps:txbx>
                                  <wps:bodyPr wrap="square" rtlCol="0" anchor="ctr"/>
                                </wps:wsp>
                                <wps:wsp>
                                  <wps:cNvPr id="699" name="フリーフォーム 290"/>
                                  <wps:cNvSpPr/>
                                  <wps:spPr>
                                    <a:xfrm>
                                      <a:off x="272282" y="20235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E20A6A3" w14:textId="77777777" w:rsidR="000D2A51" w:rsidRDefault="000D2A51" w:rsidP="004010D2"/>
                                    </w:txbxContent>
                                  </wps:txbx>
                                  <wps:bodyPr wrap="square" rtlCol="0" anchor="ctr"/>
                                </wps:wsp>
                              </wpg:grpSp>
                              <wpg:grpSp>
                                <wpg:cNvPr id="589" name="図形グループ 180"/>
                                <wpg:cNvGrpSpPr/>
                                <wpg:grpSpPr>
                                  <a:xfrm>
                                    <a:off x="406981" y="58226"/>
                                    <a:ext cx="198243" cy="205283"/>
                                    <a:chOff x="406981" y="58226"/>
                                    <a:chExt cx="198243" cy="205283"/>
                                  </a:xfrm>
                                </wpg:grpSpPr>
                                <wps:wsp>
                                  <wps:cNvPr id="688" name="円/楕円 279"/>
                                  <wps:cNvSpPr/>
                                  <wps:spPr>
                                    <a:xfrm>
                                      <a:off x="413358" y="65475"/>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1ECDD0" w14:textId="77777777" w:rsidR="000D2A51" w:rsidRDefault="000D2A51" w:rsidP="004010D2"/>
                                    </w:txbxContent>
                                  </wps:txbx>
                                  <wps:bodyPr wrap="square" rtlCol="0" anchor="ctr"/>
                                </wps:wsp>
                                <wps:wsp>
                                  <wps:cNvPr id="689" name="フリーフォーム 280"/>
                                  <wps:cNvSpPr/>
                                  <wps:spPr>
                                    <a:xfrm>
                                      <a:off x="417007" y="11091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6BFA1B55" w14:textId="77777777" w:rsidR="000D2A51" w:rsidRDefault="000D2A51" w:rsidP="004010D2"/>
                                    </w:txbxContent>
                                  </wps:txbx>
                                  <wps:bodyPr wrap="square" rtlCol="0" anchor="ctr"/>
                                </wps:wsp>
                                <wps:wsp>
                                  <wps:cNvPr id="690" name="フリーフォーム 281"/>
                                  <wps:cNvSpPr/>
                                  <wps:spPr>
                                    <a:xfrm>
                                      <a:off x="411903" y="17472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01FCC23" w14:textId="77777777" w:rsidR="000D2A51" w:rsidRDefault="000D2A51" w:rsidP="004010D2"/>
                                    </w:txbxContent>
                                  </wps:txbx>
                                  <wps:bodyPr wrap="square" rtlCol="0" anchor="ctr"/>
                                </wps:wsp>
                                <wps:wsp>
                                  <wps:cNvPr id="691" name="フリーフォーム 282"/>
                                  <wps:cNvSpPr/>
                                  <wps:spPr>
                                    <a:xfrm>
                                      <a:off x="489914" y="5822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C64CA77" w14:textId="77777777" w:rsidR="000D2A51" w:rsidRDefault="000D2A51" w:rsidP="004010D2"/>
                                    </w:txbxContent>
                                  </wps:txbx>
                                  <wps:bodyPr wrap="square" rtlCol="0" anchor="ctr"/>
                                </wps:wsp>
                                <wps:wsp>
                                  <wps:cNvPr id="692" name="フリーフォーム 283"/>
                                  <wps:cNvSpPr/>
                                  <wps:spPr>
                                    <a:xfrm>
                                      <a:off x="453342" y="7591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61ABCDC" w14:textId="77777777" w:rsidR="000D2A51" w:rsidRDefault="000D2A51" w:rsidP="004010D2"/>
                                    </w:txbxContent>
                                  </wps:txbx>
                                  <wps:bodyPr wrap="square" rtlCol="0" anchor="ctr"/>
                                </wps:wsp>
                                <wps:wsp>
                                  <wps:cNvPr id="693" name="フリーフォーム 284"/>
                                  <wps:cNvSpPr/>
                                  <wps:spPr>
                                    <a:xfrm>
                                      <a:off x="406981" y="14519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530AF31" w14:textId="77777777" w:rsidR="000D2A51" w:rsidRDefault="000D2A51" w:rsidP="004010D2"/>
                                    </w:txbxContent>
                                  </wps:txbx>
                                  <wps:bodyPr wrap="square" rtlCol="0" anchor="ctr"/>
                                </wps:wsp>
                              </wpg:grpSp>
                              <wpg:grpSp>
                                <wpg:cNvPr id="590" name="図形グループ 181"/>
                                <wpg:cNvGrpSpPr/>
                                <wpg:grpSpPr>
                                  <a:xfrm>
                                    <a:off x="385556" y="218027"/>
                                    <a:ext cx="198243" cy="205283"/>
                                    <a:chOff x="385556" y="218027"/>
                                    <a:chExt cx="198243" cy="205283"/>
                                  </a:xfrm>
                                </wpg:grpSpPr>
                                <wps:wsp>
                                  <wps:cNvPr id="682" name="円/楕円 273"/>
                                  <wps:cNvSpPr/>
                                  <wps:spPr>
                                    <a:xfrm>
                                      <a:off x="391933" y="225276"/>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A1DEF4D" w14:textId="77777777" w:rsidR="000D2A51" w:rsidRDefault="000D2A51" w:rsidP="004010D2"/>
                                    </w:txbxContent>
                                  </wps:txbx>
                                  <wps:bodyPr wrap="square" rtlCol="0" anchor="ctr"/>
                                </wps:wsp>
                                <wps:wsp>
                                  <wps:cNvPr id="683" name="フリーフォーム 274"/>
                                  <wps:cNvSpPr/>
                                  <wps:spPr>
                                    <a:xfrm>
                                      <a:off x="395582" y="270719"/>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CB19CF5" w14:textId="77777777" w:rsidR="000D2A51" w:rsidRDefault="000D2A51" w:rsidP="004010D2"/>
                                    </w:txbxContent>
                                  </wps:txbx>
                                  <wps:bodyPr wrap="square" rtlCol="0" anchor="ctr"/>
                                </wps:wsp>
                                <wps:wsp>
                                  <wps:cNvPr id="684" name="フリーフォーム 275"/>
                                  <wps:cNvSpPr/>
                                  <wps:spPr>
                                    <a:xfrm>
                                      <a:off x="390478" y="334523"/>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EB25753" w14:textId="77777777" w:rsidR="000D2A51" w:rsidRDefault="000D2A51" w:rsidP="004010D2"/>
                                    </w:txbxContent>
                                  </wps:txbx>
                                  <wps:bodyPr wrap="square" rtlCol="0" anchor="ctr"/>
                                </wps:wsp>
                                <wps:wsp>
                                  <wps:cNvPr id="685" name="フリーフォーム 276"/>
                                  <wps:cNvSpPr/>
                                  <wps:spPr>
                                    <a:xfrm>
                                      <a:off x="468489" y="218027"/>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69C285B6" w14:textId="77777777" w:rsidR="000D2A51" w:rsidRDefault="000D2A51" w:rsidP="004010D2"/>
                                    </w:txbxContent>
                                  </wps:txbx>
                                  <wps:bodyPr wrap="square" rtlCol="0" anchor="ctr"/>
                                </wps:wsp>
                                <wps:wsp>
                                  <wps:cNvPr id="686" name="フリーフォーム 277"/>
                                  <wps:cNvSpPr/>
                                  <wps:spPr>
                                    <a:xfrm>
                                      <a:off x="431917" y="235719"/>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01DF7C5" w14:textId="77777777" w:rsidR="000D2A51" w:rsidRDefault="000D2A51" w:rsidP="004010D2"/>
                                    </w:txbxContent>
                                  </wps:txbx>
                                  <wps:bodyPr wrap="square" rtlCol="0" anchor="ctr"/>
                                </wps:wsp>
                                <wps:wsp>
                                  <wps:cNvPr id="687" name="フリーフォーム 278"/>
                                  <wps:cNvSpPr/>
                                  <wps:spPr>
                                    <a:xfrm>
                                      <a:off x="385556" y="304991"/>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E322166" w14:textId="77777777" w:rsidR="000D2A51" w:rsidRDefault="000D2A51" w:rsidP="004010D2"/>
                                    </w:txbxContent>
                                  </wps:txbx>
                                  <wps:bodyPr wrap="square" rtlCol="0" anchor="ctr"/>
                                </wps:wsp>
                              </wpg:grpSp>
                              <wpg:grpSp>
                                <wpg:cNvPr id="591" name="図形グループ 182"/>
                                <wpg:cNvGrpSpPr/>
                                <wpg:grpSpPr>
                                  <a:xfrm>
                                    <a:off x="279901" y="304991"/>
                                    <a:ext cx="198243" cy="205283"/>
                                    <a:chOff x="279901" y="304991"/>
                                    <a:chExt cx="198243" cy="205283"/>
                                  </a:xfrm>
                                </wpg:grpSpPr>
                                <wps:wsp>
                                  <wps:cNvPr id="676" name="円/楕円 267"/>
                                  <wps:cNvSpPr/>
                                  <wps:spPr>
                                    <a:xfrm>
                                      <a:off x="286278" y="312240"/>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BD612AE" w14:textId="77777777" w:rsidR="000D2A51" w:rsidRDefault="000D2A51" w:rsidP="004010D2"/>
                                    </w:txbxContent>
                                  </wps:txbx>
                                  <wps:bodyPr wrap="square" rtlCol="0" anchor="ctr"/>
                                </wps:wsp>
                                <wps:wsp>
                                  <wps:cNvPr id="677" name="フリーフォーム 268"/>
                                  <wps:cNvSpPr/>
                                  <wps:spPr>
                                    <a:xfrm>
                                      <a:off x="289927" y="357683"/>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553D9A0" w14:textId="77777777" w:rsidR="000D2A51" w:rsidRDefault="000D2A51" w:rsidP="004010D2"/>
                                    </w:txbxContent>
                                  </wps:txbx>
                                  <wps:bodyPr wrap="square" rtlCol="0" anchor="ctr"/>
                                </wps:wsp>
                                <wps:wsp>
                                  <wps:cNvPr id="678" name="フリーフォーム 269"/>
                                  <wps:cNvSpPr/>
                                  <wps:spPr>
                                    <a:xfrm>
                                      <a:off x="284823" y="421487"/>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0785A0B" w14:textId="77777777" w:rsidR="000D2A51" w:rsidRDefault="000D2A51" w:rsidP="004010D2"/>
                                    </w:txbxContent>
                                  </wps:txbx>
                                  <wps:bodyPr wrap="square" rtlCol="0" anchor="ctr"/>
                                </wps:wsp>
                                <wps:wsp>
                                  <wps:cNvPr id="679" name="フリーフォーム 270"/>
                                  <wps:cNvSpPr/>
                                  <wps:spPr>
                                    <a:xfrm>
                                      <a:off x="362834" y="304991"/>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27F981B" w14:textId="77777777" w:rsidR="000D2A51" w:rsidRDefault="000D2A51" w:rsidP="004010D2"/>
                                    </w:txbxContent>
                                  </wps:txbx>
                                  <wps:bodyPr wrap="square" rtlCol="0" anchor="ctr"/>
                                </wps:wsp>
                                <wps:wsp>
                                  <wps:cNvPr id="680" name="フリーフォーム 271"/>
                                  <wps:cNvSpPr/>
                                  <wps:spPr>
                                    <a:xfrm>
                                      <a:off x="326262" y="322683"/>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D2A1A2A" w14:textId="77777777" w:rsidR="000D2A51" w:rsidRDefault="000D2A51" w:rsidP="004010D2"/>
                                    </w:txbxContent>
                                  </wps:txbx>
                                  <wps:bodyPr wrap="square" rtlCol="0" anchor="ctr"/>
                                </wps:wsp>
                                <wps:wsp>
                                  <wps:cNvPr id="681" name="フリーフォーム 272"/>
                                  <wps:cNvSpPr/>
                                  <wps:spPr>
                                    <a:xfrm>
                                      <a:off x="279901" y="391955"/>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62DB3F5E" w14:textId="77777777" w:rsidR="000D2A51" w:rsidRDefault="000D2A51" w:rsidP="004010D2"/>
                                    </w:txbxContent>
                                  </wps:txbx>
                                  <wps:bodyPr wrap="square" rtlCol="0" anchor="ctr"/>
                                </wps:wsp>
                              </wpg:grpSp>
                              <wpg:grpSp>
                                <wpg:cNvPr id="592" name="図形グループ 183"/>
                                <wpg:cNvGrpSpPr/>
                                <wpg:grpSpPr>
                                  <a:xfrm>
                                    <a:off x="287120" y="494596"/>
                                    <a:ext cx="198243" cy="205283"/>
                                    <a:chOff x="287120" y="494596"/>
                                    <a:chExt cx="198243" cy="205283"/>
                                  </a:xfrm>
                                </wpg:grpSpPr>
                                <wps:wsp>
                                  <wps:cNvPr id="670" name="円/楕円 261"/>
                                  <wps:cNvSpPr/>
                                  <wps:spPr>
                                    <a:xfrm>
                                      <a:off x="293497" y="501845"/>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3B63C8A" w14:textId="77777777" w:rsidR="000D2A51" w:rsidRDefault="000D2A51" w:rsidP="004010D2"/>
                                    </w:txbxContent>
                                  </wps:txbx>
                                  <wps:bodyPr wrap="square" rtlCol="0" anchor="ctr"/>
                                </wps:wsp>
                                <wps:wsp>
                                  <wps:cNvPr id="671" name="フリーフォーム 262"/>
                                  <wps:cNvSpPr/>
                                  <wps:spPr>
                                    <a:xfrm>
                                      <a:off x="297146" y="54728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CAC92BC" w14:textId="77777777" w:rsidR="000D2A51" w:rsidRDefault="000D2A51" w:rsidP="004010D2"/>
                                    </w:txbxContent>
                                  </wps:txbx>
                                  <wps:bodyPr wrap="square" rtlCol="0" anchor="ctr"/>
                                </wps:wsp>
                                <wps:wsp>
                                  <wps:cNvPr id="672" name="フリーフォーム 263"/>
                                  <wps:cNvSpPr/>
                                  <wps:spPr>
                                    <a:xfrm>
                                      <a:off x="292042" y="61109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3E8061A" w14:textId="77777777" w:rsidR="000D2A51" w:rsidRDefault="000D2A51" w:rsidP="004010D2"/>
                                    </w:txbxContent>
                                  </wps:txbx>
                                  <wps:bodyPr wrap="square" rtlCol="0" anchor="ctr"/>
                                </wps:wsp>
                                <wps:wsp>
                                  <wps:cNvPr id="673" name="フリーフォーム 264"/>
                                  <wps:cNvSpPr/>
                                  <wps:spPr>
                                    <a:xfrm>
                                      <a:off x="370053" y="49459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C063CF2" w14:textId="77777777" w:rsidR="000D2A51" w:rsidRDefault="000D2A51" w:rsidP="004010D2"/>
                                    </w:txbxContent>
                                  </wps:txbx>
                                  <wps:bodyPr wrap="square" rtlCol="0" anchor="ctr"/>
                                </wps:wsp>
                                <wps:wsp>
                                  <wps:cNvPr id="674" name="フリーフォーム 265"/>
                                  <wps:cNvSpPr/>
                                  <wps:spPr>
                                    <a:xfrm>
                                      <a:off x="333481" y="51228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3F50CB1" w14:textId="77777777" w:rsidR="000D2A51" w:rsidRDefault="000D2A51" w:rsidP="004010D2"/>
                                    </w:txbxContent>
                                  </wps:txbx>
                                  <wps:bodyPr wrap="square" rtlCol="0" anchor="ctr"/>
                                </wps:wsp>
                                <wps:wsp>
                                  <wps:cNvPr id="675" name="フリーフォーム 266"/>
                                  <wps:cNvSpPr/>
                                  <wps:spPr>
                                    <a:xfrm>
                                      <a:off x="287120" y="58156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5703F92" w14:textId="77777777" w:rsidR="000D2A51" w:rsidRDefault="000D2A51" w:rsidP="004010D2"/>
                                    </w:txbxContent>
                                  </wps:txbx>
                                  <wps:bodyPr wrap="square" rtlCol="0" anchor="ctr"/>
                                </wps:wsp>
                              </wpg:grpSp>
                              <wpg:grpSp>
                                <wpg:cNvPr id="593" name="図形グループ 184"/>
                                <wpg:cNvGrpSpPr/>
                                <wpg:grpSpPr>
                                  <a:xfrm>
                                    <a:off x="457443" y="496610"/>
                                    <a:ext cx="198243" cy="205283"/>
                                    <a:chOff x="457443" y="496610"/>
                                    <a:chExt cx="198243" cy="205283"/>
                                  </a:xfrm>
                                </wpg:grpSpPr>
                                <wps:wsp>
                                  <wps:cNvPr id="664" name="円/楕円 255"/>
                                  <wps:cNvSpPr/>
                                  <wps:spPr>
                                    <a:xfrm>
                                      <a:off x="463820" y="503859"/>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2EAD9F3" w14:textId="77777777" w:rsidR="000D2A51" w:rsidRDefault="000D2A51" w:rsidP="004010D2"/>
                                    </w:txbxContent>
                                  </wps:txbx>
                                  <wps:bodyPr wrap="square" rtlCol="0" anchor="ctr"/>
                                </wps:wsp>
                                <wps:wsp>
                                  <wps:cNvPr id="665" name="フリーフォーム 256"/>
                                  <wps:cNvSpPr/>
                                  <wps:spPr>
                                    <a:xfrm>
                                      <a:off x="467469" y="54930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4B520EF" w14:textId="77777777" w:rsidR="000D2A51" w:rsidRDefault="000D2A51" w:rsidP="004010D2"/>
                                    </w:txbxContent>
                                  </wps:txbx>
                                  <wps:bodyPr wrap="square" rtlCol="0" anchor="ctr"/>
                                </wps:wsp>
                                <wps:wsp>
                                  <wps:cNvPr id="666" name="フリーフォーム 257"/>
                                  <wps:cNvSpPr/>
                                  <wps:spPr>
                                    <a:xfrm>
                                      <a:off x="462365" y="613106"/>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EFA54CB" w14:textId="77777777" w:rsidR="000D2A51" w:rsidRDefault="000D2A51" w:rsidP="004010D2"/>
                                    </w:txbxContent>
                                  </wps:txbx>
                                  <wps:bodyPr wrap="square" rtlCol="0" anchor="ctr"/>
                                </wps:wsp>
                                <wps:wsp>
                                  <wps:cNvPr id="667" name="フリーフォーム 258"/>
                                  <wps:cNvSpPr/>
                                  <wps:spPr>
                                    <a:xfrm>
                                      <a:off x="540376" y="496610"/>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D4AECC1" w14:textId="77777777" w:rsidR="000D2A51" w:rsidRDefault="000D2A51" w:rsidP="004010D2"/>
                                    </w:txbxContent>
                                  </wps:txbx>
                                  <wps:bodyPr wrap="square" rtlCol="0" anchor="ctr"/>
                                </wps:wsp>
                                <wps:wsp>
                                  <wps:cNvPr id="668" name="フリーフォーム 259"/>
                                  <wps:cNvSpPr/>
                                  <wps:spPr>
                                    <a:xfrm>
                                      <a:off x="503804" y="514302"/>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4F52483" w14:textId="77777777" w:rsidR="000D2A51" w:rsidRDefault="000D2A51" w:rsidP="004010D2"/>
                                    </w:txbxContent>
                                  </wps:txbx>
                                  <wps:bodyPr wrap="square" rtlCol="0" anchor="ctr"/>
                                </wps:wsp>
                                <wps:wsp>
                                  <wps:cNvPr id="669" name="フリーフォーム 260"/>
                                  <wps:cNvSpPr/>
                                  <wps:spPr>
                                    <a:xfrm>
                                      <a:off x="457443" y="583574"/>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D212283" w14:textId="77777777" w:rsidR="000D2A51" w:rsidRDefault="000D2A51" w:rsidP="004010D2"/>
                                    </w:txbxContent>
                                  </wps:txbx>
                                  <wps:bodyPr wrap="square" rtlCol="0" anchor="ctr"/>
                                </wps:wsp>
                              </wpg:grpSp>
                              <wpg:grpSp>
                                <wpg:cNvPr id="594" name="図形グループ 185"/>
                                <wpg:cNvGrpSpPr/>
                                <wpg:grpSpPr>
                                  <a:xfrm>
                                    <a:off x="642714" y="494596"/>
                                    <a:ext cx="198243" cy="205283"/>
                                    <a:chOff x="642714" y="494596"/>
                                    <a:chExt cx="198243" cy="205283"/>
                                  </a:xfrm>
                                </wpg:grpSpPr>
                                <wps:wsp>
                                  <wps:cNvPr id="658" name="円/楕円 249"/>
                                  <wps:cNvSpPr/>
                                  <wps:spPr>
                                    <a:xfrm>
                                      <a:off x="649091" y="501845"/>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81E1E70" w14:textId="77777777" w:rsidR="000D2A51" w:rsidRDefault="000D2A51" w:rsidP="004010D2"/>
                                    </w:txbxContent>
                                  </wps:txbx>
                                  <wps:bodyPr wrap="square" rtlCol="0" anchor="ctr"/>
                                </wps:wsp>
                                <wps:wsp>
                                  <wps:cNvPr id="659" name="フリーフォーム 250"/>
                                  <wps:cNvSpPr/>
                                  <wps:spPr>
                                    <a:xfrm>
                                      <a:off x="652740" y="54728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A6F4146" w14:textId="77777777" w:rsidR="000D2A51" w:rsidRDefault="000D2A51" w:rsidP="004010D2"/>
                                    </w:txbxContent>
                                  </wps:txbx>
                                  <wps:bodyPr wrap="square" rtlCol="0" anchor="ctr"/>
                                </wps:wsp>
                                <wps:wsp>
                                  <wps:cNvPr id="660" name="フリーフォーム 251"/>
                                  <wps:cNvSpPr/>
                                  <wps:spPr>
                                    <a:xfrm>
                                      <a:off x="647636" y="61109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982481A" w14:textId="77777777" w:rsidR="000D2A51" w:rsidRDefault="000D2A51" w:rsidP="004010D2"/>
                                    </w:txbxContent>
                                  </wps:txbx>
                                  <wps:bodyPr wrap="square" rtlCol="0" anchor="ctr"/>
                                </wps:wsp>
                                <wps:wsp>
                                  <wps:cNvPr id="661" name="フリーフォーム 252"/>
                                  <wps:cNvSpPr/>
                                  <wps:spPr>
                                    <a:xfrm>
                                      <a:off x="725647" y="49459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2C0458C" w14:textId="77777777" w:rsidR="000D2A51" w:rsidRDefault="000D2A51" w:rsidP="004010D2"/>
                                    </w:txbxContent>
                                  </wps:txbx>
                                  <wps:bodyPr wrap="square" rtlCol="0" anchor="ctr"/>
                                </wps:wsp>
                                <wps:wsp>
                                  <wps:cNvPr id="662" name="フリーフォーム 253"/>
                                  <wps:cNvSpPr/>
                                  <wps:spPr>
                                    <a:xfrm>
                                      <a:off x="689075" y="51228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0B98781" w14:textId="77777777" w:rsidR="000D2A51" w:rsidRDefault="000D2A51" w:rsidP="004010D2"/>
                                    </w:txbxContent>
                                  </wps:txbx>
                                  <wps:bodyPr wrap="square" rtlCol="0" anchor="ctr"/>
                                </wps:wsp>
                                <wps:wsp>
                                  <wps:cNvPr id="663" name="フリーフォーム 254"/>
                                  <wps:cNvSpPr/>
                                  <wps:spPr>
                                    <a:xfrm>
                                      <a:off x="642714" y="58156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147FCEE" w14:textId="77777777" w:rsidR="000D2A51" w:rsidRDefault="000D2A51" w:rsidP="004010D2"/>
                                    </w:txbxContent>
                                  </wps:txbx>
                                  <wps:bodyPr wrap="square" rtlCol="0" anchor="ctr"/>
                                </wps:wsp>
                              </wpg:grpSp>
                              <wpg:grpSp>
                                <wpg:cNvPr id="595" name="図形グループ 186"/>
                                <wpg:cNvGrpSpPr/>
                                <wpg:grpSpPr>
                                  <a:xfrm>
                                    <a:off x="419530" y="354055"/>
                                    <a:ext cx="198243" cy="205283"/>
                                    <a:chOff x="419530" y="354055"/>
                                    <a:chExt cx="198243" cy="205283"/>
                                  </a:xfrm>
                                </wpg:grpSpPr>
                                <wps:wsp>
                                  <wps:cNvPr id="652" name="円/楕円 243"/>
                                  <wps:cNvSpPr/>
                                  <wps:spPr>
                                    <a:xfrm>
                                      <a:off x="425907" y="361304"/>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9DFB5DA" w14:textId="77777777" w:rsidR="000D2A51" w:rsidRDefault="000D2A51" w:rsidP="004010D2"/>
                                    </w:txbxContent>
                                  </wps:txbx>
                                  <wps:bodyPr wrap="square" rtlCol="0" anchor="ctr"/>
                                </wps:wsp>
                                <wps:wsp>
                                  <wps:cNvPr id="653" name="フリーフォーム 244"/>
                                  <wps:cNvSpPr/>
                                  <wps:spPr>
                                    <a:xfrm>
                                      <a:off x="429556" y="406747"/>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62183C3" w14:textId="77777777" w:rsidR="000D2A51" w:rsidRDefault="000D2A51" w:rsidP="004010D2"/>
                                    </w:txbxContent>
                                  </wps:txbx>
                                  <wps:bodyPr wrap="square" rtlCol="0" anchor="ctr"/>
                                </wps:wsp>
                                <wps:wsp>
                                  <wps:cNvPr id="654" name="フリーフォーム 245"/>
                                  <wps:cNvSpPr/>
                                  <wps:spPr>
                                    <a:xfrm>
                                      <a:off x="424452" y="470551"/>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5241768" w14:textId="77777777" w:rsidR="000D2A51" w:rsidRDefault="000D2A51" w:rsidP="004010D2"/>
                                    </w:txbxContent>
                                  </wps:txbx>
                                  <wps:bodyPr wrap="square" rtlCol="0" anchor="ctr"/>
                                </wps:wsp>
                                <wps:wsp>
                                  <wps:cNvPr id="655" name="フリーフォーム 246"/>
                                  <wps:cNvSpPr/>
                                  <wps:spPr>
                                    <a:xfrm>
                                      <a:off x="502463" y="354055"/>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05CF4A3E" w14:textId="77777777" w:rsidR="000D2A51" w:rsidRDefault="000D2A51" w:rsidP="004010D2"/>
                                    </w:txbxContent>
                                  </wps:txbx>
                                  <wps:bodyPr wrap="square" rtlCol="0" anchor="ctr"/>
                                </wps:wsp>
                                <wps:wsp>
                                  <wps:cNvPr id="656" name="フリーフォーム 247"/>
                                  <wps:cNvSpPr/>
                                  <wps:spPr>
                                    <a:xfrm>
                                      <a:off x="465891" y="371747"/>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63373190" w14:textId="77777777" w:rsidR="000D2A51" w:rsidRDefault="000D2A51" w:rsidP="004010D2"/>
                                    </w:txbxContent>
                                  </wps:txbx>
                                  <wps:bodyPr wrap="square" rtlCol="0" anchor="ctr"/>
                                </wps:wsp>
                                <wps:wsp>
                                  <wps:cNvPr id="657" name="フリーフォーム 248"/>
                                  <wps:cNvSpPr/>
                                  <wps:spPr>
                                    <a:xfrm>
                                      <a:off x="419530" y="441019"/>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56E3355" w14:textId="77777777" w:rsidR="000D2A51" w:rsidRDefault="000D2A51" w:rsidP="004010D2"/>
                                    </w:txbxContent>
                                  </wps:txbx>
                                  <wps:bodyPr wrap="square" rtlCol="0" anchor="ctr"/>
                                </wps:wsp>
                              </wpg:grpSp>
                              <wpg:grpSp>
                                <wpg:cNvPr id="596" name="図形グループ 187"/>
                                <wpg:cNvGrpSpPr/>
                                <wpg:grpSpPr>
                                  <a:xfrm>
                                    <a:off x="569800" y="344019"/>
                                    <a:ext cx="198243" cy="205283"/>
                                    <a:chOff x="569800" y="344019"/>
                                    <a:chExt cx="198243" cy="205283"/>
                                  </a:xfrm>
                                </wpg:grpSpPr>
                                <wps:wsp>
                                  <wps:cNvPr id="646" name="円/楕円 237"/>
                                  <wps:cNvSpPr/>
                                  <wps:spPr>
                                    <a:xfrm>
                                      <a:off x="576177" y="351268"/>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E7737A2" w14:textId="77777777" w:rsidR="000D2A51" w:rsidRDefault="000D2A51" w:rsidP="004010D2"/>
                                    </w:txbxContent>
                                  </wps:txbx>
                                  <wps:bodyPr wrap="square" rtlCol="0" anchor="ctr"/>
                                </wps:wsp>
                                <wps:wsp>
                                  <wps:cNvPr id="647" name="フリーフォーム 238"/>
                                  <wps:cNvSpPr/>
                                  <wps:spPr>
                                    <a:xfrm>
                                      <a:off x="579826" y="396711"/>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11BA1CF" w14:textId="77777777" w:rsidR="000D2A51" w:rsidRDefault="000D2A51" w:rsidP="004010D2"/>
                                    </w:txbxContent>
                                  </wps:txbx>
                                  <wps:bodyPr wrap="square" rtlCol="0" anchor="ctr"/>
                                </wps:wsp>
                                <wps:wsp>
                                  <wps:cNvPr id="648" name="フリーフォーム 239"/>
                                  <wps:cNvSpPr/>
                                  <wps:spPr>
                                    <a:xfrm>
                                      <a:off x="574722" y="460515"/>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7EBF793" w14:textId="77777777" w:rsidR="000D2A51" w:rsidRDefault="000D2A51" w:rsidP="004010D2"/>
                                    </w:txbxContent>
                                  </wps:txbx>
                                  <wps:bodyPr wrap="square" rtlCol="0" anchor="ctr"/>
                                </wps:wsp>
                                <wps:wsp>
                                  <wps:cNvPr id="649" name="フリーフォーム 240"/>
                                  <wps:cNvSpPr/>
                                  <wps:spPr>
                                    <a:xfrm>
                                      <a:off x="652733" y="344019"/>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64882C19" w14:textId="77777777" w:rsidR="000D2A51" w:rsidRDefault="000D2A51" w:rsidP="004010D2"/>
                                    </w:txbxContent>
                                  </wps:txbx>
                                  <wps:bodyPr wrap="square" rtlCol="0" anchor="ctr"/>
                                </wps:wsp>
                                <wps:wsp>
                                  <wps:cNvPr id="650" name="フリーフォーム 241"/>
                                  <wps:cNvSpPr/>
                                  <wps:spPr>
                                    <a:xfrm>
                                      <a:off x="616161" y="361711"/>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2B0386E" w14:textId="77777777" w:rsidR="000D2A51" w:rsidRDefault="000D2A51" w:rsidP="004010D2"/>
                                    </w:txbxContent>
                                  </wps:txbx>
                                  <wps:bodyPr wrap="square" rtlCol="0" anchor="ctr"/>
                                </wps:wsp>
                                <wps:wsp>
                                  <wps:cNvPr id="651" name="フリーフォーム 242"/>
                                  <wps:cNvSpPr/>
                                  <wps:spPr>
                                    <a:xfrm>
                                      <a:off x="569800" y="430983"/>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6223A0B" w14:textId="77777777" w:rsidR="000D2A51" w:rsidRDefault="000D2A51" w:rsidP="004010D2"/>
                                    </w:txbxContent>
                                  </wps:txbx>
                                  <wps:bodyPr wrap="square" rtlCol="0" anchor="ctr"/>
                                </wps:wsp>
                              </wpg:grpSp>
                              <wpg:grpSp>
                                <wpg:cNvPr id="597" name="図形グループ 188"/>
                                <wpg:cNvGrpSpPr/>
                                <wpg:grpSpPr>
                                  <a:xfrm>
                                    <a:off x="682999" y="333983"/>
                                    <a:ext cx="198243" cy="205283"/>
                                    <a:chOff x="682999" y="333983"/>
                                    <a:chExt cx="198243" cy="205283"/>
                                  </a:xfrm>
                                </wpg:grpSpPr>
                                <wps:wsp>
                                  <wps:cNvPr id="640" name="円/楕円 231"/>
                                  <wps:cNvSpPr/>
                                  <wps:spPr>
                                    <a:xfrm>
                                      <a:off x="689376" y="341232"/>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EED9EB5" w14:textId="77777777" w:rsidR="000D2A51" w:rsidRDefault="000D2A51" w:rsidP="004010D2"/>
                                    </w:txbxContent>
                                  </wps:txbx>
                                  <wps:bodyPr wrap="square" rtlCol="0" anchor="ctr"/>
                                </wps:wsp>
                                <wps:wsp>
                                  <wps:cNvPr id="641" name="フリーフォーム 232"/>
                                  <wps:cNvSpPr/>
                                  <wps:spPr>
                                    <a:xfrm>
                                      <a:off x="693025" y="386675"/>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B7801C7" w14:textId="77777777" w:rsidR="000D2A51" w:rsidRDefault="000D2A51" w:rsidP="004010D2"/>
                                    </w:txbxContent>
                                  </wps:txbx>
                                  <wps:bodyPr wrap="square" rtlCol="0" anchor="ctr"/>
                                </wps:wsp>
                                <wps:wsp>
                                  <wps:cNvPr id="642" name="フリーフォーム 233"/>
                                  <wps:cNvSpPr/>
                                  <wps:spPr>
                                    <a:xfrm>
                                      <a:off x="687921" y="450479"/>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D966656" w14:textId="77777777" w:rsidR="000D2A51" w:rsidRDefault="000D2A51" w:rsidP="004010D2"/>
                                    </w:txbxContent>
                                  </wps:txbx>
                                  <wps:bodyPr wrap="square" rtlCol="0" anchor="ctr"/>
                                </wps:wsp>
                                <wps:wsp>
                                  <wps:cNvPr id="643" name="フリーフォーム 234"/>
                                  <wps:cNvSpPr/>
                                  <wps:spPr>
                                    <a:xfrm>
                                      <a:off x="765932" y="333983"/>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EAF4725" w14:textId="77777777" w:rsidR="000D2A51" w:rsidRDefault="000D2A51" w:rsidP="004010D2"/>
                                    </w:txbxContent>
                                  </wps:txbx>
                                  <wps:bodyPr wrap="square" rtlCol="0" anchor="ctr"/>
                                </wps:wsp>
                                <wps:wsp>
                                  <wps:cNvPr id="644" name="フリーフォーム 235"/>
                                  <wps:cNvSpPr/>
                                  <wps:spPr>
                                    <a:xfrm>
                                      <a:off x="729360" y="351675"/>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CCF5D48" w14:textId="77777777" w:rsidR="000D2A51" w:rsidRDefault="000D2A51" w:rsidP="004010D2"/>
                                    </w:txbxContent>
                                  </wps:txbx>
                                  <wps:bodyPr wrap="square" rtlCol="0" anchor="ctr"/>
                                </wps:wsp>
                                <wps:wsp>
                                  <wps:cNvPr id="645" name="フリーフォーム 236"/>
                                  <wps:cNvSpPr/>
                                  <wps:spPr>
                                    <a:xfrm>
                                      <a:off x="682999" y="420947"/>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83DE65A" w14:textId="77777777" w:rsidR="000D2A51" w:rsidRDefault="000D2A51" w:rsidP="004010D2"/>
                                    </w:txbxContent>
                                  </wps:txbx>
                                  <wps:bodyPr wrap="square" rtlCol="0" anchor="ctr"/>
                                </wps:wsp>
                              </wpg:grpSp>
                              <wpg:grpSp>
                                <wpg:cNvPr id="598" name="図形グループ 189"/>
                                <wpg:cNvGrpSpPr/>
                                <wpg:grpSpPr>
                                  <a:xfrm>
                                    <a:off x="549969" y="225700"/>
                                    <a:ext cx="198243" cy="205283"/>
                                    <a:chOff x="549969" y="225700"/>
                                    <a:chExt cx="198243" cy="205283"/>
                                  </a:xfrm>
                                </wpg:grpSpPr>
                                <wps:wsp>
                                  <wps:cNvPr id="634" name="円/楕円 225"/>
                                  <wps:cNvSpPr/>
                                  <wps:spPr>
                                    <a:xfrm>
                                      <a:off x="556346" y="232949"/>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AF35554" w14:textId="77777777" w:rsidR="000D2A51" w:rsidRDefault="000D2A51" w:rsidP="004010D2"/>
                                    </w:txbxContent>
                                  </wps:txbx>
                                  <wps:bodyPr wrap="square" rtlCol="0" anchor="ctr"/>
                                </wps:wsp>
                                <wps:wsp>
                                  <wps:cNvPr id="635" name="フリーフォーム 226"/>
                                  <wps:cNvSpPr/>
                                  <wps:spPr>
                                    <a:xfrm>
                                      <a:off x="559995" y="27839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EDDE5B4" w14:textId="77777777" w:rsidR="000D2A51" w:rsidRDefault="000D2A51" w:rsidP="004010D2"/>
                                    </w:txbxContent>
                                  </wps:txbx>
                                  <wps:bodyPr wrap="square" rtlCol="0" anchor="ctr"/>
                                </wps:wsp>
                                <wps:wsp>
                                  <wps:cNvPr id="636" name="フリーフォーム 227"/>
                                  <wps:cNvSpPr/>
                                  <wps:spPr>
                                    <a:xfrm>
                                      <a:off x="554891" y="342196"/>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074181B" w14:textId="77777777" w:rsidR="000D2A51" w:rsidRDefault="000D2A51" w:rsidP="004010D2"/>
                                    </w:txbxContent>
                                  </wps:txbx>
                                  <wps:bodyPr wrap="square" rtlCol="0" anchor="ctr"/>
                                </wps:wsp>
                                <wps:wsp>
                                  <wps:cNvPr id="637" name="フリーフォーム 228"/>
                                  <wps:cNvSpPr/>
                                  <wps:spPr>
                                    <a:xfrm>
                                      <a:off x="632902" y="225700"/>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E9D16AD" w14:textId="77777777" w:rsidR="000D2A51" w:rsidRDefault="000D2A51" w:rsidP="004010D2"/>
                                    </w:txbxContent>
                                  </wps:txbx>
                                  <wps:bodyPr wrap="square" rtlCol="0" anchor="ctr"/>
                                </wps:wsp>
                                <wps:wsp>
                                  <wps:cNvPr id="638" name="フリーフォーム 229"/>
                                  <wps:cNvSpPr/>
                                  <wps:spPr>
                                    <a:xfrm>
                                      <a:off x="596330" y="243392"/>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68BBC72" w14:textId="77777777" w:rsidR="000D2A51" w:rsidRDefault="000D2A51" w:rsidP="004010D2"/>
                                    </w:txbxContent>
                                  </wps:txbx>
                                  <wps:bodyPr wrap="square" rtlCol="0" anchor="ctr"/>
                                </wps:wsp>
                                <wps:wsp>
                                  <wps:cNvPr id="639" name="フリーフォーム 230"/>
                                  <wps:cNvSpPr/>
                                  <wps:spPr>
                                    <a:xfrm>
                                      <a:off x="549969" y="312664"/>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2DB79D2" w14:textId="77777777" w:rsidR="000D2A51" w:rsidRDefault="000D2A51" w:rsidP="004010D2"/>
                                    </w:txbxContent>
                                  </wps:txbx>
                                  <wps:bodyPr wrap="square" rtlCol="0" anchor="ctr"/>
                                </wps:wsp>
                              </wpg:grpSp>
                              <wpg:grpSp>
                                <wpg:cNvPr id="599" name="図形グループ 190"/>
                                <wpg:cNvGrpSpPr/>
                                <wpg:grpSpPr>
                                  <a:xfrm>
                                    <a:off x="686573" y="181392"/>
                                    <a:ext cx="198243" cy="205283"/>
                                    <a:chOff x="686573" y="181392"/>
                                    <a:chExt cx="198243" cy="205283"/>
                                  </a:xfrm>
                                </wpg:grpSpPr>
                                <wps:wsp>
                                  <wps:cNvPr id="628" name="円/楕円 219"/>
                                  <wps:cNvSpPr/>
                                  <wps:spPr>
                                    <a:xfrm>
                                      <a:off x="692950" y="188641"/>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D805D3C" w14:textId="77777777" w:rsidR="000D2A51" w:rsidRDefault="000D2A51" w:rsidP="004010D2"/>
                                    </w:txbxContent>
                                  </wps:txbx>
                                  <wps:bodyPr wrap="square" rtlCol="0" anchor="ctr"/>
                                </wps:wsp>
                                <wps:wsp>
                                  <wps:cNvPr id="629" name="フリーフォーム 220"/>
                                  <wps:cNvSpPr/>
                                  <wps:spPr>
                                    <a:xfrm>
                                      <a:off x="696599" y="234084"/>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BA3B028" w14:textId="77777777" w:rsidR="000D2A51" w:rsidRDefault="000D2A51" w:rsidP="004010D2"/>
                                    </w:txbxContent>
                                  </wps:txbx>
                                  <wps:bodyPr wrap="square" rtlCol="0" anchor="ctr"/>
                                </wps:wsp>
                                <wps:wsp>
                                  <wps:cNvPr id="630" name="フリーフォーム 221"/>
                                  <wps:cNvSpPr/>
                                  <wps:spPr>
                                    <a:xfrm>
                                      <a:off x="691495" y="29788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8349B0C" w14:textId="77777777" w:rsidR="000D2A51" w:rsidRDefault="000D2A51" w:rsidP="004010D2"/>
                                    </w:txbxContent>
                                  </wps:txbx>
                                  <wps:bodyPr wrap="square" rtlCol="0" anchor="ctr"/>
                                </wps:wsp>
                                <wps:wsp>
                                  <wps:cNvPr id="631" name="フリーフォーム 222"/>
                                  <wps:cNvSpPr/>
                                  <wps:spPr>
                                    <a:xfrm>
                                      <a:off x="769506" y="181392"/>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21B9E43" w14:textId="77777777" w:rsidR="000D2A51" w:rsidRDefault="000D2A51" w:rsidP="004010D2"/>
                                    </w:txbxContent>
                                  </wps:txbx>
                                  <wps:bodyPr wrap="square" rtlCol="0" anchor="ctr"/>
                                </wps:wsp>
                                <wps:wsp>
                                  <wps:cNvPr id="632" name="フリーフォーム 223"/>
                                  <wps:cNvSpPr/>
                                  <wps:spPr>
                                    <a:xfrm>
                                      <a:off x="732934" y="199084"/>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2BF3EBB" w14:textId="77777777" w:rsidR="000D2A51" w:rsidRDefault="000D2A51" w:rsidP="004010D2"/>
                                    </w:txbxContent>
                                  </wps:txbx>
                                  <wps:bodyPr wrap="square" rtlCol="0" anchor="ctr"/>
                                </wps:wsp>
                                <wps:wsp>
                                  <wps:cNvPr id="633" name="フリーフォーム 224"/>
                                  <wps:cNvSpPr/>
                                  <wps:spPr>
                                    <a:xfrm>
                                      <a:off x="686573" y="268356"/>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314BCED" w14:textId="77777777" w:rsidR="000D2A51" w:rsidRDefault="000D2A51" w:rsidP="004010D2"/>
                                    </w:txbxContent>
                                  </wps:txbx>
                                  <wps:bodyPr wrap="square" rtlCol="0" anchor="ctr"/>
                                </wps:wsp>
                              </wpg:grpSp>
                              <wpg:grpSp>
                                <wpg:cNvPr id="600" name="図形グループ 191"/>
                                <wpg:cNvGrpSpPr/>
                                <wpg:grpSpPr>
                                  <a:xfrm>
                                    <a:off x="533243" y="87955"/>
                                    <a:ext cx="198243" cy="205283"/>
                                    <a:chOff x="533243" y="87955"/>
                                    <a:chExt cx="198243" cy="205283"/>
                                  </a:xfrm>
                                </wpg:grpSpPr>
                                <wps:wsp>
                                  <wps:cNvPr id="622" name="円/楕円 213"/>
                                  <wps:cNvSpPr/>
                                  <wps:spPr>
                                    <a:xfrm>
                                      <a:off x="539620" y="95204"/>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6ED42AC" w14:textId="77777777" w:rsidR="000D2A51" w:rsidRDefault="000D2A51" w:rsidP="004010D2"/>
                                    </w:txbxContent>
                                  </wps:txbx>
                                  <wps:bodyPr wrap="square" rtlCol="0" anchor="ctr"/>
                                </wps:wsp>
                                <wps:wsp>
                                  <wps:cNvPr id="623" name="フリーフォーム 214"/>
                                  <wps:cNvSpPr/>
                                  <wps:spPr>
                                    <a:xfrm>
                                      <a:off x="543269" y="140647"/>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7C76330" w14:textId="77777777" w:rsidR="000D2A51" w:rsidRDefault="000D2A51" w:rsidP="004010D2"/>
                                    </w:txbxContent>
                                  </wps:txbx>
                                  <wps:bodyPr wrap="square" rtlCol="0" anchor="ctr"/>
                                </wps:wsp>
                                <wps:wsp>
                                  <wps:cNvPr id="624" name="フリーフォーム 215"/>
                                  <wps:cNvSpPr/>
                                  <wps:spPr>
                                    <a:xfrm>
                                      <a:off x="538165" y="204451"/>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09FF15A" w14:textId="77777777" w:rsidR="000D2A51" w:rsidRDefault="000D2A51" w:rsidP="004010D2"/>
                                    </w:txbxContent>
                                  </wps:txbx>
                                  <wps:bodyPr wrap="square" rtlCol="0" anchor="ctr"/>
                                </wps:wsp>
                                <wps:wsp>
                                  <wps:cNvPr id="625" name="フリーフォーム 216"/>
                                  <wps:cNvSpPr/>
                                  <wps:spPr>
                                    <a:xfrm>
                                      <a:off x="616176" y="87955"/>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ECFF210" w14:textId="77777777" w:rsidR="000D2A51" w:rsidRDefault="000D2A51" w:rsidP="004010D2"/>
                                    </w:txbxContent>
                                  </wps:txbx>
                                  <wps:bodyPr wrap="square" rtlCol="0" anchor="ctr"/>
                                </wps:wsp>
                                <wps:wsp>
                                  <wps:cNvPr id="626" name="フリーフォーム 217"/>
                                  <wps:cNvSpPr/>
                                  <wps:spPr>
                                    <a:xfrm>
                                      <a:off x="579604" y="105647"/>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5BB03712" w14:textId="77777777" w:rsidR="000D2A51" w:rsidRDefault="000D2A51" w:rsidP="004010D2"/>
                                    </w:txbxContent>
                                  </wps:txbx>
                                  <wps:bodyPr wrap="square" rtlCol="0" anchor="ctr"/>
                                </wps:wsp>
                                <wps:wsp>
                                  <wps:cNvPr id="627" name="フリーフォーム 218"/>
                                  <wps:cNvSpPr/>
                                  <wps:spPr>
                                    <a:xfrm>
                                      <a:off x="533243" y="174919"/>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F81775F" w14:textId="77777777" w:rsidR="000D2A51" w:rsidRDefault="000D2A51" w:rsidP="004010D2"/>
                                    </w:txbxContent>
                                  </wps:txbx>
                                  <wps:bodyPr wrap="square" rtlCol="0" anchor="ctr"/>
                                </wps:wsp>
                              </wpg:grpSp>
                              <wpg:grpSp>
                                <wpg:cNvPr id="601" name="図形グループ 192"/>
                                <wpg:cNvGrpSpPr/>
                                <wpg:grpSpPr>
                                  <a:xfrm>
                                    <a:off x="685407" y="66136"/>
                                    <a:ext cx="198243" cy="205283"/>
                                    <a:chOff x="685407" y="66136"/>
                                    <a:chExt cx="198243" cy="205283"/>
                                  </a:xfrm>
                                </wpg:grpSpPr>
                                <wps:wsp>
                                  <wps:cNvPr id="616" name="円/楕円 207"/>
                                  <wps:cNvSpPr/>
                                  <wps:spPr>
                                    <a:xfrm>
                                      <a:off x="691784" y="73385"/>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D31A083" w14:textId="77777777" w:rsidR="000D2A51" w:rsidRDefault="000D2A51" w:rsidP="004010D2"/>
                                    </w:txbxContent>
                                  </wps:txbx>
                                  <wps:bodyPr wrap="square" rtlCol="0" anchor="ctr"/>
                                </wps:wsp>
                                <wps:wsp>
                                  <wps:cNvPr id="617" name="フリーフォーム 208"/>
                                  <wps:cNvSpPr/>
                                  <wps:spPr>
                                    <a:xfrm>
                                      <a:off x="695433" y="11882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116FF7D" w14:textId="77777777" w:rsidR="000D2A51" w:rsidRDefault="000D2A51" w:rsidP="004010D2"/>
                                    </w:txbxContent>
                                  </wps:txbx>
                                  <wps:bodyPr wrap="square" rtlCol="0" anchor="ctr"/>
                                </wps:wsp>
                                <wps:wsp>
                                  <wps:cNvPr id="618" name="フリーフォーム 209"/>
                                  <wps:cNvSpPr/>
                                  <wps:spPr>
                                    <a:xfrm>
                                      <a:off x="690329" y="18263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D61A24F" w14:textId="77777777" w:rsidR="000D2A51" w:rsidRDefault="000D2A51" w:rsidP="004010D2"/>
                                    </w:txbxContent>
                                  </wps:txbx>
                                  <wps:bodyPr wrap="square" rtlCol="0" anchor="ctr"/>
                                </wps:wsp>
                                <wps:wsp>
                                  <wps:cNvPr id="619" name="フリーフォーム 210"/>
                                  <wps:cNvSpPr/>
                                  <wps:spPr>
                                    <a:xfrm>
                                      <a:off x="768340" y="6613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9385830" w14:textId="77777777" w:rsidR="000D2A51" w:rsidRDefault="000D2A51" w:rsidP="004010D2"/>
                                    </w:txbxContent>
                                  </wps:txbx>
                                  <wps:bodyPr wrap="square" rtlCol="0" anchor="ctr"/>
                                </wps:wsp>
                                <wps:wsp>
                                  <wps:cNvPr id="620" name="フリーフォーム 211"/>
                                  <wps:cNvSpPr/>
                                  <wps:spPr>
                                    <a:xfrm>
                                      <a:off x="731768" y="8382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4EEAC69" w14:textId="77777777" w:rsidR="000D2A51" w:rsidRDefault="000D2A51" w:rsidP="004010D2"/>
                                    </w:txbxContent>
                                  </wps:txbx>
                                  <wps:bodyPr wrap="square" rtlCol="0" anchor="ctr"/>
                                </wps:wsp>
                                <wps:wsp>
                                  <wps:cNvPr id="621" name="フリーフォーム 212"/>
                                  <wps:cNvSpPr/>
                                  <wps:spPr>
                                    <a:xfrm>
                                      <a:off x="685407" y="15310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E27D3AB" w14:textId="77777777" w:rsidR="000D2A51" w:rsidRDefault="000D2A51" w:rsidP="004010D2"/>
                                    </w:txbxContent>
                                  </wps:txbx>
                                  <wps:bodyPr wrap="square" rtlCol="0" anchor="ctr"/>
                                </wps:wsp>
                              </wpg:grpSp>
                              <wpg:grpSp>
                                <wpg:cNvPr id="602" name="図形グループ 193"/>
                                <wpg:cNvGrpSpPr/>
                                <wpg:grpSpPr>
                                  <a:xfrm>
                                    <a:off x="286278" y="50458"/>
                                    <a:ext cx="198243" cy="205283"/>
                                    <a:chOff x="286278" y="50458"/>
                                    <a:chExt cx="198243" cy="205283"/>
                                  </a:xfrm>
                                </wpg:grpSpPr>
                                <wps:wsp>
                                  <wps:cNvPr id="610" name="円/楕円 201"/>
                                  <wps:cNvSpPr/>
                                  <wps:spPr>
                                    <a:xfrm>
                                      <a:off x="292655" y="57707"/>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ADF3F8B" w14:textId="77777777" w:rsidR="000D2A51" w:rsidRDefault="000D2A51" w:rsidP="004010D2"/>
                                    </w:txbxContent>
                                  </wps:txbx>
                                  <wps:bodyPr wrap="square" rtlCol="0" anchor="ctr"/>
                                </wps:wsp>
                                <wps:wsp>
                                  <wps:cNvPr id="611" name="フリーフォーム 202"/>
                                  <wps:cNvSpPr/>
                                  <wps:spPr>
                                    <a:xfrm>
                                      <a:off x="296304" y="10315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0E3A3F7" w14:textId="77777777" w:rsidR="000D2A51" w:rsidRDefault="000D2A51" w:rsidP="004010D2"/>
                                    </w:txbxContent>
                                  </wps:txbx>
                                  <wps:bodyPr wrap="square" rtlCol="0" anchor="ctr"/>
                                </wps:wsp>
                                <wps:wsp>
                                  <wps:cNvPr id="612" name="フリーフォーム 203"/>
                                  <wps:cNvSpPr/>
                                  <wps:spPr>
                                    <a:xfrm>
                                      <a:off x="291200" y="166954"/>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0F1275C" w14:textId="77777777" w:rsidR="000D2A51" w:rsidRDefault="000D2A51" w:rsidP="004010D2"/>
                                    </w:txbxContent>
                                  </wps:txbx>
                                  <wps:bodyPr wrap="square" rtlCol="0" anchor="ctr"/>
                                </wps:wsp>
                                <wps:wsp>
                                  <wps:cNvPr id="613" name="フリーフォーム 204"/>
                                  <wps:cNvSpPr/>
                                  <wps:spPr>
                                    <a:xfrm>
                                      <a:off x="369211" y="50458"/>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0739AA3" w14:textId="77777777" w:rsidR="000D2A51" w:rsidRDefault="000D2A51" w:rsidP="004010D2"/>
                                    </w:txbxContent>
                                  </wps:txbx>
                                  <wps:bodyPr wrap="square" rtlCol="0" anchor="ctr"/>
                                </wps:wsp>
                                <wps:wsp>
                                  <wps:cNvPr id="614" name="フリーフォーム 205"/>
                                  <wps:cNvSpPr/>
                                  <wps:spPr>
                                    <a:xfrm>
                                      <a:off x="332639" y="68150"/>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647E6AF" w14:textId="77777777" w:rsidR="000D2A51" w:rsidRDefault="000D2A51" w:rsidP="004010D2"/>
                                    </w:txbxContent>
                                  </wps:txbx>
                                  <wps:bodyPr wrap="square" rtlCol="0" anchor="ctr"/>
                                </wps:wsp>
                                <wps:wsp>
                                  <wps:cNvPr id="615" name="フリーフォーム 206"/>
                                  <wps:cNvSpPr/>
                                  <wps:spPr>
                                    <a:xfrm>
                                      <a:off x="286278" y="13742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E19BD31" w14:textId="77777777" w:rsidR="000D2A51" w:rsidRDefault="000D2A51" w:rsidP="004010D2"/>
                                    </w:txbxContent>
                                  </wps:txbx>
                                  <wps:bodyPr wrap="square" rtlCol="0" anchor="ctr"/>
                                </wps:wsp>
                              </wpg:grpSp>
                              <wpg:grpSp>
                                <wpg:cNvPr id="603" name="図形グループ 194"/>
                                <wpg:cNvGrpSpPr/>
                                <wpg:grpSpPr>
                                  <a:xfrm>
                                    <a:off x="689312" y="444646"/>
                                    <a:ext cx="198243" cy="205283"/>
                                    <a:chOff x="689312" y="444646"/>
                                    <a:chExt cx="198243" cy="205283"/>
                                  </a:xfrm>
                                </wpg:grpSpPr>
                                <wps:wsp>
                                  <wps:cNvPr id="604" name="円/楕円 195"/>
                                  <wps:cNvSpPr/>
                                  <wps:spPr>
                                    <a:xfrm>
                                      <a:off x="695689" y="451895"/>
                                      <a:ext cx="191866" cy="198034"/>
                                    </a:xfrm>
                                    <a:prstGeom prst="ellipse">
                                      <a:avLst/>
                                    </a:prstGeom>
                                    <a:solidFill>
                                      <a:srgbClr val="FFFFFF"/>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E675839" w14:textId="77777777" w:rsidR="000D2A51" w:rsidRDefault="000D2A51" w:rsidP="004010D2"/>
                                    </w:txbxContent>
                                  </wps:txbx>
                                  <wps:bodyPr wrap="square" rtlCol="0" anchor="ctr"/>
                                </wps:wsp>
                                <wps:wsp>
                                  <wps:cNvPr id="605" name="フリーフォーム 196"/>
                                  <wps:cNvSpPr/>
                                  <wps:spPr>
                                    <a:xfrm>
                                      <a:off x="699338" y="497338"/>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723926B9" w14:textId="77777777" w:rsidR="000D2A51" w:rsidRDefault="000D2A51" w:rsidP="004010D2"/>
                                    </w:txbxContent>
                                  </wps:txbx>
                                  <wps:bodyPr wrap="square" rtlCol="0" anchor="ctr"/>
                                </wps:wsp>
                                <wps:wsp>
                                  <wps:cNvPr id="606" name="フリーフォーム 197"/>
                                  <wps:cNvSpPr/>
                                  <wps:spPr>
                                    <a:xfrm>
                                      <a:off x="694234" y="561142"/>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17E3B9E7" w14:textId="77777777" w:rsidR="000D2A51" w:rsidRDefault="000D2A51" w:rsidP="004010D2"/>
                                    </w:txbxContent>
                                  </wps:txbx>
                                  <wps:bodyPr wrap="square" rtlCol="0" anchor="ctr"/>
                                </wps:wsp>
                                <wps:wsp>
                                  <wps:cNvPr id="607" name="フリーフォーム 198"/>
                                  <wps:cNvSpPr/>
                                  <wps:spPr>
                                    <a:xfrm>
                                      <a:off x="772245" y="444646"/>
                                      <a:ext cx="51766" cy="45719"/>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solidFill>
                                      <a:srgbClr val="FFFFFF"/>
                                    </a:solidFill>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3C86A7C0" w14:textId="77777777" w:rsidR="000D2A51" w:rsidRDefault="000D2A51" w:rsidP="004010D2"/>
                                    </w:txbxContent>
                                  </wps:txbx>
                                  <wps:bodyPr wrap="square" rtlCol="0" anchor="ctr"/>
                                </wps:wsp>
                                <wps:wsp>
                                  <wps:cNvPr id="608" name="フリーフォーム 199"/>
                                  <wps:cNvSpPr/>
                                  <wps:spPr>
                                    <a:xfrm>
                                      <a:off x="735673" y="462338"/>
                                      <a:ext cx="140690"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47D6A416" w14:textId="77777777" w:rsidR="000D2A51" w:rsidRDefault="000D2A51" w:rsidP="004010D2"/>
                                    </w:txbxContent>
                                  </wps:txbx>
                                  <wps:bodyPr wrap="square" rtlCol="0" anchor="ctr"/>
                                </wps:wsp>
                                <wps:wsp>
                                  <wps:cNvPr id="609" name="フリーフォーム 200"/>
                                  <wps:cNvSpPr/>
                                  <wps:spPr>
                                    <a:xfrm>
                                      <a:off x="689312" y="531610"/>
                                      <a:ext cx="187051" cy="62300"/>
                                    </a:xfrm>
                                    <a:custGeom>
                                      <a:avLst/>
                                      <a:gdLst>
                                        <a:gd name="connsiteX0" fmla="*/ 0 w 187051"/>
                                        <a:gd name="connsiteY0" fmla="*/ 0 h 62300"/>
                                        <a:gd name="connsiteX1" fmla="*/ 68913 w 187051"/>
                                        <a:gd name="connsiteY1" fmla="*/ 54145 h 62300"/>
                                        <a:gd name="connsiteX2" fmla="*/ 132905 w 187051"/>
                                        <a:gd name="connsiteY2" fmla="*/ 59067 h 62300"/>
                                        <a:gd name="connsiteX3" fmla="*/ 187051 w 187051"/>
                                        <a:gd name="connsiteY3" fmla="*/ 24611 h 62300"/>
                                      </a:gdLst>
                                      <a:ahLst/>
                                      <a:cxnLst>
                                        <a:cxn ang="0">
                                          <a:pos x="connsiteX0" y="connsiteY0"/>
                                        </a:cxn>
                                        <a:cxn ang="0">
                                          <a:pos x="connsiteX1" y="connsiteY1"/>
                                        </a:cxn>
                                        <a:cxn ang="0">
                                          <a:pos x="connsiteX2" y="connsiteY2"/>
                                        </a:cxn>
                                        <a:cxn ang="0">
                                          <a:pos x="connsiteX3" y="connsiteY3"/>
                                        </a:cxn>
                                      </a:cxnLst>
                                      <a:rect l="l" t="t" r="r" b="b"/>
                                      <a:pathLst>
                                        <a:path w="187051" h="62300">
                                          <a:moveTo>
                                            <a:pt x="0" y="0"/>
                                          </a:moveTo>
                                          <a:cubicBezTo>
                                            <a:pt x="23381" y="22150"/>
                                            <a:pt x="46762" y="44301"/>
                                            <a:pt x="68913" y="54145"/>
                                          </a:cubicBezTo>
                                          <a:cubicBezTo>
                                            <a:pt x="91064" y="63990"/>
                                            <a:pt x="113215" y="63989"/>
                                            <a:pt x="132905" y="59067"/>
                                          </a:cubicBezTo>
                                          <a:cubicBezTo>
                                            <a:pt x="152595" y="54145"/>
                                            <a:pt x="187051" y="24611"/>
                                            <a:pt x="187051" y="24611"/>
                                          </a:cubicBezTo>
                                        </a:path>
                                      </a:pathLst>
                                    </a:custGeom>
                                    <a:ln w="6350" cmpd="sng">
                                      <a:solidFill>
                                        <a:srgbClr val="000000"/>
                                      </a:solidFill>
                                      <a:prstDash val="dashDot"/>
                                    </a:ln>
                                    <a:effectLst/>
                                  </wps:spPr>
                                  <wps:style>
                                    <a:lnRef idx="2">
                                      <a:schemeClr val="accent1"/>
                                    </a:lnRef>
                                    <a:fillRef idx="0">
                                      <a:schemeClr val="accent1"/>
                                    </a:fillRef>
                                    <a:effectRef idx="1">
                                      <a:schemeClr val="accent1"/>
                                    </a:effectRef>
                                    <a:fontRef idx="minor">
                                      <a:schemeClr val="tx1"/>
                                    </a:fontRef>
                                  </wps:style>
                                  <wps:txbx>
                                    <w:txbxContent>
                                      <w:p w14:paraId="2B999B59" w14:textId="77777777" w:rsidR="000D2A51" w:rsidRDefault="000D2A51" w:rsidP="004010D2"/>
                                    </w:txbxContent>
                                  </wps:txbx>
                                  <wps:bodyPr wrap="square" rtlCol="0" anchor="ctr"/>
                                </wps:wsp>
                              </wpg:grpSp>
                            </wpg:grpSp>
                            <wps:wsp>
                              <wps:cNvPr id="586" name="ストライプ矢印 177"/>
                              <wps:cNvSpPr/>
                              <wps:spPr>
                                <a:xfrm>
                                  <a:off x="0" y="257646"/>
                                  <a:ext cx="143997" cy="107738"/>
                                </a:xfrm>
                                <a:prstGeom prst="stripedRightArrow">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518EC85" w14:textId="77777777" w:rsidR="000D2A51" w:rsidRDefault="000D2A51" w:rsidP="004010D2"/>
                                </w:txbxContent>
                              </wps:txbx>
                              <wps:bodyPr wrap="square" rtlCol="0" anchor="ctr"/>
                            </wps:wsp>
                          </wpg:wgp>
                        </a:graphicData>
                      </a:graphic>
                      <wp14:sizeRelH relativeFrom="page">
                        <wp14:pctWidth>0</wp14:pctWidth>
                      </wp14:sizeRelH>
                      <wp14:sizeRelV relativeFrom="page">
                        <wp14:pctHeight>0</wp14:pctHeight>
                      </wp14:sizeRelV>
                    </wp:anchor>
                  </w:drawing>
                </mc:Choice>
                <mc:Fallback>
                  <w:pict>
                    <v:group w14:anchorId="3380C92B" id="组合 583" o:spid="_x0000_s1199" style="position:absolute;margin-left:33.75pt;margin-top:21pt;width:93.75pt;height:48.75pt;z-index:251663360" coordorigin="" coordsize="11874,6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">
                      <v:shape id="ストライプ矢印 175" o:spid="_x0000_s1200" type="#_x0000_t93" style="position:absolute;left:8940;top:2564;width:2934;height:1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aFGMMA&#10;AADcAAAADwAAAGRycy9kb3ducmV2LnhtbESPT4vCMBTE74LfITxhb5oqq5ZqFHFZ1tMu/sPro3k2&#10;xealNNHWb79ZWPA4zPxmmOW6s5V4UONLxwrGowQEce50yYWC0/FzmILwAVlj5ZgUPMnDetXvLTHT&#10;ruU9PQ6hELGEfYYKTAh1JqXPDVn0I1cTR+/qGoshyqaQusE2lttKTpJkJi2WHBcM1rQ1lN8Od6tg&#10;evTTbzP/wks6Ln8+nvfduW2dUm+DbrMAEagLr/A/vdORS9/h70w8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aFGMMAAADcAAAADwAAAAAAAAAAAAAAAACYAgAAZHJzL2Rv&#10;d25yZXYueG1sUEsFBgAAAAAEAAQA9QAAAIgDAAAAAA==&#10;" adj="17635" fillcolor="black [3213]">
                        <v:textbox>
                          <w:txbxContent>
                            <w:p w14:paraId="64699D2A" w14:textId="77777777" w:rsidR="000D2A51" w:rsidRDefault="000D2A51" w:rsidP="004010D2"/>
                          </w:txbxContent>
                        </v:textbox>
                      </v:shape>
                      <v:group id="図形グループ 176" o:spid="_x0000_s1201" style="position:absolute;left:2722;top:-972;width:6227;height:8171;rotation:90" coordorigin="2722,-971" coordsize="6227,8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AILb8QAAADcAAAA&#10;DwAAAAAAAAAAAAAAAACqAgAAZHJzL2Rvd25yZXYueG1sUEsFBgAAAAAEAAQA+gAAAJsDAAAAAA==&#10;">
                        <v:shape id="円柱 178" o:spid="_x0000_s1202" type="#_x0000_t22" style="position:absolute;left:2781;top:-971;width:6169;height:81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pxWcYA&#10;AADcAAAADwAAAGRycy9kb3ducmV2LnhtbESPT2sCMRTE7wW/Q3iCl1KzFfzD1ihSEGzRQ7dF8PbY&#10;vG4WNy9LEt3125tCweMwM79hluveNuJKPtSOFbyOMxDEpdM1Vwp+vrcvCxAhImtsHJOCGwVYrwZP&#10;S8y16/iLrkWsRIJwyFGBibHNpQylIYth7Fri5P06bzEm6SupPXYJbhs5ybKZtFhzWjDY0ruh8lxc&#10;rILO31geP5535WH/OS+Ken/KTFBqNOw3byAi9fER/m/vtILpYg5/Z9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gpxWcYAAADcAAAADwAAAAAAAAAAAAAAAACYAgAAZHJz&#10;L2Rvd25yZXYueG1sUEsFBgAAAAAEAAQA9QAAAIsDAAAAAA==&#10;" adj="4077" filled="f">
                          <v:textbox>
                            <w:txbxContent>
                              <w:p w14:paraId="47CA584F" w14:textId="77777777" w:rsidR="000D2A51" w:rsidRDefault="000D2A51" w:rsidP="004010D2"/>
                            </w:txbxContent>
                          </v:textbox>
                        </v:shape>
                        <v:group id="図形グループ 179" o:spid="_x0000_s1203" style="position:absolute;left:2722;top:1153;width:1983;height:2053" coordorigin="272282,115386" coordsize="198243,205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5GcIAAADcAAAADwAAAGRycy9kb3ducmV2LnhtbERPy4rCMBTdC/5DuII7&#10;TTuDIh1TEZkZXIjgA2R2l+baljY3pcm09e/NQnB5OO/1ZjC16Kh1pWUF8TwCQZxZXXKu4Hr5ma1A&#10;OI+ssbZMCh7kYJOOR2tMtO35RN3Z5yKEsEtQQeF9k0jpsoIMurltiAN3t61BH2CbS91iH8JNLT+i&#10;aCkNlhwaCmxoV1BWnf+Ngt8e++1n/N0dqvvu8XdZHG+HmJSaTobtFwhPg3+LX+69VrBY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PuORnCAAAA3AAAAA8A&#10;AAAAAAAAAAAAAAAAqgIAAGRycy9kb3ducmV2LnhtbFBLBQYAAAAABAAEAPoAAACZAwAAAAA=&#10;">
                          <v:oval id="円/楕円 285" o:spid="_x0000_s1204" style="position:absolute;left:278659;top:122635;width:191866;height:198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GSWcQA&#10;AADcAAAADwAAAGRycy9kb3ducmV2LnhtbESPQWvCQBSE7wX/w/IEb3WjiGh0laKISuNBa+/P7DMJ&#10;zb4Nu6tJ/323UOhxmJlvmOW6M7V4kvOVZQWjYQKCOLe64kLB9WP3OgPhA7LG2jIp+CYP61XvZYmp&#10;ti2f6XkJhYgQ9ikqKENoUil9XpJBP7QNcfTu1hkMUbpCaodthJtajpNkKg1WHBdKbGhTUv51eRgF&#10;5vFu7W0/+8yu2a46Ze7Y3rdHpQb97m0BIlAX/sN/7YNWMJ1P4PdMPA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hklnEAAAA3AAAAA8AAAAAAAAAAAAAAAAAmAIAAGRycy9k&#10;b3ducmV2LnhtbFBLBQYAAAAABAAEAPUAAACJAwAAAAA=&#10;" filled="f">
                            <v:textbox>
                              <w:txbxContent>
                                <w:p w14:paraId="72FF22B1" w14:textId="77777777" w:rsidR="000D2A51" w:rsidRDefault="000D2A51" w:rsidP="004010D2"/>
                              </w:txbxContent>
                            </v:textbox>
                          </v:oval>
                          <v:shape id="フリーフォーム 286" o:spid="_x0000_s1205" style="position:absolute;left:282308;top:168078;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VEw8cA&#10;AADcAAAADwAAAGRycy9kb3ducmV2LnhtbESPT2vCQBTE70K/w/IKvemmtUZNs4oVC+2lxT9Ij4/s&#10;MwnJvg3Z1cRv7xaEHoeZ+Q2TLntTiwu1rrSs4HkUgSDOrC45V3DYfwxnIJxH1lhbJgVXcrBcPAxS&#10;TLTteEuXnc9FgLBLUEHhfZNI6bKCDLqRbYiDd7KtQR9km0vdYhfgppYvURRLgyWHhQIbWheUVbuz&#10;UfAVbzbzn9X4u3x/Pf1Ox9Wxs7VR6umxX72B8NT7//C9/akVxPMJ/J0JR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VRMPHAAAA3AAAAA8AAAAAAAAAAAAAAAAAmAIAAGRy&#10;cy9kb3ducmV2LnhtbFBLBQYAAAAABAAEAPUAAACMAw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5D8D334" w14:textId="77777777" w:rsidR="000D2A51" w:rsidRDefault="000D2A51" w:rsidP="004010D2"/>
                              </w:txbxContent>
                            </v:textbox>
                          </v:shape>
                          <v:shape id="フリーフォーム 287" o:spid="_x0000_s1206" style="position:absolute;left:277204;top:231882;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fatMUA&#10;AADcAAAADwAAAGRycy9kb3ducmV2LnhtbESPT2vCQBTE7wW/w/IEb7rxD7FGV1GxYC9KVUqPj+wz&#10;CWbfhuzWxG/vFoQeh5n5DbNYtaYUd6pdYVnBcBCBIE6tLjhTcDl/9N9BOI+ssbRMCh7kYLXsvC0w&#10;0bbhL7qffCYChF2CCnLvq0RKl+Zk0A1sRRy8q60N+iDrTOoamwA3pRxFUSwNFhwWcqxom1N6O/0a&#10;BZ/xbjc7rseHYjO5/kzHt+/GlkapXrddz0F4av1/+NXeawXxLIa/M+EIyO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R9q0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A31C999" w14:textId="77777777" w:rsidR="000D2A51" w:rsidRDefault="000D2A51" w:rsidP="004010D2"/>
                              </w:txbxContent>
                            </v:textbox>
                          </v:shape>
                          <v:shape id="フリーフォーム 288" o:spid="_x0000_s1207" style="position:absolute;left:355215;top:115386;width:51766;height:45719;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L8UA&#10;AADcAAAADwAAAGRycy9kb3ducmV2LnhtbESPQWvCQBSE7wX/w/IKvTWbaok1uoqKBb1UtCIeH9ln&#10;Esy+Ddmtif/eFYQeh5n5hpnMOlOJKzWutKzgI4pBEGdWl5wrOPx+v3+BcB5ZY2WZFNzIwWzae5lg&#10;qm3LO7rufS4ChF2KCgrv61RKlxVk0EW2Jg7e2TYGfZBNLnWDbYCbSvbjOJEGSw4LBda0LCi77P+M&#10;gk2yWo2288FPufg8n4aDy7G1lVHq7bWbj0F46vx/+NleawXJaAi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C38v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19072,39734;36781,43346;51766,18061" o:connectangles="0,0,0,0" textboxrect="0,0,187051,62300"/>
                            <v:textbox>
                              <w:txbxContent>
                                <w:p w14:paraId="2E74D428" w14:textId="77777777" w:rsidR="000D2A51" w:rsidRDefault="000D2A51" w:rsidP="004010D2"/>
                              </w:txbxContent>
                            </v:textbox>
                          </v:shape>
                          <v:shape id="フリーフォーム 289" o:spid="_x0000_s1208" style="position:absolute;left:318643;top:133078;width:140690;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TrXcIA&#10;AADcAAAADwAAAGRycy9kb3ducmV2LnhtbERPTYvCMBC9C/sfwgjeNHWV7lqNoqKgF2XdZfE4NGNb&#10;bCalibb+e3MQPD7e92zRmlLcqXaFZQXDQQSCOLW64EzB3++2/w3CeWSNpWVS8CAHi/lHZ4aJtg3/&#10;0P3kMxFC2CWoIPe+SqR0aU4G3cBWxIG72NqgD7DOpK6xCeGmlJ9RFEuDBYeGHCta55ReTzejYB9v&#10;NpPjcnQoVuPL+Wt0/W9saZTqddvlFISn1r/FL/dOK4gnYW04E46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Otd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2222CDD4" w14:textId="77777777" w:rsidR="000D2A51" w:rsidRDefault="000D2A51" w:rsidP="004010D2"/>
                              </w:txbxContent>
                            </v:textbox>
                          </v:shape>
                          <v:shape id="フリーフォーム 290" o:spid="_x0000_s1209" style="position:absolute;left:272282;top:202350;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hOxsYA&#10;AADcAAAADwAAAGRycy9kb3ducmV2LnhtbESPT2vCQBTE7wW/w/KE3nSjlrSJWUWLhXqx1Bbx+Mi+&#10;/MHs25DdmvTbdwWhx2FmfsNk68E04kqdqy0rmE0jEMS51TWXCr6/3iYvIJxH1thYJgW/5GC9Gj1k&#10;mGrb8yddj74UAcIuRQWV920qpcsrMuimtiUOXmE7gz7IrpS6wz7ATSPnURRLgzWHhQpbeq0ovxx/&#10;jIJ9vNslH5vFod4+FefnxeXU28Yo9TgeNksQngb/H76337WCOEngdiYc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9hOx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E20A6A3" w14:textId="77777777" w:rsidR="000D2A51" w:rsidRDefault="000D2A51" w:rsidP="004010D2"/>
                              </w:txbxContent>
                            </v:textbox>
                          </v:shape>
                        </v:group>
                        <v:group id="図形グループ 180" o:spid="_x0000_s1210" style="position:absolute;left:4069;top:582;width:1983;height:2053" coordorigin="4069,582"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KcgsYAAADcAAAADwAAAGRycy9kb3ducmV2LnhtbESPT2vCQBTE7wW/w/IK&#10;3uomSoqmriJSpQcpNBFKb4/sMwlm34bsNn++fbdQ6HGYmd8w2/1oGtFT52rLCuJFBIK4sLrmUsE1&#10;Pz2tQTiPrLGxTAomcrDfzR62mGo78Af1mS9FgLBLUUHlfZtK6YqKDLqFbYmDd7OdQR9kV0rd4RDg&#10;ppHLKHqWBmsOCxW2dKyouGffRsF5wOGwil/7y/12nL7y5P3zEpNS88fx8ALC0+j/w3/tN60gWW/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opyCxgAAANwA&#10;AAAPAAAAAAAAAAAAAAAAAKoCAABkcnMvZG93bnJldi54bWxQSwUGAAAAAAQABAD6AAAAnQMAAAAA&#10;">
                          <v:oval id="円/楕円 279" o:spid="_x0000_s1211" style="position:absolute;left:4133;top:654;width:1919;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7icMIA&#10;AADcAAAADwAAAGRycy9kb3ducmV2LnhtbERPy4rCMBTdC/5DuMLsNFVBOtUoo+joiDL4YNaX5toW&#10;m5vSRK1/P1kILg/nPZk1phR3ql1hWUG/F4EgTq0uOFNwPq26MQjnkTWWlknBkxzMpu3WBBNtH3yg&#10;+9FnIoSwS1BB7n2VSOnSnAy6nq2IA3extUEfYJ1JXeMjhJtSDqJoJA0WHBpyrGiRU3o93oyC79/1&#10;pxze5tGFf/bx/m+3fG6HS6U+Os3XGISnxr/FL/dGKxjFYW04E46An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TuJwwgAAANwAAAAPAAAAAAAAAAAAAAAAAJgCAABkcnMvZG93&#10;bnJldi54bWxQSwUGAAAAAAQABAD1AAAAhwMAAAAA&#10;">
                            <v:textbox>
                              <w:txbxContent>
                                <w:p w14:paraId="761ECDD0" w14:textId="77777777" w:rsidR="000D2A51" w:rsidRDefault="000D2A51" w:rsidP="004010D2"/>
                              </w:txbxContent>
                            </v:textbox>
                          </v:oval>
                          <v:shape id="フリーフォーム 280" o:spid="_x0000_s1212" style="position:absolute;left:4170;top:1109;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HYG8UA&#10;AADcAAAADwAAAGRycy9kb3ducmV2LnhtbESPQWvCQBSE74X+h+UVvNWNVdIYXcWKgr0oVRGPj+wz&#10;CWbfhuxq4r93C4Ueh5n5hpnOO1OJOzWutKxg0I9AEGdWl5wrOB7W7wkI55E1VpZJwYMczGevL1NM&#10;tW35h+57n4sAYZeigsL7OpXSZQUZdH1bEwfvYhuDPsgml7rBNsBNJT+iKJYGSw4LBda0LCi77m9G&#10;wXe8Wo13i+G2/Bpdzp/D66m1lVGq99YtJiA8df4//NfeaAVxMobfM+EIyN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Adgb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6BFA1B55" w14:textId="77777777" w:rsidR="000D2A51" w:rsidRDefault="000D2A51" w:rsidP="004010D2"/>
                              </w:txbxContent>
                            </v:textbox>
                          </v:shape>
                          <v:shape id="フリーフォーム 281" o:spid="_x0000_s1213" style="position:absolute;left:4119;top:1747;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LnW8IA&#10;AADcAAAADwAAAGRycy9kb3ducmV2LnhtbERPTYvCMBC9C/sfwgjeNHWV7lqNoqKgF2XdZfE4NGNb&#10;bCalibb+e3MQPD7e92zRmlLcqXaFZQXDQQSCOLW64EzB3++2/w3CeWSNpWVS8CAHi/lHZ4aJtg3/&#10;0P3kMxFC2CWoIPe+SqR0aU4G3cBWxIG72NqgD7DOpK6xCeGmlJ9RFEuDBYeGHCta55ReTzejYB9v&#10;NpPjcnQoVuPL+Wt0/W9saZTqddvlFISn1r/FL/dOK4gnYX44E46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4udb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01FCC23" w14:textId="77777777" w:rsidR="000D2A51" w:rsidRDefault="000D2A51" w:rsidP="004010D2"/>
                              </w:txbxContent>
                            </v:textbox>
                          </v:shape>
                          <v:shape id="フリーフォーム 282" o:spid="_x0000_s1214" style="position:absolute;left:4899;top:582;width:517;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MzP8IA&#10;AADcAAAADwAAAGRycy9kb3ducmV2LnhtbESPT4vCMBTE74LfITzBm6YKyto1yqIrePQfgrdH8zYN&#10;27yUJmvrtzeCsMdhZn7DLNedq8SdmmA9K5iMMxDEhdeWjYLLeTf6ABEissbKMyl4UID1qt9bYq59&#10;y0e6n6IRCcIhRwVljHUuZShKchjGviZO3o9vHMYkGyN1g22Cu0pOs2wuHVpOCyXWtCmp+D39OQVS&#10;P8z3wbbnvZkVh3hrt9ej3So1HHRfnyAidfE//G7vtYL5YgKvM+k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gzM/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2C64CA77" w14:textId="77777777" w:rsidR="000D2A51" w:rsidRDefault="000D2A51" w:rsidP="004010D2"/>
                              </w:txbxContent>
                            </v:textbox>
                          </v:shape>
                          <v:shape id="フリーフォーム 283" o:spid="_x0000_s1215" style="position:absolute;left:4533;top:759;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zct8YA&#10;AADcAAAADwAAAGRycy9kb3ducmV2LnhtbESPW2vCQBSE3wv+h+UIfdONWqKmWUWLhfrS4gXp4yF7&#10;csHs2ZDdmvTfdwWhj8PMfMOk697U4katqywrmIwjEMSZ1RUXCs6n99EChPPIGmvLpOCXHKxXg6cU&#10;E207PtDt6AsRIOwSVFB63yRSuqwkg25sG+Lg5bY16INsC6lb7ALc1HIaRbE0WHFYKLGht5Ky6/HH&#10;KNjHu93yazP7rLYv+fd8dr10tjZKPQ/7zSsIT73/Dz/aH1pBvJzC/Uw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Xzct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761ABCDC" w14:textId="77777777" w:rsidR="000D2A51" w:rsidRDefault="000D2A51" w:rsidP="004010D2"/>
                              </w:txbxContent>
                            </v:textbox>
                          </v:shape>
                          <v:shape id="フリーフォーム 284" o:spid="_x0000_s1216" style="position:absolute;left:4069;top:1451;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B5LMYA&#10;AADcAAAADwAAAGRycy9kb3ducmV2LnhtbESPT2vCQBTE74LfYXlCb3WjKalGV9Gi0F4s/kE8PrLP&#10;JJh9G7KrSb99t1DwOMzMb5j5sjOVeFDjSssKRsMIBHFmdcm5gtNx+zoB4TyyxsoyKfghB8tFvzfH&#10;VNuW9/Q4+FwECLsUFRTe16mULivIoBvamjh4V9sY9EE2udQNtgFuKjmOokQaLDksFFjTR0HZ7XA3&#10;Cr6SzWb6vYp35frtenmPb+fWVkapl0G3moHw1Pln+L/9qRUk0xj+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B5L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530AF31" w14:textId="77777777" w:rsidR="000D2A51" w:rsidRDefault="000D2A51" w:rsidP="004010D2"/>
                              </w:txbxContent>
                            </v:textbox>
                          </v:shape>
                        </v:group>
                        <v:group id="図形グループ 181" o:spid="_x0000_s1217" style="position:absolute;left:3855;top:2180;width:1982;height:2053" coordorigin="3855,2180"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GjwsMAAADcAAAADwAAAGRycy9kb3ducmV2LnhtbERPTWvCQBC9F/wPywi9&#10;1U0US41uQpBaepBCVRBvQ3ZMQrKzIbtN4r/vHgo9Pt73LptMKwbqXW1ZQbyIQBAXVtdcKricDy9v&#10;IJxH1thaJgUPcpCls6cdJtqO/E3DyZcihLBLUEHlfZdI6YqKDLqF7YgDd7e9QR9gX0rd4xjCTSuX&#10;UfQqDdYcGirsaF9R0Zx+jIKPEcd8Fb8Px+a+f9zO6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QaPCwwAAANwAAAAP&#10;AAAAAAAAAAAAAAAAAKoCAABkcnMvZG93bnJldi54bWxQSwUGAAAAAAQABAD6AAAAmgMAAAAA&#10;">
                          <v:oval id="円/楕円 273" o:spid="_x0000_s1218" style="position:absolute;left:3919;top:2252;width:1918;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bVmsYA&#10;AADcAAAADwAAAGRycy9kb3ducmV2LnhtbESPQWvCQBSE74L/YXlCb7pRQdI0q9hiW1sqpVE8P7LP&#10;JJh9G7Krxn/vFgSPw8x8w6SLztTiTK2rLCsYjyIQxLnVFRcKdtv3YQzCeWSNtWVScCUHi3m/l2Ki&#10;7YX/6Jz5QgQIuwQVlN43iZQuL8mgG9mGOHgH2xr0QbaF1C1eAtzUchJFM2mw4rBQYkNvJeXH7GQU&#10;fPx+Psvp6TU68Ncm3ux/Vtfv6Uqpp0G3fAHhqfOP8L291gpm8QT+z4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qbVmsYAAADcAAAADwAAAAAAAAAAAAAAAACYAgAAZHJz&#10;L2Rvd25yZXYueG1sUEsFBgAAAAAEAAQA9QAAAIsDAAAAAA==&#10;">
                            <v:textbox>
                              <w:txbxContent>
                                <w:p w14:paraId="0A1DEF4D" w14:textId="77777777" w:rsidR="000D2A51" w:rsidRDefault="000D2A51" w:rsidP="004010D2"/>
                              </w:txbxContent>
                            </v:textbox>
                          </v:oval>
                          <v:shape id="フリーフォーム 274" o:spid="_x0000_s1219" style="position:absolute;left:3955;top:2707;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8cUA&#10;AADcAAAADwAAAGRycy9kb3ducmV2LnhtbESPQWvCQBSE7wX/w/IEb3WjkWijq6hYsBeltojHR/aZ&#10;BLNvQ3Zr4r93C4Ueh5n5hlmsOlOJOzWutKxgNIxAEGdWl5wr+P56f52BcB5ZY2WZFDzIwWrZe1lg&#10;qm3Ln3Q/+VwECLsUFRTe16mULivIoBvamjh4V9sY9EE2udQNtgFuKjmOokQaLDksFFjTtqDsdvox&#10;Cj6S3e7tuI4P5WZyvUzj27m1lVFq0O/WcxCeOv8f/mvvtYJkFsPvmXA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e/x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CB19CF5" w14:textId="77777777" w:rsidR="000D2A51" w:rsidRDefault="000D2A51" w:rsidP="004010D2"/>
                              </w:txbxContent>
                            </v:textbox>
                          </v:shape>
                          <v:shape id="フリーフォーム 275" o:spid="_x0000_s1220" style="position:absolute;left:3904;top:3345;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B3hcUA&#10;AADcAAAADwAAAGRycy9kb3ducmV2LnhtbESPQWvCQBSE74X+h+UJvenGKmmMrqJiQS9KbRGPj+wz&#10;CWbfhuzWpP/eFYQeh5n5hpktOlOJGzWutKxgOIhAEGdWl5wr+Pn+7CcgnEfWWFkmBX/kYDF/fZlh&#10;qm3LX3Q7+lwECLsUFRTe16mULivIoBvYmjh4F9sY9EE2udQNtgFuKvkeRbE0WHJYKLCmdUHZ9fhr&#10;FOzizWZyWI725Wp8OX+MrqfWVkapt163nILw1Pn/8LO91QriZAyP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HeF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0EB25753" w14:textId="77777777" w:rsidR="000D2A51" w:rsidRDefault="000D2A51" w:rsidP="004010D2"/>
                              </w:txbxContent>
                            </v:textbox>
                          </v:shape>
                          <v:shape id="フリーフォーム 276" o:spid="_x0000_s1221" style="position:absolute;left:4684;top:2180;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Gj4cIA&#10;AADcAAAADwAAAGRycy9kb3ducmV2LnhtbESPS4sCMRCE7wv+h9CCtzXjgiKjUcQHePSF4K2Z9GbC&#10;TjrDJOuM/94Igseiqr6i5svOVeJOTbCeFYyGGQjiwmvLRsHlvPuegggRWWPlmRQ8KMBy0fuaY659&#10;y0e6n6IRCcIhRwVljHUuZShKchiGviZO3q9vHMYkGyN1g22Cu0r+ZNlEOrScFkqsaV1S8Xf6dwqk&#10;fpjtwbbnvRkXh3hrN9ej3Sg16HerGYhIXfyE3+29VjCZjuF1Jh0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aPh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69C285B6" w14:textId="77777777" w:rsidR="000D2A51" w:rsidRDefault="000D2A51" w:rsidP="004010D2"/>
                              </w:txbxContent>
                            </v:textbox>
                          </v:shape>
                          <v:shape id="フリーフォーム 277" o:spid="_x0000_s1222" style="position:absolute;left:4319;top:2357;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5MacYA&#10;AADcAAAADwAAAGRycy9kb3ducmV2LnhtbESPT2vCQBTE74V+h+UVvOmmVdKYZhUrFvRiqZXS4yP7&#10;8gezb0N2a+K3dwWhx2FmfsNky8E04kydqy0reJ5EIIhzq2suFRy/P8YJCOeRNTaWScGFHCwXjw8Z&#10;ptr2/EXngy9FgLBLUUHlfZtK6fKKDLqJbYmDV9jOoA+yK6XusA9w08iXKIqlwZrDQoUtrSvKT4c/&#10;o2AXbzbzz9V0X7/Pit/X6emnt41RavQ0rN5AeBr8f/je3moFcRLD7Uw4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5Ma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001DF7C5" w14:textId="77777777" w:rsidR="000D2A51" w:rsidRDefault="000D2A51" w:rsidP="004010D2"/>
                              </w:txbxContent>
                            </v:textbox>
                          </v:shape>
                          <v:shape id="フリーフォーム 278" o:spid="_x0000_s1223" style="position:absolute;left:3855;top:3049;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Lp8sUA&#10;AADcAAAADwAAAGRycy9kb3ducmV2LnhtbESPQWvCQBSE74L/YXmF3nRTLTGmrqJiQS+W2iI9PrLP&#10;JJh9G7JbE/+9Kwgeh5n5hpktOlOJCzWutKzgbRiBIM6sLjlX8PvzOUhAOI+ssbJMCq7kYDHv92aY&#10;atvyN10OPhcBwi5FBYX3dSqlywoy6Ia2Jg7eyTYGfZBNLnWDbYCbSo6iKJYGSw4LBda0Lig7H/6N&#10;gl282Uy/luN9uXo//U3G52NrK6PU60u3/ADhqfPP8KO91QriZAL3M+EIy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0uny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E322166" w14:textId="77777777" w:rsidR="000D2A51" w:rsidRDefault="000D2A51" w:rsidP="004010D2"/>
                              </w:txbxContent>
                            </v:textbox>
                          </v:shape>
                        </v:group>
                        <v:group id="図形グループ 182" o:spid="_x0000_s1224" style="position:absolute;left:2799;top:3049;width:1982;height:2053" coordorigin="279901,304991" coordsize="198243,205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0GWcQAAADcAAAADwAAAGRycy9kb3ducmV2LnhtbESPQYvCMBSE78L+h/AW&#10;vGnaFWWtRhHZFQ8iqAvi7dE822LzUppsW/+9EQSPw8x8w8yXnSlFQ7UrLCuIhxEI4tTqgjMFf6ff&#10;wTcI55E1lpZJwZ0cLBcfvTkm2rZ8oOboMxEg7BJUkHtfJVK6NCeDbmgr4uBdbW3QB1lnUtfYBrgp&#10;5VcUTaTBgsNCjhWtc0pvx3+jYNNiuxrFP83udl3fL6fx/ryLSan+Z7eagfDU+Xf41d5qBe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w0GWcQAAADcAAAA&#10;DwAAAAAAAAAAAAAAAACqAgAAZHJzL2Rvd25yZXYueG1sUEsFBgAAAAAEAAQA+gAAAJsDAAAAAA==&#10;">
                          <v:oval id="円/楕円 267" o:spid="_x0000_s1225" style="position:absolute;left:286278;top:312240;width:191866;height:198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jvsYA&#10;AADcAAAADwAAAGRycy9kb3ducmV2LnhtbESPQWvCQBSE74X+h+UVvNVNFaLGbKQVtbYoopaeH9ln&#10;Epp9G7Krxn/vFgo9DjPzDZPOOlOLC7WusqzgpR+BIM6trrhQ8HVcPo9BOI+ssbZMCm7kYJY9PqSY&#10;aHvlPV0OvhABwi5BBaX3TSKly0sy6Pq2IQ7eybYGfZBtIXWL1wA3tRxEUSwNVhwWSmxoXlL+czgb&#10;Bavd+0QOz2/RiT+24+33ZnH7HC6U6j11r1MQnjr/H/5rr7WCeBTD75lwBGR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ijvsYAAADcAAAADwAAAAAAAAAAAAAAAACYAgAAZHJz&#10;L2Rvd25yZXYueG1sUEsFBgAAAAAEAAQA9QAAAIsDAAAAAA==&#10;">
                            <v:textbox>
                              <w:txbxContent>
                                <w:p w14:paraId="6BD612AE" w14:textId="77777777" w:rsidR="000D2A51" w:rsidRDefault="000D2A51" w:rsidP="004010D2"/>
                              </w:txbxContent>
                            </v:textbox>
                          </v:oval>
                          <v:shape id="フリーフォーム 268" o:spid="_x0000_s1226" style="position:absolute;left:289927;top:357683;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eZ1cYA&#10;AADcAAAADwAAAGRycy9kb3ducmV2LnhtbESPT2vCQBTE74LfYXkFb7qpStLGrGKLQr1Yakvx+Mi+&#10;/MHs25BdTfrtuwWhx2FmfsNkm8E04kadqy0reJxFIIhzq2suFXx97qdPIJxH1thYJgU/5GCzHo8y&#10;TLXt+YNuJ1+KAGGXooLK+zaV0uUVGXQz2xIHr7CdQR9kV0rdYR/gppHzKIqlwZrDQoUtvVaUX05X&#10;o+AQ73bP79vFsX5ZFudkcfnubWOUmjwM2xUIT4P/D9/bb1pBnCTwdyYc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eZ1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0553D9A0" w14:textId="77777777" w:rsidR="000D2A51" w:rsidRDefault="000D2A51" w:rsidP="004010D2"/>
                              </w:txbxContent>
                            </v:textbox>
                          </v:shape>
                          <v:shape id="フリーフォーム 269" o:spid="_x0000_s1227" style="position:absolute;left:284823;top:421487;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gNp8QA&#10;AADcAAAADwAAAGRycy9kb3ducmV2LnhtbERPTWvCQBC9F/wPyxR6002NxDa6hrQo2ItSW4rHITsm&#10;IdnZkN2a+O+7B6HHx/teZ6NpxZV6V1tW8DyLQBAXVtdcKvj+2k1fQDiPrLG1TApu5CDbTB7WmGo7&#10;8CddT74UIYRdigoq77tUSldUZNDNbEccuIvtDfoA+1LqHocQblo5j6JEGqw5NFTY0XtFRXP6NQo+&#10;ku329ZjHh/ptcTkv4+ZnsK1R6ulxzFcgPI3+X3x377WCZBnWhjPhCM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YDafEAAAA3AAAAA8AAAAAAAAAAAAAAAAAmAIAAGRycy9k&#10;b3ducmV2LnhtbFBLBQYAAAAABAAEAPUAAACJAw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0785A0B" w14:textId="77777777" w:rsidR="000D2A51" w:rsidRDefault="000D2A51" w:rsidP="004010D2"/>
                              </w:txbxContent>
                            </v:textbox>
                          </v:shape>
                          <v:shape id="フリーフォーム 270" o:spid="_x0000_s1228" style="position:absolute;left:362834;top:304991;width:51766;height:45719;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nZw8QA&#10;AADcAAAADwAAAGRycy9kb3ducmV2LnhtbESPQWvCQBSE7wX/w/KE3upGobZNXYNoBY8aS6G3R/a5&#10;Wcy+DdmtSf69Wyj0OMzMN8yqGFwjbtQF61nBfJaBIK68tmwUfJ73T68gQkTW2HgmBSMFKNaThxXm&#10;2vd8olsZjUgQDjkqqGNscylDVZPDMPMtcfIuvnMYk+yM1B32Ce4auciypXRoOS3U2NK2pupa/jgF&#10;Uo/m42j788E8V8f43e++Tnan1ON02LyDiDTE//Bf+6AVLF/e4PdMOg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52cP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227F981B" w14:textId="77777777" w:rsidR="000D2A51" w:rsidRDefault="000D2A51" w:rsidP="004010D2"/>
                              </w:txbxContent>
                            </v:textbox>
                          </v:shape>
                          <v:shape id="フリーフォーム 271" o:spid="_x0000_s1229" style="position:absolute;left:326262;top:322683;width:140690;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txhsQA&#10;AADcAAAADwAAAGRycy9kb3ducmV2LnhtbERPTWvCQBC9F/wPyxR6002NpDa6hrQo2ItSW4rHITsm&#10;IdnZkN2a+O+7B6HHx/teZ6NpxZV6V1tW8DyLQBAXVtdcKvj+2k2XIJxH1thaJgU3cpBtJg9rTLUd&#10;+JOuJ1+KEMIuRQWV910qpSsqMuhmtiMO3MX2Bn2AfSl1j0MIN62cR1EiDdYcGirs6L2iojn9GgUf&#10;yXb7eszjQ/22uJxf4uZnsK1R6ulxzFcgPI3+X3x377WCZBnmhzPhCM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7cYbEAAAA3AAAAA8AAAAAAAAAAAAAAAAAmAIAAGRycy9k&#10;b3ducmV2LnhtbFBLBQYAAAAABAAEAPUAAACJAw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1D2A1A2A" w14:textId="77777777" w:rsidR="000D2A51" w:rsidRDefault="000D2A51" w:rsidP="004010D2"/>
                              </w:txbxContent>
                            </v:textbox>
                          </v:shape>
                          <v:shape id="フリーフォーム 272" o:spid="_x0000_s1230" style="position:absolute;left:279901;top:391955;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fUHcYA&#10;AADcAAAADwAAAGRycy9kb3ducmV2LnhtbESPQWvCQBSE74X+h+UVvOkmtaQxdSNWFOpFqS3S4yP7&#10;TILZtyG7mvTfdwWhx2FmvmHmi8E04kqdqy0riCcRCOLC6ppLBd9fm3EKwnlkjY1lUvBLDhb548Mc&#10;M217/qTrwZciQNhlqKDyvs2kdEVFBt3EtsTBO9nOoA+yK6XusA9w08jnKEqkwZrDQoUtrSoqzoeL&#10;UbBN1uvZfjnd1e8vp5/X6fnY28YoNXoalm8gPA3+P3xvf2gFSRrD7Uw4A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fUH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62DB3F5E" w14:textId="77777777" w:rsidR="000D2A51" w:rsidRDefault="000D2A51" w:rsidP="004010D2"/>
                              </w:txbxContent>
                            </v:textbox>
                          </v:shape>
                        </v:group>
                        <v:group id="図形グループ 183" o:spid="_x0000_s1231" style="position:absolute;left:2871;top:4945;width:1982;height:2053" coordorigin="2871,4945"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YLsUAAADcAAAADwAAAGRycy9kb3ducmV2LnhtbESPQYvCMBSE78L+h/CE&#10;vWlaF8WtRhFZlz2IoC6It0fzbIvNS2liW/+9EQSPw8x8w8yXnSlFQ7UrLCuIhxEI4tTqgjMF/8fN&#10;YArCeWSNpWVScCcHy8VHb46Jti3vqTn4TAQIuwQV5N5XiZQuzcmgG9qKOHgXWxv0QdaZ1DW2AW5K&#10;OYqiiTRYcFjIsaJ1Tun1cDMKfltsV1/xT7O9Xtb383G8O21jUuqz361mIDx1/h1+tf+0gvH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fmC7FAAAA3AAA&#10;AA8AAAAAAAAAAAAAAAAAqgIAAGRycy9kb3ducmV2LnhtbFBLBQYAAAAABAAEAPoAAACcAwAAAAA=&#10;">
                          <v:oval id="円/楕円 261" o:spid="_x0000_s1232" style="position:absolute;left:2934;top:5018;width:1919;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2eUcQA&#10;AADcAAAADwAAAGRycy9kb3ducmV2LnhtbERPy2rCQBTdF/yH4Ra6q5NWSDXNKLZYXyhiWrq+ZK5J&#10;aOZOyIwx/r2zKLg8nHc6600tOmpdZVnByzACQZxbXXGh4Of763kMwnlkjbVlUnAlB7Pp4CHFRNsL&#10;H6nLfCFCCLsEFZTeN4mULi/JoBvahjhwJ9sa9AG2hdQtXkK4qeVrFMXSYMWhocSGPkvK/7KzUbA8&#10;rCZydP6ITrzZj/e/u8V1O1oo9fTYz99BeOr9XfzvXmsF8VuYH86EIy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tnlHEAAAA3AAAAA8AAAAAAAAAAAAAAAAAmAIAAGRycy9k&#10;b3ducmV2LnhtbFBLBQYAAAAABAAEAPUAAACJAwAAAAA=&#10;">
                            <v:textbox>
                              <w:txbxContent>
                                <w:p w14:paraId="23B63C8A" w14:textId="77777777" w:rsidR="000D2A51" w:rsidRDefault="000D2A51" w:rsidP="004010D2"/>
                              </w:txbxContent>
                            </v:textbox>
                          </v:oval>
                          <v:shape id="フリーフォーム 262" o:spid="_x0000_s1233" style="position:absolute;left:2971;top:5472;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KkOsYA&#10;AADcAAAADwAAAGRycy9kb3ducmV2LnhtbESPT2vCQBTE74LfYXlCb7pRS6zRjdhiob1YakU8PrIv&#10;fzD7NmS3Jv32rlDwOMzMb5j1pje1uFLrKssKppMIBHFmdcWFguPP+/gFhPPIGmvLpOCPHGzS4WCN&#10;ibYdf9P14AsRIOwSVFB63yRSuqwkg25iG+Lg5bY16INsC6lb7ALc1HIWRbE0WHFYKLGht5Kyy+HX&#10;KPiMd7vl13a+r16f8/Nifjl1tjZKPY367QqEp94/wv/tD60gXkzhfiYcAZ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KkO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0CAC92BC" w14:textId="77777777" w:rsidR="000D2A51" w:rsidRDefault="000D2A51" w:rsidP="004010D2"/>
                              </w:txbxContent>
                            </v:textbox>
                          </v:shape>
                          <v:shape id="フリーフォーム 263" o:spid="_x0000_s1234" style="position:absolute;left:2920;top:6110;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A6TcYA&#10;AADcAAAADwAAAGRycy9kb3ducmV2LnhtbESPW2vCQBSE3wv9D8sp+FY3VYmauhEVBftS8ULp4yF7&#10;csHs2ZBdTfz33UKhj8PMfMMslr2pxZ1aV1lW8DaMQBBnVldcKLicd68zEM4ja6wtk4IHOVimz08L&#10;TLTt+Ej3ky9EgLBLUEHpfZNI6bKSDLqhbYiDl9vWoA+yLaRusQtwU8tRFMXSYMVhocSGNiVl19PN&#10;KPiIt9v5YTX+rNaT/Hs6vn51tjZKDV761TsIT73/D/+191pBPB3B75lwBGT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A6T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03E8061A" w14:textId="77777777" w:rsidR="000D2A51" w:rsidRDefault="000D2A51" w:rsidP="004010D2"/>
                              </w:txbxContent>
                            </v:textbox>
                          </v:shape>
                          <v:shape id="フリーフォーム 264" o:spid="_x0000_s1235" style="position:absolute;left:3700;top:4945;width:518;height:458;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HuKcQA&#10;AADcAAAADwAAAGRycy9kb3ducmV2LnhtbESPQWvCQBSE70L/w/IKvemmLVWJrqE0LXjUKIK3R/Z1&#10;szT7NmS3Jv77bkHwOMzMN8y6GF0rLtQH61nB8ywDQVx7bdkoOB6+pksQISJrbD2TgisFKDYPkzXm&#10;2g+8p0sVjUgQDjkqaGLscilD3ZDDMPMdcfK+fe8wJtkbqXscEty18iXL5tKh5bTQYEcfDdU/1a9T&#10;IPXVfO7scNiat3oXz0N52ttSqafH8X0FItIY7+Fbe6sVzBev8H8mH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R7in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2C063CF2" w14:textId="77777777" w:rsidR="000D2A51" w:rsidRDefault="000D2A51" w:rsidP="004010D2"/>
                              </w:txbxContent>
                            </v:textbox>
                          </v:shape>
                          <v:shape id="フリーフォーム 265" o:spid="_x0000_s1236" style="position:absolute;left:3334;top:5122;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UHoscA&#10;AADcAAAADwAAAGRycy9kb3ducmV2LnhtbESPW2vCQBSE34X+h+UU+mY2VYmauhEtFuxLxQulj4fs&#10;yQWzZ0N2a+K/7xYKfRxm5htmtR5MI27UudqygucoBkGcW11zqeByfhsvQDiPrLGxTAru5GCdPYxW&#10;mGrb85FuJ1+KAGGXooLK+zaV0uUVGXSRbYmDV9jOoA+yK6XusA9w08hJHCfSYM1hocKWXivKr6dv&#10;o+A92e2Wh830o97Oiq/59PrZ28Yo9fQ4bF5AeBr8f/ivvdcKkvkMfs+EIyC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VB6LHAAAA3AAAAA8AAAAAAAAAAAAAAAAAmAIAAGRy&#10;cy9kb3ducmV2LnhtbFBLBQYAAAAABAAEAPUAAACMAw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23F50CB1" w14:textId="77777777" w:rsidR="000D2A51" w:rsidRDefault="000D2A51" w:rsidP="004010D2"/>
                              </w:txbxContent>
                            </v:textbox>
                          </v:shape>
                          <v:shape id="フリーフォーム 266" o:spid="_x0000_s1237" style="position:absolute;left:2871;top:5815;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miOcYA&#10;AADcAAAADwAAAGRycy9kb3ducmV2LnhtbESPT2vCQBTE7wW/w/IEb3Xjn0ZNXUWLgl6UWpEeH9ln&#10;Esy+DdmtSb99Vyh4HGbmN8x82ZpS3Kl2hWUFg34Egji1uuBMwflr+zoF4TyyxtIyKfglB8tF52WO&#10;ibYNf9L95DMRIOwSVJB7XyVSujQng65vK+LgXW1t0AdZZ1LX2AS4KeUwimJpsOCwkGNFHzmlt9OP&#10;UbCPN5vZcTU6FOvx9Xsyul0aWxqlet129Q7CU+uf4f/2TiuIJ2/wOBOO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pmiO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5703F92" w14:textId="77777777" w:rsidR="000D2A51" w:rsidRDefault="000D2A51" w:rsidP="004010D2"/>
                              </w:txbxContent>
                            </v:textbox>
                          </v:shape>
                        </v:group>
                        <v:group id="図形グループ 184" o:spid="_x0000_s1238" style="position:absolute;left:4574;top:4966;width:1982;height:2052" coordorigin="4574,4966"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M9tcYAAADcAAAADwAAAGRycy9kb3ducmV2LnhtbESPQWvCQBSE7wX/w/IK&#10;3ppNlJSaZhWRKh5CoSqU3h7ZZxLMvg3ZbRL/fbdQ6HGYmW+YfDOZVgzUu8aygiSKQRCXVjdcKbic&#10;908vIJxH1thaJgV3crBZzx5yzLQd+YOGk69EgLDLUEHtfZdJ6cqaDLrIdsTBu9reoA+yr6TucQxw&#10;08pFHD9Lgw2HhRo72tVU3k7fRsFhxHG7TN6G4nbd3b/O6ftnkZBS88dp+wrC0+T/w3/to1aQrp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kz21xgAAANwA&#10;AAAPAAAAAAAAAAAAAAAAAKoCAABkcnMvZG93bnJldi54bWxQSwUGAAAAAAQABAD6AAAAnQMAAAAA&#10;">
                          <v:oval id="円/楕円 255" o:spid="_x0000_s1239" style="position:absolute;left:4638;top:5038;width:1918;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Oj8cA&#10;AADcAAAADwAAAGRycy9kb3ducmV2LnhtbESP3WrCQBSE7wt9h+UUvKubmhI0ukor8adFEbX0+pA9&#10;JqHZsyG7anx7t1Do5TAz3zCTWWdqcaHWVZYVvPQjEMS51RUXCr6Oi+chCOeRNdaWScGNHMymjw8T&#10;TLW98p4uB1+IAGGXooLS+yaV0uUlGXR92xAH72Rbgz7ItpC6xWuAm1oOoiiRBisOCyU2NC8p/zmc&#10;jYLlbjWS8fk9OvHHdrj93mS3zzhTqvfUvY1BeOr8f/ivvdYKkuQVfs+EIyC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PDo/HAAAA3AAAAA8AAAAAAAAAAAAAAAAAmAIAAGRy&#10;cy9kb3ducmV2LnhtbFBLBQYAAAAABAAEAPUAAACMAwAAAAA=&#10;">
                            <v:textbox>
                              <w:txbxContent>
                                <w:p w14:paraId="62EAD9F3" w14:textId="77777777" w:rsidR="000D2A51" w:rsidRDefault="000D2A51" w:rsidP="004010D2"/>
                              </w:txbxContent>
                            </v:textbox>
                          </v:oval>
                          <v:shape id="フリーフォーム 256" o:spid="_x0000_s1240" style="position:absolute;left:4674;top:5493;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A05MYA&#10;AADcAAAADwAAAGRycy9kb3ducmV2LnhtbESPT2vCQBTE7wW/w/KE3upGbaNGV7FioV4U/yAeH9ln&#10;Esy+DdnVpN++Wyh4HGbmN8xs0ZpSPKh2hWUF/V4Egji1uuBMwen49TYG4TyyxtIyKfghB4t552WG&#10;ibYN7+lx8JkIEHYJKsi9rxIpXZqTQdezFXHwrrY26IOsM6lrbALclHIQRbE0WHBYyLGiVU7p7XA3&#10;Cjbxej3ZLYfb4vP9ehkNb+fGlkap1267nILw1Ppn+L/9rRXE8Qf8nQ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A05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4B520EF" w14:textId="77777777" w:rsidR="000D2A51" w:rsidRDefault="000D2A51" w:rsidP="004010D2"/>
                              </w:txbxContent>
                            </v:textbox>
                          </v:shape>
                          <v:shape id="フリーフォーム 257" o:spid="_x0000_s1241" style="position:absolute;left:4623;top:6131;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qk8YA&#10;AADcAAAADwAAAGRycy9kb3ducmV2LnhtbESPT2vCQBTE74V+h+UVvOnGWlaNrmJFoV5a/EPp8ZF9&#10;JsHs25BdTfrtu4LQ4zAzv2Hmy85W4kaNLx1rGA4SEMSZMyXnGk7HbX8Cwgdkg5Vj0vBLHpaL56c5&#10;psa1vKfbIeQiQtinqKEIoU6l9FlBFv3A1cTRO7vGYoiyyaVpsI1wW8nXJFHSYslxocCa1gVll8PV&#10;atipzWb6tRp9lu9v55/x6PLduspq3XvpVjMQgbrwH360P4wGpRTcz8Qj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5Kqk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7EFA54CB" w14:textId="77777777" w:rsidR="000D2A51" w:rsidRDefault="000D2A51" w:rsidP="004010D2"/>
                              </w:txbxContent>
                            </v:textbox>
                          </v:shape>
                          <v:shape id="フリーフォーム 258" o:spid="_x0000_s1242" style="position:absolute;left:5403;top:4966;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N+98QA&#10;AADcAAAADwAAAGRycy9kb3ducmV2LnhtbESPzWrDMBCE74W8g9hAbo3cQN3iRjYlaSHH/FHobbE2&#10;soi1MpYaO28fBQI9DjPzDbOsRteKC/XBelbwMs9AENdeWzYKjofv53cQISJrbD2TgisFqMrJ0xIL&#10;7Qfe0WUfjUgQDgUqaGLsCilD3ZDDMPcdcfJOvncYk+yN1D0OCe5auciyXDq0nBYa7GjVUH3e/zkF&#10;Ul/N19YOh415rbfxd1j/7Oxaqdl0/PwAEWmM/+FHe6MV5Pkb3M+kIy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zfvf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5D4AECC1" w14:textId="77777777" w:rsidR="000D2A51" w:rsidRDefault="000D2A51" w:rsidP="004010D2"/>
                              </w:txbxContent>
                            </v:textbox>
                          </v:shape>
                          <v:shape id="フリーフォーム 259" o:spid="_x0000_s1243" style="position:absolute;left:5038;top:5143;width:1406;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GbesMA&#10;AADcAAAADwAAAGRycy9kb3ducmV2LnhtbERPTWvCQBC9C/6HZQq9mU1NSdvoKiop2IulaSkeh+yY&#10;BLOzIbs18d93D4LHx/terkfTigv1rrGs4CmKQRCXVjdcKfj5fp+9gnAeWWNrmRRcycF6NZ0sMdN2&#10;4C+6FL4SIYRdhgpq77tMSlfWZNBFtiMO3Mn2Bn2AfSV1j0MIN62cx3EqDTYcGmrsaFdTeS7+jIKP&#10;NM/fPjfJodk+n44vyfl3sK1R6vFh3CxAeBr9XXxz77WCNA1rw5lw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GbesMAAADcAAAADwAAAAAAAAAAAAAAAACYAgAAZHJzL2Rv&#10;d25yZXYueG1sUEsFBgAAAAAEAAQA9QAAAIg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4F52483" w14:textId="77777777" w:rsidR="000D2A51" w:rsidRDefault="000D2A51" w:rsidP="004010D2"/>
                              </w:txbxContent>
                            </v:textbox>
                          </v:shape>
                          <v:shape id="フリーフォーム 260" o:spid="_x0000_s1244" style="position:absolute;left:4574;top:5835;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0+4cUA&#10;AADcAAAADwAAAGRycy9kb3ducmV2LnhtbESPT2vCQBTE7wW/w/IEb7rxD7FGV1GxYC9KVUqPj+wz&#10;CWbfhuzWxG/vFoQeh5n5DbNYtaYUd6pdYVnBcBCBIE6tLjhTcDl/9N9BOI+ssbRMCh7kYLXsvC0w&#10;0bbhL7qffCYChF2CCnLvq0RKl+Zk0A1sRRy8q60N+iDrTOoamwA3pRxFUSwNFhwWcqxom1N6O/0a&#10;BZ/xbjc7rseHYjO5/kzHt+/GlkapXrddz0F4av1/+NXeawVxPIO/M+EIyO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T7h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D212283" w14:textId="77777777" w:rsidR="000D2A51" w:rsidRDefault="000D2A51" w:rsidP="004010D2"/>
                              </w:txbxContent>
                            </v:textbox>
                          </v:shape>
                        </v:group>
                        <v:group id="図形グループ 185" o:spid="_x0000_s1245" style="position:absolute;left:6427;top:4945;width:1982;height:2053" coordorigin="6427,4945"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3qlwcYAAADcAAAADwAAAGRycy9kb3ducmV2LnhtbESPQWvCQBSE7wX/w/IE&#10;b3UTNWKjq4jY0kMoVAult0f2mQSzb0N2TeK/dwuFHoeZ+YbZ7AZTi45aV1lWEE8jEMS51RUXCr7O&#10;r88rEM4ja6wtk4I7OdhtR08bTLXt+ZO6ky9EgLBLUUHpfZNK6fKSDLqpbYiDd7GtQR9kW0jdYh/g&#10;ppazKFpKgxWHhRIbOpSUX083o+Ctx34/j49ddr0c7j/n5OM7i0mpyXjYr0F4Gvx/+K/9rhUkLw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eqXBxgAAANwA&#10;AAAPAAAAAAAAAAAAAAAAAKoCAABkcnMvZG93bnJldi54bWxQSwUGAAAAAAQABAD6AAAAnQMAAAAA&#10;">
                          <v:oval id="円/楕円 249" o:spid="_x0000_s1246" style="position:absolute;left:6490;top:5018;width:1919;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7ON8IA&#10;AADcAAAADwAAAGRycy9kb3ducmV2LnhtbERPy4rCMBTdC/MP4Q6403SUEa1GmRF1VBTxgetLc23L&#10;NDeliVr/3iwEl4fzHk1qU4gbVS63rOCrHYEgTqzOOVVwOs5bfRDOI2ssLJOCBzmYjD8aI4y1vfOe&#10;bgefihDCLkYFmfdlLKVLMjLo2rYkDtzFVgZ9gFUqdYX3EG4K2YminjSYc2jIsKRpRsn/4WoULHZ/&#10;A9m9/kYXXm372/Nm9lh3Z0o1P+ufIQhPtX+LX+6lVtD7DmvDmXAE5Pg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Ls43wgAAANwAAAAPAAAAAAAAAAAAAAAAAJgCAABkcnMvZG93&#10;bnJldi54bWxQSwUGAAAAAAQABAD1AAAAhwMAAAAA&#10;">
                            <v:textbox>
                              <w:txbxContent>
                                <w:p w14:paraId="081E1E70" w14:textId="77777777" w:rsidR="000D2A51" w:rsidRDefault="000D2A51" w:rsidP="004010D2"/>
                              </w:txbxContent>
                            </v:textbox>
                          </v:oval>
                          <v:shape id="フリーフォーム 250" o:spid="_x0000_s1247" style="position:absolute;left:6527;top:5472;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H0XMcA&#10;AADcAAAADwAAAGRycy9kb3ducmV2LnhtbESPT2vCQBTE70K/w/IKvemmtUZNs4oVC+2lxT9Ij4/s&#10;MwnJvg3Z1cRv7xaEHoeZ+Q2TLntTiwu1rrSs4HkUgSDOrC45V3DYfwxnIJxH1lhbJgVXcrBcPAxS&#10;TLTteEuXnc9FgLBLUEHhfZNI6bKCDLqRbYiDd7KtQR9km0vdYhfgppYvURRLgyWHhQIbWheUVbuz&#10;UfAVbzbzn9X4u3x/Pf1Ox9Wxs7VR6umxX72B8NT7//C9/akVxJM5/J0JR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h9FzHAAAA3AAAAA8AAAAAAAAAAAAAAAAAmAIAAGRy&#10;cy9kb3ducmV2LnhtbFBLBQYAAAAABAAEAPUAAACMAw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A6F4146" w14:textId="77777777" w:rsidR="000D2A51" w:rsidRDefault="000D2A51" w:rsidP="004010D2"/>
                              </w:txbxContent>
                            </v:textbox>
                          </v:shape>
                          <v:shape id="フリーフォーム 251" o:spid="_x0000_s1248" style="position:absolute;left:6476;top:6110;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eXfMMA&#10;AADcAAAADwAAAGRycy9kb3ducmV2LnhtbERPTWvCQBC9C/6HZQq9mU1NSdvoKiop2IulaSkeh+yY&#10;BLOzIbs18d93D4LHx/terkfTigv1rrGs4CmKQRCXVjdcKfj5fp+9gnAeWWNrmRRcycF6NZ0sMdN2&#10;4C+6FL4SIYRdhgpq77tMSlfWZNBFtiMO3Mn2Bn2AfSV1j0MIN62cx3EqDTYcGmrsaFdTeS7+jIKP&#10;NM/fPjfJodk+n44vyfl3sK1R6vFh3CxAeBr9XXxz77WCNA3zw5lw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eXfMMAAADcAAAADwAAAAAAAAAAAAAAAACYAgAAZHJzL2Rv&#10;d25yZXYueG1sUEsFBgAAAAAEAAQA9QAAAIg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982481A" w14:textId="77777777" w:rsidR="000D2A51" w:rsidRDefault="000D2A51" w:rsidP="004010D2"/>
                              </w:txbxContent>
                            </v:textbox>
                          </v:shape>
                          <v:shape id="フリーフォーム 252" o:spid="_x0000_s1249" style="position:absolute;left:7256;top:4945;width:518;height:458;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ZDGMIA&#10;AADcAAAADwAAAGRycy9kb3ducmV2LnhtbESPT4vCMBTE74LfIbwFb5oqbJGuUWR1waP/ELw9mrdp&#10;sHkpTbT125uFBY/DzPyGWax6V4sHtcF6VjCdZCCIS68tGwXn0894DiJEZI21Z1LwpACr5XCwwEL7&#10;jg/0OEYjEoRDgQqqGJtCylBW5DBMfEOcvF/fOoxJtkbqFrsEd7WcZVkuHVpOCxU29F1ReTvenQKp&#10;n2a7t91pZz7Lfbx2m8vBbpQaffTrLxCR+vgO/7d3WkGeT+HvTDo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VkMY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02C0458C" w14:textId="77777777" w:rsidR="000D2A51" w:rsidRDefault="000D2A51" w:rsidP="004010D2"/>
                              </w:txbxContent>
                            </v:textbox>
                          </v:shape>
                          <v:shape id="フリーフォーム 253" o:spid="_x0000_s1250" style="position:absolute;left:6890;top:5122;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mskMUA&#10;AADcAAAADwAAAGRycy9kb3ducmV2LnhtbESPT2vCQBTE74LfYXkFb7qplqjRVVQstBfFP4jHR/aZ&#10;BLNvQ3Zr0m/fLQgeh5n5DTNftqYUD6pdYVnB+yACQZxaXXCm4Hz67E9AOI+ssbRMCn7JwXLR7cwx&#10;0bbhAz2OPhMBwi5BBbn3VSKlS3My6Aa2Ig7ezdYGfZB1JnWNTYCbUg6jKJYGCw4LOVa0ySm9H3+M&#10;gu94u53uV6Ndsf64Xcej+6WxpVGq99auZiA8tf4Vfra/tII4HsL/mXA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qayQ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0B98781" w14:textId="77777777" w:rsidR="000D2A51" w:rsidRDefault="000D2A51" w:rsidP="004010D2"/>
                              </w:txbxContent>
                            </v:textbox>
                          </v:shape>
                          <v:shape id="フリーフォーム 254" o:spid="_x0000_s1251" style="position:absolute;left:6427;top:5815;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JC8YA&#10;AADcAAAADwAAAGRycy9kb3ducmV2LnhtbESPT2vCQBTE74LfYXmCt7rRlKjRVVQstJcW/yAeH9ln&#10;Esy+DdmtSb99t1DwOMzMb5jlujOVeFDjSssKxqMIBHFmdcm5gvPp7WUGwnlkjZVlUvBDDtarfm+J&#10;qbYtH+hx9LkIEHYpKii8r1MpXVaQQTeyNXHwbrYx6INscqkbbAPcVHISRYk0WHJYKLCmXUHZ/fht&#10;FHwk+/38axN/ltvX23Ua3y+trYxSw0G3WYDw1Pln+L/9rhUkSQx/Z8IR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UJC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147FCEE" w14:textId="77777777" w:rsidR="000D2A51" w:rsidRDefault="000D2A51" w:rsidP="004010D2"/>
                              </w:txbxContent>
                            </v:textbox>
                          </v:shape>
                        </v:group>
                        <v:group id="図形グループ 186" o:spid="_x0000_s1252" style="position:absolute;left:4195;top:3540;width:1982;height:2053" coordorigin="4195,3540"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YAWsUAAADcAAAADwAAAGRycy9kb3ducmV2LnhtbESPT2vCQBTE7wW/w/KE&#10;3uomlhSNriKi4kEK/gHx9sg+k2D2bciuSfz23UKhx2FmfsPMl72pREuNKy0riEcRCOLM6pJzBZfz&#10;9mMCwnlkjZVlUvAiB8vF4G2OqbYdH6k9+VwECLsUFRTe16mULivIoBvZmjh4d9sY9EE2udQNdgFu&#10;KjmOoi9psOSwUGBN64Kyx+lpFOw67Faf8aY9PO7r1+2cfF8PMSn1PuxXMxCeev8f/mvvtYJkm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g2AFrFAAAA3AAA&#10;AA8AAAAAAAAAAAAAAAAAqgIAAGRycy9kb3ducmV2LnhtbFBLBQYAAAAABAAEAPoAAACcAwAAAAA=&#10;">
                          <v:oval id="円/楕円 243" o:spid="_x0000_s1253" style="position:absolute;left:4259;top:3613;width:1918;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53cUA&#10;AADcAAAADwAAAGRycy9kb3ducmV2LnhtbESP3WrCQBSE7wt9h+UUvKubKhVNXcUW/zGIWnp9yB6T&#10;YPZsyK4a394tCF4OM/MNMxw3phQXql1hWcFHOwJBnFpdcKbg9zB774NwHlljaZkU3MjBePT6MsRY&#10;2yvv6LL3mQgQdjEqyL2vYildmpNB17YVcfCOtjbog6wzqWu8BrgpZSeKetJgwWEhx4p+ckpP+7NR&#10;MN8uBrJ7/o6OvEr6yd9melt3p0q13prJFwhPjX+GH+2lVtD77MD/mXAE5Og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xvndxQAAANwAAAAPAAAAAAAAAAAAAAAAAJgCAABkcnMv&#10;ZG93bnJldi54bWxQSwUGAAAAAAQABAD1AAAAigMAAAAA&#10;">
                            <v:textbox>
                              <w:txbxContent>
                                <w:p w14:paraId="69DFB5DA" w14:textId="77777777" w:rsidR="000D2A51" w:rsidRDefault="000D2A51" w:rsidP="004010D2"/>
                              </w:txbxContent>
                            </v:textbox>
                          </v:oval>
                          <v:shape id="フリーフォーム 244" o:spid="_x0000_s1254" style="position:absolute;left:4295;top:4067;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nDtsYA&#10;AADcAAAADwAAAGRycy9kb3ducmV2LnhtbESPQWvCQBSE74L/YXmF3sympkZNXcUWC3ppqYr0+Mg+&#10;k2D2bchuTfrvu4LQ4zAz3zCLVW9qcaXWVZYVPEUxCOLc6ooLBcfD+2gGwnlkjbVlUvBLDlbL4WCB&#10;mbYdf9F17wsRIOwyVFB632RSurwkgy6yDXHwzrY16INsC6lb7ALc1HIcx6k0WHFYKLGht5Lyy/7H&#10;KNilm838c518VK/P5+9pcjl1tjZKPT706xcQnnr/H763t1pBOkngdiYc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YnDt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062183C3" w14:textId="77777777" w:rsidR="000D2A51" w:rsidRDefault="000D2A51" w:rsidP="004010D2"/>
                              </w:txbxContent>
                            </v:textbox>
                          </v:shape>
                          <v:shape id="フリーフォーム 245" o:spid="_x0000_s1255" style="position:absolute;left:4244;top:4705;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BbwsYA&#10;AADcAAAADwAAAGRycy9kb3ducmV2LnhtbESPW2vCQBSE3wv9D8sp+FY39RJt6ioqCvWlxQvSx0P2&#10;mASzZ0N2NfHfuwXBx2FmvmEms9aU4kq1Kywr+OhGIIhTqwvOFBz26/cxCOeRNZaWScGNHMymry8T&#10;TLRteEvXnc9EgLBLUEHufZVI6dKcDLqurYiDd7K1QR9knUldYxPgppS9KIqlwYLDQo4VLXNKz7uL&#10;UbCJV6vP33n/p1gMTn+j/vnY2NIo1Xlr518gPLX+GX60v7WCeDiA/zPhCM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Bbw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5241768" w14:textId="77777777" w:rsidR="000D2A51" w:rsidRDefault="000D2A51" w:rsidP="004010D2"/>
                              </w:txbxContent>
                            </v:textbox>
                          </v:shape>
                          <v:shape id="フリーフォーム 246" o:spid="_x0000_s1256" style="position:absolute;left:5024;top:3540;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GPpsIA&#10;AADcAAAADwAAAGRycy9kb3ducmV2LnhtbESPT4vCMBTE7wv7HcJb8LamLlSWahTRFTz6D8Hbo3mm&#10;wealNNHWb28EYY/DzPyGmc57V4s7tcF6VjAaZiCIS68tGwXHw/r7F0SIyBprz6TgQQHms8+PKRba&#10;d7yj+z4akSAcClRQxdgUUoayIodh6Bvi5F186zAm2RqpW+wS3NXyJ8vG0qHltFBhQ8uKyuv+5hRI&#10;/TB/W9sdNiYvt/HcrU47u1Jq8NUvJiAi9fE//G5vtIJxnsPrTDoC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AY+m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05CF4A3E" w14:textId="77777777" w:rsidR="000D2A51" w:rsidRDefault="000D2A51" w:rsidP="004010D2"/>
                              </w:txbxContent>
                            </v:textbox>
                          </v:shape>
                          <v:shape id="フリーフォーム 247" o:spid="_x0000_s1257" style="position:absolute;left:4658;top:3717;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5gLsYA&#10;AADcAAAADwAAAGRycy9kb3ducmV2LnhtbESPT2vCQBTE7wW/w/KE3upGbaNGV7FioV4U/yAeH9ln&#10;Esy+DdnVpN++Wyh4HGbmN8xs0ZpSPKh2hWUF/V4Egji1uuBMwen49TYG4TyyxtIyKfghB4t552WG&#10;ibYN7+lx8JkIEHYJKsi9rxIpXZqTQdezFXHwrrY26IOsM6lrbALclHIQRbE0WHBYyLGiVU7p7XA3&#10;Cjbxej3ZLYfb4vP9ehkNb+fGlkap1267nILw1Ppn+L/9rRXEHzH8nQ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5gL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63373190" w14:textId="77777777" w:rsidR="000D2A51" w:rsidRDefault="000D2A51" w:rsidP="004010D2"/>
                              </w:txbxContent>
                            </v:textbox>
                          </v:shape>
                          <v:shape id="フリーフォーム 248" o:spid="_x0000_s1258" style="position:absolute;left:4195;top:4410;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LFtcYA&#10;AADcAAAADwAAAGRycy9kb3ducmV2LnhtbESPT2vCQBTE7wW/w/IEb3Xjn0ZNXUWLgl6UWpEeH9ln&#10;Esy+DdmtSb99Vyh4HGbmN8x82ZpS3Kl2hWUFg34Egji1uuBMwflr+zoF4TyyxtIyKfglB8tF52WO&#10;ibYNf9L95DMRIOwSVJB7XyVSujQng65vK+LgXW1t0AdZZ1LX2AS4KeUwimJpsOCwkGNFHzmlt9OP&#10;UbCPN5vZcTU6FOvx9Xsyul0aWxqlet129Q7CU+uf4f/2TiuI3ybwOBOO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LFt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56E3355" w14:textId="77777777" w:rsidR="000D2A51" w:rsidRDefault="000D2A51" w:rsidP="004010D2"/>
                              </w:txbxContent>
                            </v:textbox>
                          </v:shape>
                        </v:group>
                        <v:group id="図形グループ 187" o:spid="_x0000_s1259" style="position:absolute;left:5698;top:3440;width:1982;height:2053" coordorigin="5698,3440"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OSeLcUAAADcAAAADwAAAGRycy9kb3ducmV2LnhtbESPQYvCMBSE78L+h/CE&#10;vWnaXRS3GkXEXTyIoC6It0fzbIvNS2liW/+9EQSPw8x8w8wWnSlFQ7UrLCuIhxEI4tTqgjMF/8ff&#10;wQSE88gaS8uk4E4OFvOP3gwTbVveU3PwmQgQdgkqyL2vEildmpNBN7QVcfAutjbog6wzqWtsA9yU&#10;8iuKxtJgwWEhx4pWOaXXw80o+GuxXX7H62Z7vazu5+Nod9rGpNRnv1tOQXjq/Dv8am+0gtHP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kni3FAAAA3AAA&#10;AA8AAAAAAAAAAAAAAAAAqgIAAGRycy9kb3ducmV2LnhtbFBLBQYAAAAABAAEAPoAAACcAwAAAAA=&#10;">
                          <v:oval id="円/楕円 237" o:spid="_x0000_s1260" style="position:absolute;left:5761;top:3512;width:1919;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RpA8cA&#10;AADcAAAADwAAAGRycy9kb3ducmV2LnhtbESP3WrCQBSE7wt9h+UUvKubmhI0ukor8adFEbX0+pA9&#10;JqHZsyG7anx7t1Do5TAz3zCTWWdqcaHWVZYVvPQjEMS51RUXCr6Oi+chCOeRNdaWScGNHMymjw8T&#10;TLW98p4uB1+IAGGXooLS+yaV0uUlGXR92xAH72Rbgz7ItpC6xWuAm1oOoiiRBisOCyU2NC8p/zmc&#10;jYLlbjWS8fk9OvHHdrj93mS3zzhTqvfUvY1BeOr8f/ivvdYKktcEfs+EIyC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kaQPHAAAA3AAAAA8AAAAAAAAAAAAAAAAAmAIAAGRy&#10;cy9kb3ducmV2LnhtbFBLBQYAAAAABAAEAPUAAACMAwAAAAA=&#10;">
                            <v:textbox>
                              <w:txbxContent>
                                <w:p w14:paraId="3E7737A2" w14:textId="77777777" w:rsidR="000D2A51" w:rsidRDefault="000D2A51" w:rsidP="004010D2"/>
                              </w:txbxContent>
                            </v:textbox>
                          </v:oval>
                          <v:shape id="フリーフォーム 238" o:spid="_x0000_s1261" style="position:absolute;left:5798;top:3967;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tTaMcA&#10;AADcAAAADwAAAGRycy9kb3ducmV2LnhtbESPW2vCQBSE34X+h+UU+mY2VYmauhEtFuxLxQulj4fs&#10;yQWzZ0N2a+K/7xYKfRxm5htmtR5MI27UudqygucoBkGcW11zqeByfhsvQDiPrLGxTAru5GCdPYxW&#10;mGrb85FuJ1+KAGGXooLK+zaV0uUVGXSRbYmDV9jOoA+yK6XusA9w08hJHCfSYM1hocKWXivKr6dv&#10;o+A92e2Wh830o97Oiq/59PrZ28Yo9fQ4bF5AeBr8f/ivvdcKktkcfs+EIyC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rU2jHAAAA3AAAAA8AAAAAAAAAAAAAAAAAmAIAAGRy&#10;cy9kb3ducmV2LnhtbFBLBQYAAAAABAAEAPUAAACMAw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11BA1CF" w14:textId="77777777" w:rsidR="000D2A51" w:rsidRDefault="000D2A51" w:rsidP="004010D2"/>
                              </w:txbxContent>
                            </v:textbox>
                          </v:shape>
                          <v:shape id="フリーフォーム 239" o:spid="_x0000_s1262" style="position:absolute;left:5747;top:4605;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THGsIA&#10;AADcAAAADwAAAGRycy9kb3ducmV2LnhtbERPy4rCMBTdD/gP4QqzG1MfVK1G0UHB2Sg+EJeX5toW&#10;m5vSRFv/frIYmOXhvOfL1pTiRbUrLCvo9yIQxKnVBWcKLuft1wSE88gaS8uk4E0OlovOxxwTbRs+&#10;0uvkMxFC2CWoIPe+SqR0aU4GXc9WxIG729qgD7DOpK6xCeGmlIMoiqXBgkNDjhV955Q+Tk+j4Cfe&#10;bKaH1XBfrEf323j4uDa2NEp9dtvVDISn1v+L/9w7rSAehbXhTDgCcv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9Mca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77EBF793" w14:textId="77777777" w:rsidR="000D2A51" w:rsidRDefault="000D2A51" w:rsidP="004010D2"/>
                              </w:txbxContent>
                            </v:textbox>
                          </v:shape>
                          <v:shape id="フリーフォーム 240" o:spid="_x0000_s1263" style="position:absolute;left:6527;top:3440;width:517;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TfsQA&#10;AADcAAAADwAAAGRycy9kb3ducmV2LnhtbESPQWvCQBSE70L/w/IKvemmpRWNrqE0LXjUKIK3R/Z1&#10;szT7NmS3Jv77bkHwOMzMN8y6GF0rLtQH61nB8ywDQVx7bdkoOB6+pgsQISJrbD2TgisFKDYPkzXm&#10;2g+8p0sVjUgQDjkqaGLscilD3ZDDMPMdcfK+fe8wJtkbqXscEty18iXL5tKh5bTQYEcfDdU/1a9T&#10;IPXVfO7scNiat3oXz0N52ttSqafH8X0FItIY7+Fbe6sVzF+X8H8mH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VE37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64882C19" w14:textId="77777777" w:rsidR="000D2A51" w:rsidRDefault="000D2A51" w:rsidP="004010D2"/>
                              </w:txbxContent>
                            </v:textbox>
                          </v:shape>
                          <v:shape id="フリーフォーム 241" o:spid="_x0000_s1264" style="position:absolute;left:6161;top:3617;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tdwcQA&#10;AADcAAAADwAAAGRycy9kb3ducmV2LnhtbERPTWvCQBC9C/0PyxR6MxtrjTZmFVss1IuiltLjkB2T&#10;kOxsyG5N+u+7B8Hj431n68E04kqdqywrmEQxCOLc6ooLBV/nj/EChPPIGhvLpOCPHKxXD6MMU217&#10;PtL15AsRQtilqKD0vk2ldHlJBl1kW+LAXWxn0AfYFVJ32Idw08jnOE6kwYpDQ4ktvZeU16dfo2CX&#10;bLevh810X729XH7m0/q7t41R6ulx2CxBeBr8XXxzf2oFySzMD2fC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bXcHEAAAA3AAAAA8AAAAAAAAAAAAAAAAAmAIAAGRycy9k&#10;b3ducmV2LnhtbFBLBQYAAAAABAAEAPUAAACJAw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52B0386E" w14:textId="77777777" w:rsidR="000D2A51" w:rsidRDefault="000D2A51" w:rsidP="004010D2"/>
                              </w:txbxContent>
                            </v:textbox>
                          </v:shape>
                          <v:shape id="フリーフォーム 242" o:spid="_x0000_s1265" style="position:absolute;left:5698;top:4309;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f4WsYA&#10;AADcAAAADwAAAGRycy9kb3ducmV2LnhtbESPT2vCQBTE74V+h+UVvNWN1UabuoqKgl5a/IP0+Mg+&#10;k2D2bciuJn57Vyh4HGbmN8x42ppSXKl2hWUFvW4Egji1uuBMwWG/eh+BcB5ZY2mZFNzIwXTy+jLG&#10;RNuGt3Td+UwECLsEFeTeV4mULs3JoOvaijh4J1sb9EHWmdQ1NgFuSvkRRbE0WHBYyLGiRU7peXcx&#10;Cjbxcvn1O+v/FPPB6W/YPx8bWxqlOm/t7BuEp9Y/w//ttVYQf/bgcSYcATm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f4W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6223A0B" w14:textId="77777777" w:rsidR="000D2A51" w:rsidRDefault="000D2A51" w:rsidP="004010D2"/>
                              </w:txbxContent>
                            </v:textbox>
                          </v:shape>
                        </v:group>
                        <v:group id="図形グループ 188" o:spid="_x0000_s1266" style="position:absolute;left:6829;top:3339;width:1983;height:2053" coordorigin="6829,3339"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g7tsYAAADcAAAADwAAAGRycy9kb3ducmV2LnhtbESPT2vCQBTE74LfYXmC&#10;t7qJxWqjq4i0pYcgqIXS2yP7TILZtyG75s+37xYKHoeZ+Q2z2fWmEi01rrSsIJ5FIIgzq0vOFXxd&#10;3p9WIJxH1lhZJgUDOdhtx6MNJtp2fKL27HMRIOwSVFB4XydSuqwgg25ma+LgXW1j0AfZ5FI32AW4&#10;qeQ8il6kwZLDQoE1HQrKbue7UfDRYbd/jt/a9HY9DD+XxfE7jUmp6aTfr0F46v0j/N/+1AoWr0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qDu2xgAAANwA&#10;AAAPAAAAAAAAAAAAAAAAAKoCAABkcnMvZG93bnJldi54bWxQSwUGAAAAAAQABAD6AAAAnQMAAAAA&#10;">
                          <v:oval id="円/楕円 231" o:spid="_x0000_s1267" style="position:absolute;left:6893;top:3412;width:1919;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FU7MIA&#10;AADcAAAADwAAAGRycy9kb3ducmV2LnhtbERPy4rCMBTdC/MP4Q6403R0EK1GmRF1VBTxgetLc23L&#10;NDeliVr/3iwEl4fzHk1qU4gbVS63rOCrHYEgTqzOOVVwOs5bfRDOI2ssLJOCBzmYjD8aI4y1vfOe&#10;bgefihDCLkYFmfdlLKVLMjLo2rYkDtzFVgZ9gFUqdYX3EG4K2YminjSYc2jIsKRpRsn/4WoULHZ/&#10;A9m9/kYXXm372/Nm9lh3Z0o1P+ufIQhPtX+LX+6lVtD7DvPDmXAE5Pg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gVTswgAAANwAAAAPAAAAAAAAAAAAAAAAAJgCAABkcnMvZG93&#10;bnJldi54bWxQSwUGAAAAAAQABAD1AAAAhwMAAAAA&#10;">
                            <v:textbox>
                              <w:txbxContent>
                                <w:p w14:paraId="2EED9EB5" w14:textId="77777777" w:rsidR="000D2A51" w:rsidRDefault="000D2A51" w:rsidP="004010D2"/>
                              </w:txbxContent>
                            </v:textbox>
                          </v:oval>
                          <v:shape id="フリーフォーム 232" o:spid="_x0000_s1268" style="position:absolute;left:6930;top:3866;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5uh8YA&#10;AADcAAAADwAAAGRycy9kb3ducmV2LnhtbESPT2vCQBTE70K/w/IKvTUbq0RNXUVFQS8t/qH0+Mg+&#10;k2D2bchuTfz2rlDwOMzMb5jpvDOVuFLjSssK+lEMgjizuuRcwem4eR+DcB5ZY2WZFNzIwXz20pti&#10;qm3Le7oefC4ChF2KCgrv61RKlxVk0EW2Jg7e2TYGfZBNLnWDbYCbSn7EcSINlhwWCqxpVVB2OfwZ&#10;BbtkvZ58LwZf5XJ4/h0NLj+trYxSb6/d4hOEp84/w//trVaQDPvwOBOO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85uh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B7801C7" w14:textId="77777777" w:rsidR="000D2A51" w:rsidRDefault="000D2A51" w:rsidP="004010D2"/>
                              </w:txbxContent>
                            </v:textbox>
                          </v:shape>
                          <v:shape id="フリーフォーム 233" o:spid="_x0000_s1269" style="position:absolute;left:6879;top:4504;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zw8MYA&#10;AADcAAAADwAAAGRycy9kb3ducmV2LnhtbESPW2vCQBSE3wX/w3KEvtWNF6JGV1FRaF9avCA+HrLH&#10;JJg9G7JbE/99t1DwcZiZb5jFqjWleFDtCssKBv0IBHFqdcGZgvNp/z4F4TyyxtIyKXiSg9Wy21lg&#10;om3DB3ocfSYChF2CCnLvq0RKl+Zk0PVtRRy8m60N+iDrTOoamwA3pRxGUSwNFhwWcqxom1N6P/4Y&#10;BZ/xbjf7Xo++is34dp2M7pfGlkapt167noPw1PpX+L/9oRXE4yH8nQ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zw8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5D966656" w14:textId="77777777" w:rsidR="000D2A51" w:rsidRDefault="000D2A51" w:rsidP="004010D2"/>
                              </w:txbxContent>
                            </v:textbox>
                          </v:shape>
                          <v:shape id="フリーフォーム 234" o:spid="_x0000_s1270" style="position:absolute;left:7659;top:3339;width:517;height:458;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0klMMA&#10;AADcAAAADwAAAGRycy9kb3ducmV2LnhtbESPQWsCMRSE7wX/Q3hCbzVra0VWo4i24FFXEbw9Ns9s&#10;cPOybFJ3/femUOhxmJlvmMWqd7W4UxusZwXjUQaCuPTaslFwOn6/zUCEiKyx9kwKHhRgtRy8LDDX&#10;vuMD3YtoRIJwyFFBFWOTSxnKihyGkW+Ik3f1rcOYZGukbrFLcFfL9yybSoeW00KFDW0qKm/Fj1Mg&#10;9cN87W133JnPch8v3fZ8sFulXof9eg4iUh//w3/tnVYwnXzA75l0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0klMMAAADcAAAADwAAAAAAAAAAAAAAAACYAgAAZHJzL2Rv&#10;d25yZXYueG1sUEsFBgAAAAAEAAQA9QAAAIgDA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7EAF4725" w14:textId="77777777" w:rsidR="000D2A51" w:rsidRDefault="000D2A51" w:rsidP="004010D2"/>
                              </w:txbxContent>
                            </v:textbox>
                          </v:shape>
                          <v:shape id="フリーフォーム 235" o:spid="_x0000_s1271" style="position:absolute;left:7293;top:3516;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nNH8YA&#10;AADcAAAADwAAAGRycy9kb3ducmV2LnhtbESPQWvCQBSE74X+h+UVvOmmNcQ2dSMqFvSi1JbS4yP7&#10;TEKyb0N2Nem/dwWhx2FmvmHmi8E04kKdqywreJ5EIIhzqysuFHx/fYxfQTiPrLGxTAr+yMEie3yY&#10;Y6ptz590OfpCBAi7FBWU3replC4vyaCb2JY4eCfbGfRBdoXUHfYBbhr5EkWJNFhxWCixpXVJeX08&#10;GwW7ZLN5Oyyn+2oVn35n0/qnt41RavQ0LN9BeBr8f/je3moFSRzD7Uw4AjK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nNH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CCF5D48" w14:textId="77777777" w:rsidR="000D2A51" w:rsidRDefault="000D2A51" w:rsidP="004010D2"/>
                              </w:txbxContent>
                            </v:textbox>
                          </v:shape>
                          <v:shape id="フリーフォーム 236" o:spid="_x0000_s1272" style="position:absolute;left:6829;top:4209;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VohMYA&#10;AADcAAAADwAAAGRycy9kb3ducmV2LnhtbESPW2vCQBSE3wv9D8sp+FY39RJt6ioqCvWlxQvSx0P2&#10;mASzZ0N2NfHfuwXBx2FmvmEms9aU4kq1Kywr+OhGIIhTqwvOFBz26/cxCOeRNZaWScGNHMymry8T&#10;TLRteEvXnc9EgLBLUEHufZVI6dKcDLqurYiDd7K1QR9knUldYxPgppS9KIqlwYLDQo4VLXNKz7uL&#10;UbCJV6vP33n/p1gMTn+j/vnY2NIo1Xlr518gPLX+GX60v7WCeDCE/zPhCM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Voh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83DE65A" w14:textId="77777777" w:rsidR="000D2A51" w:rsidRDefault="000D2A51" w:rsidP="004010D2"/>
                              </w:txbxContent>
                            </v:textbox>
                          </v:shape>
                        </v:group>
                        <v:group id="図形グループ 189" o:spid="_x0000_s1273" style="position:absolute;left:5499;top:2257;width:1983;height:2052" coordorigin="5499,2257"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evxMMAAADcAAAADwAAAGRycy9kb3ducmV2LnhtbERPTWvCQBC9F/wPywi9&#10;1U0US41uQpBaepBCVRBvQ3ZMQrKzIbtN4r/vHgo9Pt73LptMKwbqXW1ZQbyIQBAXVtdcKricDy9v&#10;IJxH1thaJgUPcpCls6cdJtqO/E3DyZcihLBLUEHlfZdI6YqKDLqF7YgDd7e9QR9gX0rd4xjCTSuX&#10;UfQqDdYcGirsaF9R0Zx+jIKPEcd8Fb8Px+a+f9zO6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N6/EwwAAANwAAAAP&#10;AAAAAAAAAAAAAAAAAKoCAABkcnMvZG93bnJldi54bWxQSwUGAAAAAAQABAD6AAAAmgMAAAAA&#10;">
                          <v:oval id="円/楕円 225" o:spid="_x0000_s1274" style="position:absolute;left:5563;top:2329;width:1919;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hksUA&#10;AADcAAAADwAAAGRycy9kb3ducmV2LnhtbESPW4vCMBSE3wX/QzjCvmnqVkSrUdzFvYkiXvD50Bzb&#10;ss1JaaLWf78RFnwcZuYbZjpvTCmuVLvCsoJ+LwJBnFpdcKbgePjojkA4j6yxtEwK7uRgPmu3ppho&#10;e+MdXfc+EwHCLkEFufdVIqVLczLoerYiDt7Z1gZ9kHUmdY23ADelfI2ioTRYcFjIsaL3nNLf/cUo&#10;+Nx+jWV8eYvO/LMZbU7r5X0VL5V66TSLCQhPjX+G/9vfWsEwHsDjTDg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vCGSxQAAANwAAAAPAAAAAAAAAAAAAAAAAJgCAABkcnMv&#10;ZG93bnJldi54bWxQSwUGAAAAAAQABAD1AAAAigMAAAAA&#10;">
                            <v:textbox>
                              <w:txbxContent>
                                <w:p w14:paraId="3AF35554" w14:textId="77777777" w:rsidR="000D2A51" w:rsidRDefault="000D2A51" w:rsidP="004010D2"/>
                              </w:txbxContent>
                            </v:textbox>
                          </v:oval>
                          <v:shape id="フリーフォーム 226" o:spid="_x0000_s1275" style="position:absolute;left:5599;top:2783;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Mb+cYA&#10;AADcAAAADwAAAGRycy9kb3ducmV2LnhtbESPQWvCQBSE74L/YXmF3sympkZNXcUWC3ppqYr0+Mg+&#10;k2D2bchuTfrvu4LQ4zAz3zCLVW9qcaXWVZYVPEUxCOLc6ooLBcfD+2gGwnlkjbVlUvBLDlbL4WCB&#10;mbYdf9F17wsRIOwyVFB632RSurwkgy6yDXHwzrY16INsC6lb7ALc1HIcx6k0WHFYKLGht5Lyy/7H&#10;KNilm838c518VK/P5+9pcjl1tjZKPT706xcQnnr/H763t1pBmkzgdiYc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Mb+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EDDE5B4" w14:textId="77777777" w:rsidR="000D2A51" w:rsidRDefault="000D2A51" w:rsidP="004010D2"/>
                              </w:txbxContent>
                            </v:textbox>
                          </v:shape>
                          <v:shape id="フリーフォーム 227" o:spid="_x0000_s1276" style="position:absolute;left:5548;top:3421;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GFjsYA&#10;AADcAAAADwAAAGRycy9kb3ducmV2LnhtbESPT2vCQBTE74LfYXmCt7rRlKjRVVQstJcW/yAeH9ln&#10;Esy+DdmtSb99t1DwOMzMb5jlujOVeFDjSssKxqMIBHFmdcm5gvPp7WUGwnlkjZVlUvBDDtarfm+J&#10;qbYtH+hx9LkIEHYpKii8r1MpXVaQQTeyNXHwbrYx6INscqkbbAPcVHISRYk0WHJYKLCmXUHZ/fht&#10;FHwk+/38axN/ltvX23Ua3y+trYxSw0G3WYDw1Pln+L/9rhUkcQJ/Z8IR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CGFj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074181B" w14:textId="77777777" w:rsidR="000D2A51" w:rsidRDefault="000D2A51" w:rsidP="004010D2"/>
                              </w:txbxContent>
                            </v:textbox>
                          </v:shape>
                          <v:shape id="フリーフォーム 228" o:spid="_x0000_s1277" style="position:absolute;left:6329;top:2257;width:517;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BR6sQA&#10;AADcAAAADwAAAGRycy9kb3ducmV2LnhtbESPQWvCQBSE70L/w/IKvemmLVWJrqE0LXjUKIK3R/Z1&#10;szT7NmS3Jv77bkHwOMzMN8y6GF0rLtQH61nB8ywDQVx7bdkoOB6+pksQISJrbD2TgisFKDYPkzXm&#10;2g+8p0sVjUgQDjkqaGLscilD3ZDDMPMdcfK+fe8wJtkbqXscEty18iXL5tKh5bTQYEcfDdU/1a9T&#10;IPXVfO7scNiat3oXz0N52ttSqafH8X0FItIY7+Fbe6sVzF8X8H8mH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AUer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5E9D16AD" w14:textId="77777777" w:rsidR="000D2A51" w:rsidRDefault="000D2A51" w:rsidP="004010D2"/>
                              </w:txbxContent>
                            </v:textbox>
                          </v:shape>
                          <v:shape id="フリーフォーム 229" o:spid="_x0000_s1278" style="position:absolute;left:5963;top:2433;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K0Z8MA&#10;AADcAAAADwAAAGRycy9kb3ducmV2LnhtbERPy2rCQBTdC/2H4RbcmUmbEjV1FBUL7UbxgXR5yVyT&#10;YOZOyIwm/fvOQnB5OO/Zoje1uFPrKssK3qIYBHFudcWFgtPxazQB4TyyxtoyKfgjB4v5y2CGmbYd&#10;7+l+8IUIIewyVFB632RSurwkgy6yDXHgLrY16ANsC6lb7EK4qeV7HKfSYMWhocSG1iXl18PNKPhJ&#10;N5vpbplsq9XH5XecXM+drY1Sw9d++QnCU++f4of7WytIk7A2nA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vK0Z8MAAADcAAAADwAAAAAAAAAAAAAAAACYAgAAZHJzL2Rv&#10;d25yZXYueG1sUEsFBgAAAAAEAAQA9QAAAIg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68BBC72" w14:textId="77777777" w:rsidR="000D2A51" w:rsidRDefault="000D2A51" w:rsidP="004010D2"/>
                              </w:txbxContent>
                            </v:textbox>
                          </v:shape>
                          <v:shape id="フリーフォーム 230" o:spid="_x0000_s1279" style="position:absolute;left:5499;top:3126;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4R/MYA&#10;AADcAAAADwAAAGRycy9kb3ducmV2LnhtbESPT2vCQBTE74LfYXlCb3WjKalGV9Gi0F4s/kE8PrLP&#10;JJh9G7KrSb99t1DwOMzMb5j5sjOVeFDjSssKRsMIBHFmdcm5gtNx+zoB4TyyxsoyKfghB8tFvzfH&#10;VNuW9/Q4+FwECLsUFRTe16mULivIoBvamjh4V9sY9EE2udQNtgFuKjmOokQaLDksFFjTR0HZ7XA3&#10;Cr6SzWb6vYp35frtenmPb+fWVkapl0G3moHw1Pln+L/9qRUk8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4R/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2DB79D2" w14:textId="77777777" w:rsidR="000D2A51" w:rsidRDefault="000D2A51" w:rsidP="004010D2"/>
                              </w:txbxContent>
                            </v:textbox>
                          </v:shape>
                        </v:group>
                        <v:group id="図形グループ 190" o:spid="_x0000_s1280" style="position:absolute;left:6865;top:1813;width:1983;height:2053" coordorigin="6865,1813"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l7Cl/FAAAA3AAA&#10;AA8AAAAAAAAAAAAAAAAAqgIAAGRycy9kb3ducmV2LnhtbFBLBQYAAAAABAAEAPoAAACcAwAAAAA=&#10;">
                          <v:oval id="円/楕円 219" o:spid="_x0000_s1281" style="position:absolute;left:6929;top:1886;width:1919;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9SsQA&#10;AADcAAAADwAAAGRycy9kb3ducmV2LnhtbERPW2vCMBR+F/wP4Qh703QWxHVG2UY3L6yMubHnQ3Ns&#10;y5qTkkSt/948CD5+fPfFqjetOJHzjWUFj5MEBHFpdcOVgt+f9/EchA/IGlvLpOBCHlbL4WCBmbZn&#10;/qbTPlQihrDPUEEdQpdJ6cuaDPqJ7Ygjd7DOYIjQVVI7PMdw08ppksykwYZjQ40dvdVU/u+PRsHH&#10;1/pJpsfX5MDbYl78feaXXZor9TDqX55BBOrDXXxzb7SC2TSujWfiEZ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ovUrEAAAA3AAAAA8AAAAAAAAAAAAAAAAAmAIAAGRycy9k&#10;b3ducmV2LnhtbFBLBQYAAAAABAAEAPUAAACJAwAAAAA=&#10;">
                            <v:textbox>
                              <w:txbxContent>
                                <w:p w14:paraId="2D805D3C" w14:textId="77777777" w:rsidR="000D2A51" w:rsidRDefault="000D2A51" w:rsidP="004010D2"/>
                              </w:txbxContent>
                            </v:textbox>
                          </v:oval>
                          <v:shape id="フリーフォーム 220" o:spid="_x0000_s1282" style="position:absolute;left:6965;top:2340;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eHIcYA&#10;AADcAAAADwAAAGRycy9kb3ducmV2LnhtbESPW2vCQBSE3wv+h+UIfdONWqKmWUWLhfrS4gXp4yF7&#10;csHs2ZDdmvTfdwWhj8PMfMOk697U4katqywrmIwjEMSZ1RUXCs6n99EChPPIGmvLpOCXHKxXg6cU&#10;E207PtDt6AsRIOwSVFB63yRSuqwkg25sG+Lg5bY16INsC6lb7ALc1HIaRbE0WHFYKLGht5Ky6/HH&#10;KNjHu93yazP7rLYv+fd8dr10tjZKPQ/7zSsIT73/Dz/aH1pBPF3C/Uw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eHI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BA3B028" w14:textId="77777777" w:rsidR="000D2A51" w:rsidRDefault="000D2A51" w:rsidP="004010D2"/>
                              </w:txbxContent>
                            </v:textbox>
                          </v:shape>
                          <v:shape id="フリーフォーム 221" o:spid="_x0000_s1283" style="position:absolute;left:6914;top:2978;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S4YcMA&#10;AADcAAAADwAAAGRycy9kb3ducmV2LnhtbERPy2rCQBTdC/2H4RbcmUmbEjV1FBUL7UbxgXR5yVyT&#10;YOZOyIwm/fvOQnB5OO/Zoje1uFPrKssK3qIYBHFudcWFgtPxazQB4TyyxtoyKfgjB4v5y2CGmbYd&#10;7+l+8IUIIewyVFB632RSurwkgy6yDXHgLrY16ANsC6lb7EK4qeV7HKfSYMWhocSG1iXl18PNKPhJ&#10;N5vpbplsq9XH5XecXM+drY1Sw9d++QnCU++f4of7WytIkzA/nA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S4YcMAAADcAAAADwAAAAAAAAAAAAAAAACYAgAAZHJzL2Rv&#10;d25yZXYueG1sUEsFBgAAAAAEAAQA9QAAAIg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8349B0C" w14:textId="77777777" w:rsidR="000D2A51" w:rsidRDefault="000D2A51" w:rsidP="004010D2"/>
                              </w:txbxContent>
                            </v:textbox>
                          </v:shape>
                          <v:shape id="フリーフォーム 222" o:spid="_x0000_s1284" style="position:absolute;left:7695;top:1813;width:517;height:458;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VsBcIA&#10;AADcAAAADwAAAGRycy9kb3ducmV2LnhtbESPT4vCMBTE74LfITzBm6YqinSNsugKHv2H4O3RvE3D&#10;Ni+lydr67Y2wsMdhZn7DrDadq8SDmmA9K5iMMxDEhdeWjYLrZT9agggRWWPlmRQ8KcBm3e+tMNe+&#10;5RM9ztGIBOGQo4IyxjqXMhQlOQxjXxMn79s3DmOSjZG6wTbBXSWnWbaQDi2nhRJr2pZU/Jx/nQKp&#10;n+braNvLwcyLY7y3u9vJ7pQaDrrPDxCRuvgf/msftILFbALv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5WwF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321B9E43" w14:textId="77777777" w:rsidR="000D2A51" w:rsidRDefault="000D2A51" w:rsidP="004010D2"/>
                              </w:txbxContent>
                            </v:textbox>
                          </v:shape>
                          <v:shape id="フリーフォーム 223" o:spid="_x0000_s1285" style="position:absolute;left:7329;top:1990;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qDjcYA&#10;AADcAAAADwAAAGRycy9kb3ducmV2LnhtbESPT2vCQBTE74LfYXmF3nRTU2KbZhUtCvWi1JbS4yP7&#10;8gezb0N2Nem37wqCx2FmfsNky8E04kKdqy0reJpGIIhzq2suFXx/bScvIJxH1thYJgV/5GC5GI8y&#10;TLXt+ZMuR1+KAGGXooLK+zaV0uUVGXRT2xIHr7CdQR9kV0rdYR/gppGzKEqkwZrDQoUtvVeUn45n&#10;o2CXbDavh1W8r9fPxe88Pv30tjFKPT4MqzcQngZ/D9/aH1pBEs/geiYc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qDj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2BF3EBB" w14:textId="77777777" w:rsidR="000D2A51" w:rsidRDefault="000D2A51" w:rsidP="004010D2"/>
                              </w:txbxContent>
                            </v:textbox>
                          </v:shape>
                          <v:shape id="フリーフォーム 224" o:spid="_x0000_s1286" style="position:absolute;left:6865;top:2683;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YmFsYA&#10;AADcAAAADwAAAGRycy9kb3ducmV2LnhtbESPT2vCQBTE70K/w/IK3nTTRqKmrmJFwV5a/EPp8ZF9&#10;JsHs25BdTfz2bkHwOMzMb5jZojOVuFLjSssK3oYRCOLM6pJzBcfDZjAB4TyyxsoyKbiRg8X8pTfD&#10;VNuWd3Td+1wECLsUFRTe16mULivIoBvamjh4J9sY9EE2udQNtgFuKvkeRYk0WHJYKLCmVUHZeX8x&#10;Cr6S9Xr6s4y/y8/R6W8cn39bWxml+q/d8gOEp84/w4/2VitI4hj+z4Qj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YmF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7314BCED" w14:textId="77777777" w:rsidR="000D2A51" w:rsidRDefault="000D2A51" w:rsidP="004010D2"/>
                              </w:txbxContent>
                            </v:textbox>
                          </v:shape>
                        </v:group>
                        <v:group id="図形グループ 191" o:spid="_x0000_s1287" style="position:absolute;left:5332;top:879;width:1982;height:2053" coordorigin="5332,879"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v:oval id="円/楕円 213" o:spid="_x0000_s1288" style="position:absolute;left:5396;top:952;width:1918;height:19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CKoMYA&#10;AADcAAAADwAAAGRycy9kb3ducmV2LnhtbESPQWvCQBSE74X+h+UVetNNI4jGrNIWq60YxCg9P7LP&#10;JDT7NmRXjf++WxB6HGbmGyZd9KYRF+pcbVnByzACQVxYXXOp4Hj4GExAOI+ssbFMCm7kYDF/fEgx&#10;0fbKe7rkvhQBwi5BBZX3bSKlKyoy6Ia2JQ7eyXYGfZBdKXWH1wA3jYyjaCwN1hwWKmzpvaLiJz8b&#10;BavdeipH57foxF/ZJPveLm+b0VKp56f+dQbCU+//w/f2p1YwjmP4Ox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MCKoMYAAADcAAAADwAAAAAAAAAAAAAAAACYAgAAZHJz&#10;L2Rvd25yZXYueG1sUEsFBgAAAAAEAAQA9QAAAIsDAAAAAA==&#10;">
                            <v:textbox>
                              <w:txbxContent>
                                <w:p w14:paraId="26ED42AC" w14:textId="77777777" w:rsidR="000D2A51" w:rsidRDefault="000D2A51" w:rsidP="004010D2"/>
                              </w:txbxContent>
                            </v:textbox>
                          </v:oval>
                          <v:shape id="フリーフォーム 214" o:spid="_x0000_s1289" style="position:absolute;left:5432;top:1406;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wy8YA&#10;AADcAAAADwAAAGRycy9kb3ducmV2LnhtbESPT2vCQBTE74LfYXmF3nRTU2KbZhUtCvWi1JbS4yP7&#10;8gezb0N2Nem37wqCx2FmfsNky8E04kKdqy0reJpGIIhzq2suFXx/bScvIJxH1thYJgV/5GC5GI8y&#10;TLXt+ZMuR1+KAGGXooLK+zaV0uUVGXRT2xIHr7CdQR9kV0rdYR/gppGzKEqkwZrDQoUtvVeUn45n&#10;o2CXbDavh1W8r9fPxe88Pv30tjFKPT4MqzcQngZ/D9/aH1pBMovheiYcAbn4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wy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7C76330" w14:textId="77777777" w:rsidR="000D2A51" w:rsidRDefault="000D2A51" w:rsidP="004010D2"/>
                              </w:txbxContent>
                            </v:textbox>
                          </v:shape>
                          <v:shape id="フリーフォーム 215" o:spid="_x0000_s1290" style="position:absolute;left:5381;top:2044;width:1871;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Yov8YA&#10;AADcAAAADwAAAGRycy9kb3ducmV2LnhtbESPW2vCQBSE3wX/w3KEvtWNF6JGV1FRaF9avCA+HrLH&#10;JJg9G7JbE/99t1DwcZiZb5jFqjWleFDtCssKBv0IBHFqdcGZgvNp/z4F4TyyxtIyKXiSg9Wy21lg&#10;om3DB3ocfSYChF2CCnLvq0RKl+Zk0PVtRRy8m60N+iDrTOoamwA3pRxGUSwNFhwWcqxom1N6P/4Y&#10;BZ/xbjf7Xo++is34dp2M7pfGlkapt167noPw1PpX+L/9oRXEwzH8nQ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mYov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09FF15A" w14:textId="77777777" w:rsidR="000D2A51" w:rsidRDefault="000D2A51" w:rsidP="004010D2"/>
                              </w:txbxContent>
                            </v:textbox>
                          </v:shape>
                          <v:shape id="フリーフォーム 216" o:spid="_x0000_s1291" style="position:absolute;left:6161;top:879;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f828QA&#10;AADcAAAADwAAAGRycy9kb3ducmV2LnhtbESPwWrDMBBE74X+g9hCb7XcgENxo4TSNOCjk5RCb4u1&#10;kUWslbEU2/n7KhDocZiZN8xqM7tOjDQE61nBa5aDIG68tmwUfB93L28gQkTW2HkmBVcKsFk/Pqyw&#10;1H7iPY2HaESCcChRQRtjX0oZmpYchsz3xMk7+cFhTHIwUg84Jbjr5CLPl9Kh5bTQYk+fLTXnw8Up&#10;kPpqvmo7HStTNHX8nbY/e7tV6vlp/ngHEWmO/+F7u9IKlosCbmfS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H/NvEAAAA3AAAAA8AAAAAAAAAAAAAAAAAmAIAAGRycy9k&#10;b3ducmV2LnhtbFBLBQYAAAAABAAEAPUAAACJAw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1ECFF210" w14:textId="77777777" w:rsidR="000D2A51" w:rsidRDefault="000D2A51" w:rsidP="004010D2"/>
                              </w:txbxContent>
                            </v:textbox>
                          </v:shape>
                          <v:shape id="フリーフォーム 217" o:spid="_x0000_s1292" style="position:absolute;left:5796;top:1056;width:1406;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TU8UA&#10;AADcAAAADwAAAGRycy9kb3ducmV2LnhtbESPT2vCQBTE74LfYXkFb7qplqjRVVQstBfFP4jHR/aZ&#10;BLNvQ3Zr0m/fLQgeh5n5DTNftqYUD6pdYVnB+yACQZxaXXCm4Hz67E9AOI+ssbRMCn7JwXLR7cwx&#10;0bbhAz2OPhMBwi5BBbn3VSKlS3My6Aa2Ig7ezdYGfZB1JnWNTYCbUg6jKJYGCw4LOVa0ySm9H3+M&#10;gu94u53uV6Ndsf64Xcej+6WxpVGq99auZiA8tf4Vfra/tIJ4GMP/mXA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BNT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5BB03712" w14:textId="77777777" w:rsidR="000D2A51" w:rsidRDefault="000D2A51" w:rsidP="004010D2"/>
                              </w:txbxContent>
                            </v:textbox>
                          </v:shape>
                          <v:shape id="フリーフォーム 218" o:spid="_x0000_s1293" style="position:absolute;left:5332;top:1749;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S2yMYA&#10;AADcAAAADwAAAGRycy9kb3ducmV2LnhtbESPW2vCQBSE3wv9D8sp+FY3VYmauhEVBftS8ULp4yF7&#10;csHs2ZBdTfz33UKhj8PMfMMslr2pxZ1aV1lW8DaMQBBnVldcKLicd68zEM4ja6wtk4IHOVimz08L&#10;TLTt+Ej3ky9EgLBLUEHpfZNI6bKSDLqhbYiDl9vWoA+yLaRusQtwU8tRFMXSYMVhocSGNiVl19PN&#10;KPiIt9v5YTX+rNaT/Hs6vn51tjZKDV761TsIT73/D/+191pBPJrC75lwBGT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S2y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7F81775F" w14:textId="77777777" w:rsidR="000D2A51" w:rsidRDefault="000D2A51" w:rsidP="004010D2"/>
                              </w:txbxContent>
                            </v:textbox>
                          </v:shape>
                        </v:group>
                        <v:group id="図形グループ 192" o:spid="_x0000_s1294" style="position:absolute;left:6854;top:661;width:1982;height:2053" coordorigin="6854,661"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IvKixgAAANwA&#10;AAAPAAAAAAAAAAAAAAAAAKoCAABkcnMvZG93bnJldi54bWxQSwUGAAAAAAQABAD6AAAAnQMAAAAA&#10;">
                          <v:oval id="円/楕円 207" o:spid="_x0000_s1295" style="position:absolute;left:6917;top:733;width:1919;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GHsUA&#10;AADcAAAADwAAAGRycy9kb3ducmV2LnhtbESP3WrCQBSE7wXfYTlC7+pGhaDRVazYVktF/MHrQ/aY&#10;hGbPhuyq8e1doeDlMDPfMJNZY0pxpdoVlhX0uhEI4tTqgjMFx8Pn+xCE88gaS8uk4E4OZtN2a4KJ&#10;tjfe0XXvMxEg7BJUkHtfJVK6NCeDrmsr4uCdbW3QB1lnUtd4C3BTyn4UxdJgwWEhx4oWOaV/+4tR&#10;8LX9HsnB5SM683oz3Jx+l/efwVKpt04zH4Pw1PhX+L+90griXgz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l0YexQAAANwAAAAPAAAAAAAAAAAAAAAAAJgCAABkcnMv&#10;ZG93bnJldi54bWxQSwUGAAAAAAQABAD1AAAAigMAAAAA&#10;">
                            <v:textbox>
                              <w:txbxContent>
                                <w:p w14:paraId="2D31A083" w14:textId="77777777" w:rsidR="000D2A51" w:rsidRDefault="000D2A51" w:rsidP="004010D2"/>
                              </w:txbxContent>
                            </v:textbox>
                          </v:oval>
                          <v:shape id="フリーフォーム 208" o:spid="_x0000_s1296" style="position:absolute;left:6954;top:1188;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h8dcYA&#10;AADcAAAADwAAAGRycy9kb3ducmV2LnhtbESPT2vCQBTE74LfYXlCb7pRS6zRjdhiob1YakU8PrIv&#10;fzD7NmS3Jv32rlDwOMzMb5j1pje1uFLrKssKppMIBHFmdcWFguPP+/gFhPPIGmvLpOCPHGzS4WCN&#10;ibYdf9P14AsRIOwSVFB63yRSuqwkg25iG+Lg5bY16INsC6lb7ALc1HIWRbE0WHFYKLGht5Kyy+HX&#10;KPiMd7vl13a+r16f8/Nifjl1tjZKPY367QqEp94/wv/tD60gni7gfiYcAZ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h8d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116FF7D" w14:textId="77777777" w:rsidR="000D2A51" w:rsidRDefault="000D2A51" w:rsidP="004010D2"/>
                              </w:txbxContent>
                            </v:textbox>
                          </v:shape>
                          <v:shape id="フリーフォーム 209" o:spid="_x0000_s1297" style="position:absolute;left:6903;top:1826;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foB8IA&#10;AADcAAAADwAAAGRycy9kb3ducmV2LnhtbERPy4rCMBTdC/5DuIK7MVWHqtUoKg6Mmxl8IC4vzbUt&#10;Njelibbz92Yx4PJw3otVa0rxpNoVlhUMBxEI4tTqgjMF59PXxxSE88gaS8uk4I8crJbdzgITbRs+&#10;0PPoMxFC2CWoIPe+SqR0aU4G3cBWxIG72dqgD7DOpK6xCeGmlKMoiqXBgkNDjhVtc0rvx4dRsI93&#10;u9nvevxTbD5v18n4fmlsaZTq99r1HISn1r/F/+5vrSAehrXhTD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R+gH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3D61A24F" w14:textId="77777777" w:rsidR="000D2A51" w:rsidRDefault="000D2A51" w:rsidP="004010D2"/>
                              </w:txbxContent>
                            </v:textbox>
                          </v:shape>
                          <v:shape id="フリーフォーム 210" o:spid="_x0000_s1298" style="position:absolute;left:7683;top:661;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Y8Y8IA&#10;AADcAAAADwAAAGRycy9kb3ducmV2LnhtbESPT4vCMBTE74LfITzBm6YKyto1yqIrePQfgrdH8zYN&#10;27yUJmvrtzeCsMdhZn7DLNedq8SdmmA9K5iMMxDEhdeWjYLLeTf6ABEissbKMyl4UID1qt9bYq59&#10;y0e6n6IRCcIhRwVljHUuZShKchjGviZO3o9vHMYkGyN1g22Cu0pOs2wuHVpOCyXWtCmp+D39OQVS&#10;P8z3wbbnvZkVh3hrt9ej3So1HHRfnyAidfE//G7vtYL5ZAGvM+kI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jxj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49385830" w14:textId="77777777" w:rsidR="000D2A51" w:rsidRDefault="000D2A51" w:rsidP="004010D2"/>
                              </w:txbxContent>
                            </v:textbox>
                          </v:shape>
                          <v:shape id="フリーフォーム 211" o:spid="_x0000_s1299" style="position:absolute;left:7317;top:838;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0uvMIA&#10;AADcAAAADwAAAGRycy9kb3ducmV2LnhtbERPy4rCMBTdC/5DuMLsxtQHVatRVBSczQw+EJeX5toW&#10;m5vSZGz9+8liwOXhvBer1pTiSbUrLCsY9CMQxKnVBWcKLuf95xSE88gaS8uk4EUOVstuZ4GJtg0f&#10;6XnymQgh7BJUkHtfJVK6NCeDrm8r4sDdbW3QB1hnUtfYhHBTymEUxdJgwaEhx4q2OaWP069R8BXv&#10;drOf9ei72Izvt8nocW1saZT66LXrOQhPrX+L/90HrSAehvnhTDgC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S68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34EEAC69" w14:textId="77777777" w:rsidR="000D2A51" w:rsidRDefault="000D2A51" w:rsidP="004010D2"/>
                              </w:txbxContent>
                            </v:textbox>
                          </v:shape>
                          <v:shape id="フリーフォーム 212" o:spid="_x0000_s1300" style="position:absolute;left:6854;top:1531;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GLJ8YA&#10;AADcAAAADwAAAGRycy9kb3ducmV2LnhtbESPQWvCQBSE7wX/w/KE3nQTLWmNrqLFgl5aakU8PrLP&#10;JCT7NmS3Jv33riD0OMzMN8xi1ZtaXKl1pWUF8TgCQZxZXXKu4PjzMXoD4TyyxtoyKfgjB6vl4GmB&#10;qbYdf9P14HMRIOxSVFB436RSuqwgg25sG+LgXWxr0AfZ5lK32AW4qeUkihJpsOSwUGBD7wVl1eHX&#10;KNgn2+3saz39LDcvl/PrtDp1tjZKPQ/79RyEp97/hx/tnVaQTGK4nwlH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GLJ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E27D3AB" w14:textId="77777777" w:rsidR="000D2A51" w:rsidRDefault="000D2A51" w:rsidP="004010D2"/>
                              </w:txbxContent>
                            </v:textbox>
                          </v:shape>
                        </v:group>
                        <v:group id="図形グループ 193" o:spid="_x0000_s1301" style="position:absolute;left:2862;top:504;width:1983;height:2053" coordorigin="286278,50458" coordsize="198243,205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Bs1cYAAADcAAAADwAAAGRycy9kb3ducmV2LnhtbESPQWvCQBSE74X+h+UV&#10;ems2sVQkdQ1BVDxIoUaQ3h7ZZxLMvg3ZNYn/3i0Uehxm5htmmU2mFQP1rrGsIIliEMSl1Q1XCk7F&#10;9m0Bwnlkja1lUnAnB9nq+WmJqbYjf9Nw9JUIEHYpKqi971IpXVmTQRfZjjh4F9sb9EH2ldQ9jgFu&#10;WjmL47k02HBYqLGjdU3l9XgzCnYjjvl7shkO18v6/lN8fJ0PCSn1+jLlnyA8Tf4//NfeawXzeAa/&#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8GzVxgAAANwA&#10;AAAPAAAAAAAAAAAAAAAAAKoCAABkcnMvZG93bnJldi54bWxQSwUGAAAAAAQABAD6AAAAnQMAAAAA&#10;">
                          <v:oval id="円/楕円 201" o:spid="_x0000_s1302" style="position:absolute;left:292655;top:57707;width:191866;height:198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J78cMA&#10;AADcAAAADwAAAGRycy9kb3ducmV2LnhtbERPy2rCQBTdC/7DcAvd1YkKojGT0BbtQxRRS9eXzM0D&#10;M3dCZtT4951FweXhvJOsN424UudqywrGowgEcW51zaWCn9P6ZQ7CeWSNjWVScCcHWTocJBhre+MD&#10;XY++FCGEXYwKKu/bWEqXV2TQjWxLHLjCdgZ9gF0pdYe3EG4aOYmimTRYc2iosKX3ivLz8WIUfOw/&#10;F3J6eYsK/t7Nd7/b1X0zXSn1/NS/LkF46v1D/O/+0gpm4zA/nAlHQ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J78cMAAADcAAAADwAAAAAAAAAAAAAAAACYAgAAZHJzL2Rv&#10;d25yZXYueG1sUEsFBgAAAAAEAAQA9QAAAIgDAAAAAA==&#10;">
                            <v:textbox>
                              <w:txbxContent>
                                <w:p w14:paraId="2ADF3F8B" w14:textId="77777777" w:rsidR="000D2A51" w:rsidRDefault="000D2A51" w:rsidP="004010D2"/>
                              </w:txbxContent>
                            </v:textbox>
                          </v:oval>
                          <v:shape id="フリーフォーム 202" o:spid="_x0000_s1303" style="position:absolute;left:296304;top:103150;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1BmsYA&#10;AADcAAAADwAAAGRycy9kb3ducmV2LnhtbESPT2vCQBTE70K/w/IK3uomVaJNXcWKgr0o/qH0+Mg+&#10;k2D2bciuJn57t1DwOMzMb5jpvDOVuFHjSssK4kEEgjizuuRcwem4fpuAcB5ZY2WZFNzJwXz20pti&#10;qm3Le7odfC4ChF2KCgrv61RKlxVk0A1sTRy8s20M+iCbXOoG2wA3lXyPokQaLDksFFjTsqDscrga&#10;Bd/JavWxWwy35dfo/DseXn5aWxml+q/d4hOEp84/w//tjVaQxDH8nQlH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1Bm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0E3A3F7" w14:textId="77777777" w:rsidR="000D2A51" w:rsidRDefault="000D2A51" w:rsidP="004010D2"/>
                              </w:txbxContent>
                            </v:textbox>
                          </v:shape>
                          <v:shape id="フリーフォーム 203" o:spid="_x0000_s1304" style="position:absolute;left:291200;top:166954;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f7cYA&#10;AADcAAAADwAAAGRycy9kb3ducmV2LnhtbESPQWvCQBSE7wX/w/KE3nQTLWmNrqLFgl5aakU8PrLP&#10;JCT7NmS3Jv33riD0OMzMN8xi1ZtaXKl1pWUF8TgCQZxZXXKu4PjzMXoD4TyyxtoyKfgjB6vl4GmB&#10;qbYdf9P14HMRIOxSVFB436RSuqwgg25sG+LgXWxr0AfZ5lK32AW4qeUkihJpsOSwUGBD7wVl1eHX&#10;KNgn2+3saz39LDcvl/PrtDp1tjZKPQ/79RyEp97/hx/tnVaQxBO4nwlH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f7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0F1275C" w14:textId="77777777" w:rsidR="000D2A51" w:rsidRDefault="000D2A51" w:rsidP="004010D2"/>
                              </w:txbxContent>
                            </v:textbox>
                          </v:shape>
                          <v:shape id="フリーフォーム 204" o:spid="_x0000_s1305" style="position:absolute;left:369211;top:50458;width:51766;height:45719;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LicIA&#10;AADcAAAADwAAAGRycy9kb3ducmV2LnhtbESPT4vCMBTE74LfITzBm6YqinSNsugKHv2H4O3RvE3D&#10;Ni+lydr67Y2wsMdhZn7DrDadq8SDmmA9K5iMMxDEhdeWjYLrZT9agggRWWPlmRQ8KcBm3e+tMNe+&#10;5RM9ztGIBOGQo4IyxjqXMhQlOQxjXxMn79s3DmOSjZG6wTbBXSWnWbaQDi2nhRJr2pZU/Jx/nQKp&#10;n+braNvLwcyLY7y3u9vJ7pQaDrrPDxCRuvgf/msftILFZAbv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zguJwgAAANwAAAAPAAAAAAAAAAAAAAAAAJgCAABkcnMvZG93&#10;bnJldi54bWxQSwUGAAAAAAQABAD1AAAAhwM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40739AA3" w14:textId="77777777" w:rsidR="000D2A51" w:rsidRDefault="000D2A51" w:rsidP="004010D2"/>
                              </w:txbxContent>
                            </v:textbox>
                          </v:shape>
                          <v:shape id="フリーフォーム 205" o:spid="_x0000_s1306" style="position:absolute;left:332639;top:68150;width:140690;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riAsYA&#10;AADcAAAADwAAAGRycy9kb3ducmV2LnhtbESPT2vCQBTE70K/w/IKvTUbq0RNXUVFQS8t/qH0+Mg+&#10;k2D2bchuTfz2rlDwOMzMb5jpvDOVuFLjSssK+lEMgjizuuRcwem4eR+DcB5ZY2WZFNzIwXz20pti&#10;qm3Le7oefC4ChF2KCgrv61RKlxVk0EW2Jg7e2TYGfZBNLnWDbYCbSn7EcSINlhwWCqxpVVB2OfwZ&#10;BbtkvZ58LwZf5XJ4/h0NLj+trYxSb6/d4hOEp84/w//trVaQ9IfwOBOO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riAs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3647E6AF" w14:textId="77777777" w:rsidR="000D2A51" w:rsidRDefault="000D2A51" w:rsidP="004010D2"/>
                              </w:txbxContent>
                            </v:textbox>
                          </v:shape>
                          <v:shape id="フリーフォーム 206" o:spid="_x0000_s1307" style="position:absolute;left:286278;top:137422;width:187051;height:62300;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ZHmcYA&#10;AADcAAAADwAAAGRycy9kb3ducmV2LnhtbESPT2vCQBTE74V+h+UVvNWN1UabuoqKgl5a/IP0+Mg+&#10;k2D2bciuJn57Vyh4HGbmN8x42ppSXKl2hWUFvW4Egji1uuBMwWG/eh+BcB5ZY2mZFNzIwXTy+jLG&#10;RNuGt3Td+UwECLsEFeTeV4mULs3JoOvaijh4J1sb9EHWmdQ1NgFuSvkRRbE0WHBYyLGiRU7peXcx&#10;Cjbxcvn1O+v/FPPB6W/YPx8bWxqlOm/t7BuEp9Y/w//ttVYQ9z7hcSYcATm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0ZHmc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4E19BD31" w14:textId="77777777" w:rsidR="000D2A51" w:rsidRDefault="000D2A51" w:rsidP="004010D2"/>
                              </w:txbxContent>
                            </v:textbox>
                          </v:shape>
                        </v:group>
                        <v:group id="図形グループ 194" o:spid="_x0000_s1308" style="position:absolute;left:6893;top:4446;width:1982;height:2053" coordorigin="6893,4446" coordsize="1982,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7zJTsQAAADcAAAADwAAAGRycy9kb3ducmV2LnhtbESPQYvCMBSE7wv+h/AE&#10;b2taZUWqUURUPIiwKoi3R/Nsi81LaWJb/71ZEPY4zMw3zHzZmVI0VLvCsoJ4GIEgTq0uOFNwOW+/&#10;pyCcR9ZYWiYFL3KwXPS+5pho2/IvNSefiQBhl6CC3PsqkdKlORl0Q1sRB+9ua4M+yDqTusY2wE0p&#10;R1E0kQYLDgs5VrTOKX2cnkbBrsV2NY43zeFxX79u55/j9RCTUoN+t5qB8NT5//CnvdcKJtEY/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7zJTsQAAADcAAAA&#10;DwAAAAAAAAAAAAAAAACqAgAAZHJzL2Rvd25yZXYueG1sUEsFBgAAAAAEAAQA+gAAAJsDAAAAAA==&#10;">
                          <v:oval id="円/楕円 195" o:spid="_x0000_s1309" style="position:absolute;left:6956;top:4518;width:1919;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rL8YA&#10;AADcAAAADwAAAGRycy9kb3ducmV2LnhtbESPQWsCMRSE74X+h/AK3mpSLaJbo1SxVYuLaEvPj81z&#10;d3Hzsmyirv/eFIQeh5n5hhlPW1uJMzW+dKzhpatAEGfOlJxr+Pn+eB6C8AHZYOWYNFzJw3Ty+DDG&#10;xLgL7+i8D7mIEPYJaihCqBMpfVaQRd91NXH0Dq6xGKJscmkavES4rWRPqYG0WHJcKLCmeUHZcX+y&#10;Gj63y5Hsn2bqwOt0mP5uFtev/kLrzlP7/gYiUBv+w/f2ymgYqFf4OxOPgJ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DrL8YAAADcAAAADwAAAAAAAAAAAAAAAACYAgAAZHJz&#10;L2Rvd25yZXYueG1sUEsFBgAAAAAEAAQA9QAAAIsDAAAAAA==&#10;">
                            <v:textbox>
                              <w:txbxContent>
                                <w:p w14:paraId="0E675839" w14:textId="77777777" w:rsidR="000D2A51" w:rsidRDefault="000D2A51" w:rsidP="004010D2"/>
                              </w:txbxContent>
                            </v:textbox>
                          </v:oval>
                          <v:shape id="フリーフォーム 196" o:spid="_x0000_s1310" style="position:absolute;left:6993;top:4973;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RRMYA&#10;AADcAAAADwAAAGRycy9kb3ducmV2LnhtbESPT2vCQBTE7wW/w/KE3upGbaNGV7FioV4U/yAeH9ln&#10;Esy+DdnVpN++Wyh4HGbmN8xs0ZpSPKh2hWUF/V4Egji1uuBMwen49TYG4TyyxtIyKfghB4t552WG&#10;ibYN7+lx8JkIEHYJKsi9rxIpXZqTQdezFXHwrrY26IOsM6lrbALclHIQRbE0WHBYyLGiVU7p7XA3&#10;Cjbxej3ZLYfb4vP9ehkNb+fGlkap1267nILw1Ppn+L/9rRXE0Qf8nQ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p/RRM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723926B9" w14:textId="77777777" w:rsidR="000D2A51" w:rsidRDefault="000D2A51" w:rsidP="004010D2"/>
                              </w:txbxContent>
                            </v:textbox>
                          </v:shape>
                          <v:shape id="フリーフォーム 197" o:spid="_x0000_s1311" style="position:absolute;left:6942;top:5611;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1PM8YA&#10;AADcAAAADwAAAGRycy9kb3ducmV2LnhtbESPQWvCQBSE74L/YXmCt7pRS2yja1BRaC8t2iIeH9ln&#10;EpJ9G7KrSf99t1DwOMzMN8wq7U0t7tS60rKC6SQCQZxZXXKu4Pvr8PQCwnlkjbVlUvBDDtL1cLDC&#10;RNuOj3Q/+VwECLsEFRTeN4mULivIoJvYhjh4V9sa9EG2udQtdgFuajmLolgaLDksFNjQrqCsOt2M&#10;gvd4v3/93Mw/yu3z9bKYV+fO1kap8ajfLEF46v0j/N9+0wriKIa/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k1PM8YAAADcAAAADwAAAAAAAAAAAAAAAACYAgAAZHJz&#10;L2Rvd25yZXYueG1sUEsFBgAAAAAEAAQA9QAAAIsDA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17E3B9E7" w14:textId="77777777" w:rsidR="000D2A51" w:rsidRDefault="000D2A51" w:rsidP="004010D2"/>
                              </w:txbxContent>
                            </v:textbox>
                          </v:shape>
                          <v:shape id="フリーフォーム 198" o:spid="_x0000_s1312" style="position:absolute;left:7722;top:4446;width:518;height:457;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ybV8MA&#10;AADcAAAADwAAAGRycy9kb3ducmV2LnhtbESPS4sCMRCE74L/IbSwN80o6MqsUcQHePSFsLdm0psJ&#10;O+kMk+iM/34jCHssquorarHqXCUe1ATrWcF4lIEgLry2bBRcL/vhHESIyBorz6TgSQFWy35vgbn2&#10;LZ/ocY5GJAiHHBWUMda5lKEoyWEY+Zo4eT++cRiTbIzUDbYJ7io5ybKZdGg5LZRY06ak4vd8dwqk&#10;fprd0baXg5kWx/jdbm8nu1XqY9Ctv0BE6uJ/+N0+aAWz7BNeZ9IR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ybV8MAAADcAAAADwAAAAAAAAAAAAAAAACYAgAAZHJzL2Rv&#10;d25yZXYueG1sUEsFBgAAAAAEAAQA9QAAAIgDAAAAAA==&#10;" adj="-11796480,,5400" path="m,c23381,22150,46762,44301,68913,54145v22151,9845,44302,9844,63992,4922c152595,54145,187051,24611,187051,24611e" strokeweight=".5pt">
                            <v:stroke dashstyle="dashDot" joinstyle="miter"/>
                            <v:formulas/>
                            <v:path arrowok="t" o:connecttype="custom" o:connectlocs="0,0;19072,39734;36781,43346;51766,18061" o:connectangles="0,0,0,0" textboxrect="0,0,187051,62300"/>
                            <v:textbox>
                              <w:txbxContent>
                                <w:p w14:paraId="3C86A7C0" w14:textId="77777777" w:rsidR="000D2A51" w:rsidRDefault="000D2A51" w:rsidP="004010D2"/>
                              </w:txbxContent>
                            </v:textbox>
                          </v:shape>
                          <v:shape id="フリーフォーム 199" o:spid="_x0000_s1313" style="position:absolute;left:7356;top:4623;width:1407;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5+2sIA&#10;AADcAAAADwAAAGRycy9kb3ducmV2LnhtbERPy4rCMBTdD/gP4QruxtQHdaxGUVHQjTLOIC4vzbUt&#10;Njelibb+vVkMzPJw3vNla0rxpNoVlhUM+hEI4tTqgjMFvz+7zy8QziNrLC2Tghc5WC46H3NMtG34&#10;m55nn4kQwi5BBbn3VSKlS3My6Pq2Ig7czdYGfYB1JnWNTQg3pRxGUSwNFhwacqxok1N6Pz+MgkO8&#10;3U5Pq9GxWI9v18nofmlsaZTqddvVDISn1v+L/9x7rSCOwtpwJhwBuX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nn7awgAAANwAAAAPAAAAAAAAAAAAAAAAAJgCAABkcnMvZG93&#10;bnJldi54bWxQSwUGAAAAAAQABAD1AAAAhwMAAAAA&#10;" adj="-11796480,,5400" path="m,c23381,22150,46762,44301,68913,54145v22151,9845,44302,9844,63992,4922c152595,54145,187051,24611,187051,24611e" filled="f" strokeweight=".5pt">
                            <v:stroke dashstyle="dashDot" joinstyle="miter"/>
                            <v:formulas/>
                            <v:path arrowok="t" o:connecttype="custom" o:connectlocs="0,0;51833,54145;99964,59067;140690,24611" o:connectangles="0,0,0,0" textboxrect="0,0,187051,62300"/>
                            <v:textbox>
                              <w:txbxContent>
                                <w:p w14:paraId="47D6A416" w14:textId="77777777" w:rsidR="000D2A51" w:rsidRDefault="000D2A51" w:rsidP="004010D2"/>
                              </w:txbxContent>
                            </v:textbox>
                          </v:shape>
                          <v:shape id="フリーフォーム 200" o:spid="_x0000_s1314" style="position:absolute;left:6893;top:5316;width:1870;height:623;visibility:visible;mso-wrap-style:square;v-text-anchor:middle" coordsize="187051,62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LbQcUA&#10;AADcAAAADwAAAGRycy9kb3ducmV2LnhtbESPT2vCQBTE74LfYXlCb3WjlqjRVbQotBfFP4jHR/aZ&#10;BLNvQ3Y16bfvFgoeh5n5DTNftqYUT6pdYVnBoB+BIE6tLjhTcD5t3ycgnEfWWFomBT/kYLnoduaY&#10;aNvwgZ5Hn4kAYZeggtz7KpHSpTkZdH1bEQfvZmuDPsg6k7rGJsBNKYdRFEuDBYeFHCv6zCm9Hx9G&#10;wXe82Uz3q9GuWH/cruPR/dLY0ij11mtXMxCeWv8K/7e/tII4msLfmXA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0ttBxQAAANwAAAAPAAAAAAAAAAAAAAAAAJgCAABkcnMv&#10;ZG93bnJldi54bWxQSwUGAAAAAAQABAD1AAAAigMAAAAA&#10;" adj="-11796480,,5400" path="m,c23381,22150,46762,44301,68913,54145v22151,9845,44302,9844,63992,4922c152595,54145,187051,24611,187051,24611e" filled="f" strokeweight=".5pt">
                            <v:stroke dashstyle="dashDot" joinstyle="miter"/>
                            <v:formulas/>
                            <v:path arrowok="t" o:connecttype="custom" o:connectlocs="0,0;68913,54145;132905,59067;187051,24611" o:connectangles="0,0,0,0" textboxrect="0,0,187051,62300"/>
                            <v:textbox>
                              <w:txbxContent>
                                <w:p w14:paraId="2B999B59" w14:textId="77777777" w:rsidR="000D2A51" w:rsidRDefault="000D2A51" w:rsidP="004010D2"/>
                              </w:txbxContent>
                            </v:textbox>
                          </v:shape>
                        </v:group>
                      </v:group>
                      <v:shape id="ストライプ矢印 177" o:spid="_x0000_s1315" type="#_x0000_t93" style="position:absolute;top:2576;width:1439;height:1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56KccA&#10;AADcAAAADwAAAGRycy9kb3ducmV2LnhtbESPS2/CMBCE75X4D9Yi9VYcHqVRwCCERF+cClS9ruIl&#10;jojXITYh7a+vK1XiOJqZbzTzZWcr0VLjS8cKhoMEBHHudMmFgsN+85CC8AFZY+WYFHyTh+WidzfH&#10;TLsrf1C7C4WIEPYZKjAh1JmUPjdk0Q9cTRy9o2sshiibQuoGrxFuKzlKkqm0WHJcMFjT2lB+2l2s&#10;gtz8fE7a5/O4TFdh+PX2vr28TJ6Uuu93qxmIQF24hf/br1rBYzqFvzPxCM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einHAAAA3AAAAA8AAAAAAAAAAAAAAAAAmAIAAGRy&#10;cy9kb3ducmV2LnhtbFBLBQYAAAAABAAEAPUAAACMAwAAAAA=&#10;" adj="13519" fillcolor="black [3213]">
                        <v:textbox>
                          <w:txbxContent>
                            <w:p w14:paraId="2518EC85" w14:textId="77777777" w:rsidR="000D2A51" w:rsidRDefault="000D2A51" w:rsidP="004010D2"/>
                          </w:txbxContent>
                        </v:textbox>
                      </v:shape>
                    </v:group>
                  </w:pict>
                </mc:Fallback>
              </mc:AlternateContent>
            </w:r>
            <w:r w:rsidRPr="004010D2">
              <w:rPr>
                <w:rFonts w:ascii="Book Antiqua" w:eastAsia="SimSun" w:hAnsi="Book Antiqua" w:cs="SimSun"/>
                <w:color w:val="000000"/>
                <w:kern w:val="0"/>
                <w:lang w:eastAsia="zh-CN"/>
              </w:rPr>
              <w:t>Floating/Encapsulated</w:t>
            </w:r>
          </w:p>
        </w:tc>
        <w:tc>
          <w:tcPr>
            <w:tcW w:w="4011" w:type="dxa"/>
            <w:tcBorders>
              <w:top w:val="nil"/>
              <w:left w:val="nil"/>
              <w:bottom w:val="single" w:sz="4" w:space="0" w:color="auto"/>
              <w:right w:val="nil"/>
            </w:tcBorders>
            <w:shd w:val="clear" w:color="auto" w:fill="auto"/>
            <w:vAlign w:val="center"/>
            <w:hideMark/>
          </w:tcPr>
          <w:p w14:paraId="4673CE5E"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Ease of scale-up, uniform microenvironment</w:t>
            </w:r>
          </w:p>
        </w:tc>
        <w:tc>
          <w:tcPr>
            <w:tcW w:w="3664" w:type="dxa"/>
            <w:tcBorders>
              <w:top w:val="nil"/>
              <w:left w:val="nil"/>
              <w:bottom w:val="single" w:sz="4" w:space="0" w:color="auto"/>
              <w:right w:val="nil"/>
            </w:tcBorders>
            <w:shd w:val="clear" w:color="auto" w:fill="auto"/>
            <w:vAlign w:val="center"/>
            <w:hideMark/>
          </w:tcPr>
          <w:p w14:paraId="63C0CCA7" w14:textId="77777777" w:rsidR="004010D2" w:rsidRPr="004010D2" w:rsidRDefault="004010D2" w:rsidP="004010D2">
            <w:pPr>
              <w:widowControl/>
              <w:jc w:val="left"/>
              <w:rPr>
                <w:rFonts w:ascii="Book Antiqua" w:eastAsia="SimSun" w:hAnsi="Book Antiqua" w:cs="SimSun"/>
                <w:color w:val="000000"/>
                <w:kern w:val="0"/>
                <w:lang w:eastAsia="zh-CN"/>
              </w:rPr>
            </w:pPr>
            <w:r w:rsidRPr="004010D2">
              <w:rPr>
                <w:rFonts w:ascii="Book Antiqua" w:eastAsia="SimSun" w:hAnsi="Book Antiqua" w:cs="SimSun"/>
                <w:color w:val="000000"/>
                <w:kern w:val="0"/>
                <w:lang w:eastAsia="zh-CN"/>
              </w:rPr>
              <w:t>Poor cell stability, barrier to nutrient/metabolite transport due to encapsulation, degradation of microcapsules over time, no intrinsic oxygen supply</w:t>
            </w:r>
          </w:p>
        </w:tc>
      </w:tr>
    </w:tbl>
    <w:p w14:paraId="4F731A8D" w14:textId="37C8355B" w:rsidR="005F1398" w:rsidRDefault="005F1398" w:rsidP="00B514C6">
      <w:pPr>
        <w:snapToGrid w:val="0"/>
        <w:spacing w:line="360" w:lineRule="auto"/>
        <w:rPr>
          <w:rFonts w:ascii="Book Antiqua" w:eastAsia="SimSun" w:hAnsi="Book Antiqua" w:cstheme="majorHAnsi"/>
          <w:b/>
          <w:color w:val="000000" w:themeColor="text1"/>
          <w:lang w:eastAsia="zh-CN"/>
        </w:rPr>
      </w:pPr>
    </w:p>
    <w:p w14:paraId="16B3B92E" w14:textId="77777777" w:rsidR="005F1398" w:rsidRDefault="005F1398">
      <w:pPr>
        <w:widowControl/>
        <w:jc w:val="left"/>
        <w:rPr>
          <w:rFonts w:ascii="Book Antiqua" w:eastAsia="SimSun" w:hAnsi="Book Antiqua" w:cstheme="majorHAnsi"/>
          <w:b/>
          <w:color w:val="000000" w:themeColor="text1"/>
          <w:lang w:eastAsia="zh-CN"/>
        </w:rPr>
      </w:pPr>
      <w:r>
        <w:rPr>
          <w:rFonts w:ascii="Book Antiqua" w:eastAsia="SimSun" w:hAnsi="Book Antiqua" w:cstheme="majorHAnsi"/>
          <w:b/>
          <w:color w:val="000000" w:themeColor="text1"/>
          <w:lang w:eastAsia="zh-CN"/>
        </w:rPr>
        <w:br w:type="page"/>
      </w:r>
    </w:p>
    <w:p w14:paraId="111C1D58" w14:textId="77777777" w:rsidR="000D2A51" w:rsidRDefault="000D2A51" w:rsidP="00B514C6">
      <w:pPr>
        <w:snapToGrid w:val="0"/>
        <w:spacing w:line="360" w:lineRule="auto"/>
        <w:rPr>
          <w:rFonts w:ascii="Book Antiqua" w:eastAsia="SimSun" w:hAnsi="Book Antiqua" w:cstheme="majorHAnsi"/>
          <w:b/>
          <w:color w:val="000000" w:themeColor="text1"/>
          <w:lang w:eastAsia="zh-CN"/>
        </w:rPr>
        <w:sectPr w:rsidR="000D2A51" w:rsidSect="00A66953">
          <w:footerReference w:type="even" r:id="rId10"/>
          <w:footerReference w:type="default" r:id="rId11"/>
          <w:pgSz w:w="11900" w:h="16840"/>
          <w:pgMar w:top="1440" w:right="1440" w:bottom="1440" w:left="1440" w:header="850" w:footer="994" w:gutter="0"/>
          <w:cols w:space="425"/>
          <w:docGrid w:type="linesAndChars" w:linePitch="328" w:charSpace="573"/>
        </w:sectPr>
      </w:pPr>
    </w:p>
    <w:tbl>
      <w:tblPr>
        <w:tblpPr w:leftFromText="180" w:rightFromText="180" w:vertAnchor="page" w:horzAnchor="page" w:tblpX="1443" w:tblpY="2147"/>
        <w:tblW w:w="155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75"/>
        <w:gridCol w:w="1319"/>
        <w:gridCol w:w="1636"/>
        <w:gridCol w:w="936"/>
        <w:gridCol w:w="1281"/>
        <w:gridCol w:w="1400"/>
        <w:gridCol w:w="909"/>
        <w:gridCol w:w="1277"/>
        <w:gridCol w:w="1231"/>
        <w:gridCol w:w="795"/>
        <w:gridCol w:w="1231"/>
        <w:gridCol w:w="2203"/>
      </w:tblGrid>
      <w:tr w:rsidR="000D2A51" w:rsidRPr="000D2A51" w14:paraId="63592B58" w14:textId="77777777" w:rsidTr="00004F98">
        <w:trPr>
          <w:trHeight w:val="730"/>
        </w:trPr>
        <w:tc>
          <w:tcPr>
            <w:tcW w:w="1375" w:type="dxa"/>
            <w:shd w:val="clear" w:color="auto" w:fill="auto"/>
            <w:vAlign w:val="center"/>
            <w:hideMark/>
          </w:tcPr>
          <w:p w14:paraId="4864BD5D"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lastRenderedPageBreak/>
              <w:t>Bioreactor device</w:t>
            </w:r>
          </w:p>
        </w:tc>
        <w:tc>
          <w:tcPr>
            <w:tcW w:w="1319" w:type="dxa"/>
            <w:shd w:val="clear" w:color="auto" w:fill="auto"/>
            <w:vAlign w:val="center"/>
            <w:hideMark/>
          </w:tcPr>
          <w:p w14:paraId="5BC17445" w14:textId="2DCDA7A3" w:rsidR="000D2A51" w:rsidRPr="005F1398" w:rsidRDefault="00FC1654" w:rsidP="00004F98">
            <w:pPr>
              <w:widowControl/>
              <w:jc w:val="center"/>
              <w:rPr>
                <w:rFonts w:ascii="Book Antiqua" w:eastAsia="SimSun" w:hAnsi="Book Antiqua" w:cs="SimSun"/>
                <w:b/>
                <w:bCs/>
                <w:color w:val="000000"/>
                <w:kern w:val="0"/>
                <w:sz w:val="20"/>
                <w:szCs w:val="20"/>
                <w:lang w:eastAsia="zh-CN"/>
              </w:rPr>
            </w:pPr>
            <w:r>
              <w:rPr>
                <w:rFonts w:ascii="Book Antiqua" w:eastAsia="SimSun" w:hAnsi="Book Antiqua" w:cs="SimSun" w:hint="eastAsia"/>
                <w:b/>
                <w:bCs/>
                <w:color w:val="000000"/>
                <w:kern w:val="0"/>
                <w:sz w:val="20"/>
                <w:szCs w:val="20"/>
                <w:lang w:eastAsia="zh-CN"/>
              </w:rPr>
              <w:t>Ref.</w:t>
            </w:r>
          </w:p>
        </w:tc>
        <w:tc>
          <w:tcPr>
            <w:tcW w:w="1636" w:type="dxa"/>
            <w:shd w:val="clear" w:color="auto" w:fill="auto"/>
            <w:vAlign w:val="center"/>
            <w:hideMark/>
          </w:tcPr>
          <w:p w14:paraId="279672F4"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Cells</w:t>
            </w:r>
          </w:p>
        </w:tc>
        <w:tc>
          <w:tcPr>
            <w:tcW w:w="936" w:type="dxa"/>
            <w:shd w:val="clear" w:color="auto" w:fill="auto"/>
            <w:vAlign w:val="center"/>
            <w:hideMark/>
          </w:tcPr>
          <w:p w14:paraId="51C4C618" w14:textId="0542732D"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 xml:space="preserve">Mass </w:t>
            </w:r>
            <w:r>
              <w:rPr>
                <w:rFonts w:ascii="Book Antiqua" w:eastAsia="SimSun" w:hAnsi="Book Antiqua" w:cs="SimSun" w:hint="eastAsia"/>
                <w:b/>
                <w:bCs/>
                <w:color w:val="000000"/>
                <w:kern w:val="0"/>
                <w:sz w:val="20"/>
                <w:szCs w:val="20"/>
                <w:lang w:eastAsia="zh-CN"/>
              </w:rPr>
              <w:t>(</w:t>
            </w:r>
            <w:r w:rsidRPr="005F1398">
              <w:rPr>
                <w:rFonts w:ascii="Book Antiqua" w:eastAsia="SimSun" w:hAnsi="Book Antiqua" w:cs="SimSun"/>
                <w:b/>
                <w:bCs/>
                <w:color w:val="000000"/>
                <w:kern w:val="0"/>
                <w:sz w:val="20"/>
                <w:szCs w:val="20"/>
                <w:lang w:eastAsia="zh-CN"/>
              </w:rPr>
              <w:t>g</w:t>
            </w:r>
            <w:r>
              <w:rPr>
                <w:rFonts w:ascii="Book Antiqua" w:eastAsia="SimSun" w:hAnsi="Book Antiqua" w:cs="SimSun" w:hint="eastAsia"/>
                <w:b/>
                <w:bCs/>
                <w:color w:val="000000"/>
                <w:kern w:val="0"/>
                <w:sz w:val="20"/>
                <w:szCs w:val="20"/>
                <w:lang w:eastAsia="zh-CN"/>
              </w:rPr>
              <w:t>)</w:t>
            </w:r>
            <w:r w:rsidR="00B374BE" w:rsidRPr="00B374BE">
              <w:rPr>
                <w:rFonts w:ascii="Book Antiqua" w:eastAsia="SimSun" w:hAnsi="Book Antiqua" w:cstheme="majorHAnsi" w:hint="eastAsia"/>
                <w:b/>
                <w:color w:val="000000" w:themeColor="text1"/>
                <w:vertAlign w:val="superscript"/>
                <w:lang w:eastAsia="zh-CN"/>
              </w:rPr>
              <w:t>1</w:t>
            </w:r>
          </w:p>
        </w:tc>
        <w:tc>
          <w:tcPr>
            <w:tcW w:w="1281" w:type="dxa"/>
            <w:shd w:val="clear" w:color="auto" w:fill="auto"/>
            <w:vAlign w:val="center"/>
            <w:hideMark/>
          </w:tcPr>
          <w:p w14:paraId="04F05D31"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Bioreactor design</w:t>
            </w:r>
          </w:p>
        </w:tc>
        <w:tc>
          <w:tcPr>
            <w:tcW w:w="1400" w:type="dxa"/>
            <w:shd w:val="clear" w:color="auto" w:fill="auto"/>
            <w:vAlign w:val="center"/>
            <w:hideMark/>
          </w:tcPr>
          <w:p w14:paraId="1433C572"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Scaffold</w:t>
            </w:r>
          </w:p>
        </w:tc>
        <w:tc>
          <w:tcPr>
            <w:tcW w:w="909" w:type="dxa"/>
            <w:shd w:val="clear" w:color="auto" w:fill="auto"/>
            <w:vAlign w:val="center"/>
            <w:hideMark/>
          </w:tcPr>
          <w:p w14:paraId="212A5313"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Fluid</w:t>
            </w:r>
          </w:p>
        </w:tc>
        <w:tc>
          <w:tcPr>
            <w:tcW w:w="1277" w:type="dxa"/>
            <w:shd w:val="clear" w:color="auto" w:fill="auto"/>
            <w:vAlign w:val="center"/>
            <w:hideMark/>
          </w:tcPr>
          <w:p w14:paraId="6FC1BD44"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Separation</w:t>
            </w:r>
          </w:p>
        </w:tc>
        <w:tc>
          <w:tcPr>
            <w:tcW w:w="1231" w:type="dxa"/>
            <w:shd w:val="clear" w:color="auto" w:fill="auto"/>
            <w:vAlign w:val="center"/>
            <w:hideMark/>
          </w:tcPr>
          <w:p w14:paraId="7686D0D6" w14:textId="24B8639A"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 xml:space="preserve">Treatment time </w:t>
            </w:r>
            <w:r w:rsidR="00B374BE">
              <w:rPr>
                <w:rFonts w:ascii="Book Antiqua" w:eastAsia="SimSun" w:hAnsi="Book Antiqua" w:cs="SimSun" w:hint="eastAsia"/>
                <w:b/>
                <w:bCs/>
                <w:color w:val="000000"/>
                <w:kern w:val="0"/>
                <w:sz w:val="20"/>
                <w:szCs w:val="20"/>
                <w:lang w:eastAsia="zh-CN"/>
              </w:rPr>
              <w:t>(</w:t>
            </w:r>
            <w:r w:rsidR="00B374BE">
              <w:rPr>
                <w:rFonts w:ascii="Book Antiqua" w:eastAsia="SimSun" w:hAnsi="Book Antiqua" w:cs="SimSun"/>
                <w:b/>
                <w:bCs/>
                <w:color w:val="000000"/>
                <w:kern w:val="0"/>
                <w:sz w:val="20"/>
                <w:szCs w:val="20"/>
                <w:lang w:eastAsia="zh-CN"/>
              </w:rPr>
              <w:t>h</w:t>
            </w:r>
            <w:r w:rsidR="00B374BE">
              <w:rPr>
                <w:rFonts w:ascii="Book Antiqua" w:eastAsia="SimSun" w:hAnsi="Book Antiqua" w:cs="SimSun" w:hint="eastAsia"/>
                <w:b/>
                <w:bCs/>
                <w:color w:val="000000"/>
                <w:kern w:val="0"/>
                <w:sz w:val="20"/>
                <w:szCs w:val="20"/>
                <w:lang w:eastAsia="zh-CN"/>
              </w:rPr>
              <w:t>)</w:t>
            </w:r>
          </w:p>
        </w:tc>
        <w:tc>
          <w:tcPr>
            <w:tcW w:w="795" w:type="dxa"/>
            <w:shd w:val="clear" w:color="auto" w:fill="auto"/>
            <w:vAlign w:val="center"/>
            <w:hideMark/>
          </w:tcPr>
          <w:p w14:paraId="2D069A9A"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Phase</w:t>
            </w:r>
          </w:p>
        </w:tc>
        <w:tc>
          <w:tcPr>
            <w:tcW w:w="1231" w:type="dxa"/>
            <w:shd w:val="clear" w:color="auto" w:fill="auto"/>
            <w:vAlign w:val="center"/>
            <w:hideMark/>
          </w:tcPr>
          <w:p w14:paraId="7165DF55" w14:textId="1CD020E3" w:rsidR="000D2A51" w:rsidRPr="005F1398" w:rsidRDefault="00B374BE" w:rsidP="00004F98">
            <w:pPr>
              <w:widowControl/>
              <w:jc w:val="center"/>
              <w:rPr>
                <w:rFonts w:ascii="Book Antiqua" w:eastAsia="SimSun" w:hAnsi="Book Antiqua" w:cs="SimSun"/>
                <w:b/>
                <w:bCs/>
                <w:color w:val="000000"/>
                <w:kern w:val="0"/>
                <w:sz w:val="20"/>
                <w:szCs w:val="20"/>
                <w:lang w:eastAsia="zh-CN"/>
              </w:rPr>
            </w:pPr>
            <w:r>
              <w:rPr>
                <w:rFonts w:ascii="Book Antiqua" w:eastAsia="SimSun" w:hAnsi="Book Antiqua" w:cs="SimSun"/>
                <w:b/>
                <w:bCs/>
                <w:color w:val="000000"/>
                <w:kern w:val="0"/>
                <w:sz w:val="20"/>
                <w:szCs w:val="20"/>
                <w:lang w:eastAsia="zh-CN"/>
              </w:rPr>
              <w:t>Indication</w:t>
            </w:r>
            <w:r>
              <w:rPr>
                <w:rFonts w:ascii="Book Antiqua" w:eastAsia="SimSun" w:hAnsi="Book Antiqua" w:cs="SimSun" w:hint="eastAsia"/>
                <w:b/>
                <w:bCs/>
                <w:color w:val="000000"/>
                <w:kern w:val="0"/>
                <w:sz w:val="20"/>
                <w:szCs w:val="20"/>
                <w:lang w:eastAsia="zh-CN"/>
              </w:rPr>
              <w:t xml:space="preserve"> </w:t>
            </w:r>
            <w:r w:rsidR="000D2A51" w:rsidRPr="005F1398">
              <w:rPr>
                <w:rFonts w:ascii="Book Antiqua" w:eastAsia="SimSun" w:hAnsi="Book Antiqua" w:cs="SimSun"/>
                <w:b/>
                <w:bCs/>
                <w:color w:val="000000"/>
                <w:kern w:val="0"/>
                <w:sz w:val="20"/>
                <w:szCs w:val="20"/>
                <w:lang w:eastAsia="zh-CN"/>
              </w:rPr>
              <w:t>(</w:t>
            </w:r>
            <w:r w:rsidRPr="00B374BE">
              <w:rPr>
                <w:rFonts w:ascii="Book Antiqua" w:eastAsia="SimSun" w:hAnsi="Book Antiqua" w:cs="SimSun" w:hint="eastAsia"/>
                <w:b/>
                <w:bCs/>
                <w:i/>
                <w:color w:val="000000"/>
                <w:kern w:val="0"/>
                <w:sz w:val="20"/>
                <w:szCs w:val="20"/>
                <w:lang w:eastAsia="zh-CN"/>
              </w:rPr>
              <w:t>n</w:t>
            </w:r>
            <w:r w:rsidR="000D2A51" w:rsidRPr="005F1398">
              <w:rPr>
                <w:rFonts w:ascii="Book Antiqua" w:eastAsia="SimSun" w:hAnsi="Book Antiqua" w:cs="SimSun"/>
                <w:b/>
                <w:bCs/>
                <w:color w:val="000000"/>
                <w:kern w:val="0"/>
                <w:sz w:val="20"/>
                <w:szCs w:val="20"/>
                <w:lang w:eastAsia="zh-CN"/>
              </w:rPr>
              <w:t>)</w:t>
            </w:r>
          </w:p>
        </w:tc>
        <w:tc>
          <w:tcPr>
            <w:tcW w:w="2203" w:type="dxa"/>
            <w:shd w:val="clear" w:color="auto" w:fill="auto"/>
            <w:vAlign w:val="center"/>
            <w:hideMark/>
          </w:tcPr>
          <w:p w14:paraId="6C35B477" w14:textId="77777777" w:rsidR="000D2A51" w:rsidRPr="005F1398" w:rsidRDefault="000D2A51" w:rsidP="00004F98">
            <w:pPr>
              <w:widowControl/>
              <w:jc w:val="center"/>
              <w:rPr>
                <w:rFonts w:ascii="Book Antiqua" w:eastAsia="SimSun" w:hAnsi="Book Antiqua" w:cs="SimSun"/>
                <w:b/>
                <w:bCs/>
                <w:color w:val="000000"/>
                <w:kern w:val="0"/>
                <w:sz w:val="20"/>
                <w:szCs w:val="20"/>
                <w:lang w:eastAsia="zh-CN"/>
              </w:rPr>
            </w:pPr>
            <w:r w:rsidRPr="005F1398">
              <w:rPr>
                <w:rFonts w:ascii="Book Antiqua" w:eastAsia="SimSun" w:hAnsi="Book Antiqua" w:cs="SimSun"/>
                <w:b/>
                <w:bCs/>
                <w:color w:val="000000"/>
                <w:kern w:val="0"/>
                <w:sz w:val="20"/>
                <w:szCs w:val="20"/>
                <w:lang w:eastAsia="zh-CN"/>
              </w:rPr>
              <w:t>Effect</w:t>
            </w:r>
          </w:p>
        </w:tc>
      </w:tr>
      <w:tr w:rsidR="000D2A51" w:rsidRPr="000D2A51" w14:paraId="160CD93B" w14:textId="77777777" w:rsidTr="00004F98">
        <w:trPr>
          <w:trHeight w:val="1095"/>
        </w:trPr>
        <w:tc>
          <w:tcPr>
            <w:tcW w:w="1375" w:type="dxa"/>
            <w:shd w:val="clear" w:color="auto" w:fill="auto"/>
            <w:vAlign w:val="center"/>
            <w:hideMark/>
          </w:tcPr>
          <w:p w14:paraId="6EE0C162" w14:textId="14D4DA4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epatAssist</w:t>
            </w:r>
          </w:p>
        </w:tc>
        <w:tc>
          <w:tcPr>
            <w:tcW w:w="1319" w:type="dxa"/>
            <w:shd w:val="clear" w:color="auto" w:fill="auto"/>
            <w:vAlign w:val="center"/>
            <w:hideMark/>
          </w:tcPr>
          <w:p w14:paraId="3F67B474" w14:textId="32E835D4"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 xml:space="preserve">Demetriou </w:t>
            </w:r>
            <w:r w:rsidRPr="00B374BE">
              <w:rPr>
                <w:rFonts w:ascii="Book Antiqua" w:eastAsia="SimSun" w:hAnsi="Book Antiqua" w:cs="SimSun"/>
                <w:i/>
                <w:color w:val="000000"/>
                <w:kern w:val="0"/>
                <w:sz w:val="20"/>
                <w:szCs w:val="20"/>
                <w:lang w:eastAsia="zh-CN"/>
              </w:rPr>
              <w:t>et al</w:t>
            </w:r>
            <w:r w:rsidR="00B374BE" w:rsidRPr="00B374BE">
              <w:rPr>
                <w:rFonts w:ascii="Book Antiqua" w:eastAsia="SimSun" w:hAnsi="Book Antiqua" w:cs="SimSun" w:hint="eastAsia"/>
                <w:color w:val="000000"/>
                <w:kern w:val="0"/>
                <w:sz w:val="20"/>
                <w:szCs w:val="20"/>
                <w:vertAlign w:val="superscript"/>
                <w:lang w:eastAsia="zh-CN"/>
              </w:rPr>
              <w:t>[</w:t>
            </w:r>
            <w:r w:rsidR="00FC1654">
              <w:rPr>
                <w:rFonts w:ascii="Book Antiqua" w:eastAsia="SimSun" w:hAnsi="Book Antiqua" w:cs="SimSun" w:hint="eastAsia"/>
                <w:color w:val="000000"/>
                <w:kern w:val="0"/>
                <w:sz w:val="20"/>
                <w:szCs w:val="20"/>
                <w:vertAlign w:val="superscript"/>
                <w:lang w:eastAsia="zh-CN"/>
              </w:rPr>
              <w:t>9</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0882968B"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Cryopreserved porcine hepatocytes</w:t>
            </w:r>
          </w:p>
        </w:tc>
        <w:tc>
          <w:tcPr>
            <w:tcW w:w="936" w:type="dxa"/>
            <w:shd w:val="clear" w:color="auto" w:fill="auto"/>
            <w:vAlign w:val="center"/>
            <w:hideMark/>
          </w:tcPr>
          <w:p w14:paraId="14D60227"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50-70</w:t>
            </w:r>
          </w:p>
        </w:tc>
        <w:tc>
          <w:tcPr>
            <w:tcW w:w="1281" w:type="dxa"/>
            <w:shd w:val="clear" w:color="auto" w:fill="auto"/>
            <w:vAlign w:val="center"/>
            <w:hideMark/>
          </w:tcPr>
          <w:p w14:paraId="711D59B9"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ollow fiber</w:t>
            </w:r>
          </w:p>
        </w:tc>
        <w:tc>
          <w:tcPr>
            <w:tcW w:w="1400" w:type="dxa"/>
            <w:shd w:val="clear" w:color="auto" w:fill="auto"/>
            <w:vAlign w:val="center"/>
            <w:hideMark/>
          </w:tcPr>
          <w:p w14:paraId="0E07F9F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Microcarrier + external inoculation</w:t>
            </w:r>
          </w:p>
        </w:tc>
        <w:tc>
          <w:tcPr>
            <w:tcW w:w="909" w:type="dxa"/>
            <w:shd w:val="clear" w:color="auto" w:fill="auto"/>
            <w:vAlign w:val="center"/>
            <w:hideMark/>
          </w:tcPr>
          <w:p w14:paraId="630CE71F"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lasma</w:t>
            </w:r>
          </w:p>
        </w:tc>
        <w:tc>
          <w:tcPr>
            <w:tcW w:w="1277" w:type="dxa"/>
            <w:shd w:val="clear" w:color="auto" w:fill="auto"/>
            <w:vAlign w:val="center"/>
            <w:hideMark/>
          </w:tcPr>
          <w:p w14:paraId="010B762B" w14:textId="4567930E"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3000 kD</w:t>
            </w:r>
            <w:r>
              <w:rPr>
                <w:rFonts w:ascii="Book Antiqua" w:eastAsia="SimSun" w:hAnsi="Book Antiqua" w:cs="SimSun" w:hint="eastAsia"/>
                <w:color w:val="000000"/>
                <w:kern w:val="0"/>
                <w:sz w:val="20"/>
                <w:szCs w:val="20"/>
                <w:lang w:eastAsia="zh-CN"/>
              </w:rPr>
              <w:t>a</w:t>
            </w:r>
            <w:r w:rsidRPr="005F1398">
              <w:rPr>
                <w:rFonts w:ascii="Book Antiqua" w:eastAsia="SimSun" w:hAnsi="Book Antiqua" w:cs="SimSun"/>
                <w:color w:val="000000"/>
                <w:kern w:val="0"/>
                <w:sz w:val="20"/>
                <w:szCs w:val="20"/>
                <w:lang w:eastAsia="zh-CN"/>
              </w:rPr>
              <w:t xml:space="preserve"> cut-off</w:t>
            </w:r>
          </w:p>
        </w:tc>
        <w:tc>
          <w:tcPr>
            <w:tcW w:w="1231" w:type="dxa"/>
            <w:shd w:val="clear" w:color="auto" w:fill="auto"/>
            <w:vAlign w:val="center"/>
            <w:hideMark/>
          </w:tcPr>
          <w:p w14:paraId="2FC1044C"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6</w:t>
            </w:r>
          </w:p>
        </w:tc>
        <w:tc>
          <w:tcPr>
            <w:tcW w:w="795" w:type="dxa"/>
            <w:shd w:val="clear" w:color="auto" w:fill="auto"/>
            <w:vAlign w:val="center"/>
            <w:hideMark/>
          </w:tcPr>
          <w:p w14:paraId="1ACEA5B0"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II</w:t>
            </w:r>
          </w:p>
        </w:tc>
        <w:tc>
          <w:tcPr>
            <w:tcW w:w="1231" w:type="dxa"/>
            <w:shd w:val="clear" w:color="auto" w:fill="auto"/>
            <w:vAlign w:val="center"/>
            <w:hideMark/>
          </w:tcPr>
          <w:p w14:paraId="04B71A42" w14:textId="3F658F5B"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LF (147), PNF</w:t>
            </w:r>
            <w:r w:rsidR="00B374BE">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24)</w:t>
            </w:r>
          </w:p>
        </w:tc>
        <w:tc>
          <w:tcPr>
            <w:tcW w:w="2203" w:type="dxa"/>
            <w:shd w:val="clear" w:color="auto" w:fill="auto"/>
            <w:vAlign w:val="center"/>
            <w:hideMark/>
          </w:tcPr>
          <w:p w14:paraId="7F77127A" w14:textId="341D3750"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epatAssist survival of 71.0%</w:t>
            </w:r>
            <w:r>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i/>
                <w:color w:val="000000"/>
                <w:kern w:val="0"/>
                <w:sz w:val="20"/>
                <w:szCs w:val="20"/>
                <w:lang w:eastAsia="zh-CN"/>
              </w:rPr>
              <w:t>vs</w:t>
            </w:r>
            <w:r>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 xml:space="preserve">control survival of 62.0% </w:t>
            </w:r>
            <w:r w:rsidRPr="005F1398">
              <w:rPr>
                <w:rFonts w:ascii="Book Antiqua" w:eastAsia="SimSun" w:hAnsi="Book Antiqua" w:cs="SimSun"/>
                <w:i/>
                <w:caps/>
                <w:color w:val="000000"/>
                <w:kern w:val="0"/>
                <w:sz w:val="20"/>
                <w:szCs w:val="20"/>
                <w:lang w:eastAsia="zh-CN"/>
              </w:rPr>
              <w:t>p</w:t>
            </w:r>
            <w:r w:rsidRPr="000D2A51">
              <w:rPr>
                <w:rFonts w:ascii="Book Antiqua" w:eastAsia="SimSun" w:hAnsi="Book Antiqua" w:cs="SimSun" w:hint="eastAsia"/>
                <w:i/>
                <w:caps/>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w:t>
            </w:r>
            <w:r>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0.28, (N.S.)</w:t>
            </w:r>
          </w:p>
        </w:tc>
      </w:tr>
      <w:tr w:rsidR="000D2A51" w:rsidRPr="000D2A51" w14:paraId="3CB3F1C7" w14:textId="77777777" w:rsidTr="00004F98">
        <w:trPr>
          <w:trHeight w:val="1016"/>
        </w:trPr>
        <w:tc>
          <w:tcPr>
            <w:tcW w:w="1375" w:type="dxa"/>
            <w:shd w:val="clear" w:color="auto" w:fill="auto"/>
            <w:vAlign w:val="center"/>
            <w:hideMark/>
          </w:tcPr>
          <w:p w14:paraId="05F674BE" w14:textId="0BEDB138"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Vitagen ELAD</w:t>
            </w:r>
          </w:p>
        </w:tc>
        <w:tc>
          <w:tcPr>
            <w:tcW w:w="1319" w:type="dxa"/>
            <w:shd w:val="clear" w:color="auto" w:fill="auto"/>
            <w:vAlign w:val="center"/>
            <w:hideMark/>
          </w:tcPr>
          <w:p w14:paraId="5AE95B5D" w14:textId="14B70A89"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Reich</w:t>
            </w:r>
            <w:r w:rsidR="00B374BE">
              <w:rPr>
                <w:rFonts w:ascii="Book Antiqua" w:eastAsia="SimSun" w:hAnsi="Book Antiqua" w:cs="SimSun" w:hint="eastAsia"/>
                <w:color w:val="000000"/>
                <w:kern w:val="0"/>
                <w:sz w:val="20"/>
                <w:szCs w:val="20"/>
                <w:lang w:eastAsia="zh-CN"/>
              </w:rPr>
              <w:t xml:space="preserve"> </w:t>
            </w:r>
            <w:r w:rsidR="00B374BE" w:rsidRPr="00B374BE">
              <w:rPr>
                <w:rFonts w:ascii="Book Antiqua" w:eastAsia="SimSun" w:hAnsi="Book Antiqua" w:cs="SimSun"/>
                <w:i/>
                <w:color w:val="000000"/>
                <w:kern w:val="0"/>
                <w:sz w:val="20"/>
                <w:szCs w:val="20"/>
                <w:lang w:eastAsia="zh-CN"/>
              </w:rPr>
              <w:t>et al</w:t>
            </w:r>
            <w:r w:rsidR="00B374BE" w:rsidRPr="00B374BE">
              <w:rPr>
                <w:rFonts w:ascii="Book Antiqua" w:eastAsia="SimSun" w:hAnsi="Book Antiqua" w:cs="SimSun" w:hint="eastAsia"/>
                <w:color w:val="000000"/>
                <w:kern w:val="0"/>
                <w:sz w:val="20"/>
                <w:szCs w:val="20"/>
                <w:vertAlign w:val="superscript"/>
                <w:lang w:eastAsia="zh-CN"/>
              </w:rPr>
              <w:t>[</w:t>
            </w:r>
            <w:r w:rsidR="00FC1654">
              <w:rPr>
                <w:rFonts w:ascii="Book Antiqua" w:eastAsia="SimSun" w:hAnsi="Book Antiqua" w:cs="SimSun" w:hint="eastAsia"/>
                <w:color w:val="000000"/>
                <w:kern w:val="0"/>
                <w:sz w:val="20"/>
                <w:szCs w:val="20"/>
                <w:vertAlign w:val="superscript"/>
                <w:lang w:eastAsia="zh-CN"/>
              </w:rPr>
              <w:t>10</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4562DD6B"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epG2/C3A</w:t>
            </w:r>
          </w:p>
        </w:tc>
        <w:tc>
          <w:tcPr>
            <w:tcW w:w="936" w:type="dxa"/>
            <w:shd w:val="clear" w:color="auto" w:fill="auto"/>
            <w:vAlign w:val="center"/>
            <w:hideMark/>
          </w:tcPr>
          <w:p w14:paraId="7CD53B84"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200-400</w:t>
            </w:r>
          </w:p>
        </w:tc>
        <w:tc>
          <w:tcPr>
            <w:tcW w:w="1281" w:type="dxa"/>
            <w:shd w:val="clear" w:color="auto" w:fill="auto"/>
            <w:vAlign w:val="center"/>
            <w:hideMark/>
          </w:tcPr>
          <w:p w14:paraId="1B593B81"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ollow fiber</w:t>
            </w:r>
          </w:p>
        </w:tc>
        <w:tc>
          <w:tcPr>
            <w:tcW w:w="1400" w:type="dxa"/>
            <w:shd w:val="clear" w:color="auto" w:fill="auto"/>
            <w:vAlign w:val="center"/>
            <w:hideMark/>
          </w:tcPr>
          <w:p w14:paraId="494C83C7"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External inoculation</w:t>
            </w:r>
          </w:p>
        </w:tc>
        <w:tc>
          <w:tcPr>
            <w:tcW w:w="909" w:type="dxa"/>
            <w:shd w:val="clear" w:color="auto" w:fill="auto"/>
            <w:vAlign w:val="center"/>
            <w:hideMark/>
          </w:tcPr>
          <w:p w14:paraId="176840D0"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lasma</w:t>
            </w:r>
          </w:p>
        </w:tc>
        <w:tc>
          <w:tcPr>
            <w:tcW w:w="1277" w:type="dxa"/>
            <w:shd w:val="clear" w:color="auto" w:fill="auto"/>
            <w:vAlign w:val="center"/>
            <w:hideMark/>
          </w:tcPr>
          <w:p w14:paraId="158B2509" w14:textId="31816AC9"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70 kD</w:t>
            </w:r>
            <w:r>
              <w:rPr>
                <w:rFonts w:ascii="Book Antiqua" w:eastAsia="SimSun" w:hAnsi="Book Antiqua" w:cs="SimSun" w:hint="eastAsia"/>
                <w:color w:val="000000"/>
                <w:kern w:val="0"/>
                <w:sz w:val="20"/>
                <w:szCs w:val="20"/>
                <w:lang w:eastAsia="zh-CN"/>
              </w:rPr>
              <w:t>a</w:t>
            </w:r>
            <w:r w:rsidRPr="005F1398">
              <w:rPr>
                <w:rFonts w:ascii="Book Antiqua" w:eastAsia="SimSun" w:hAnsi="Book Antiqua" w:cs="SimSun"/>
                <w:color w:val="000000"/>
                <w:kern w:val="0"/>
                <w:sz w:val="20"/>
                <w:szCs w:val="20"/>
                <w:lang w:eastAsia="zh-CN"/>
              </w:rPr>
              <w:t xml:space="preserve"> cut-off</w:t>
            </w:r>
          </w:p>
        </w:tc>
        <w:tc>
          <w:tcPr>
            <w:tcW w:w="1231" w:type="dxa"/>
            <w:shd w:val="clear" w:color="auto" w:fill="auto"/>
            <w:vAlign w:val="center"/>
            <w:hideMark/>
          </w:tcPr>
          <w:p w14:paraId="161889F6"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Up to 168</w:t>
            </w:r>
          </w:p>
        </w:tc>
        <w:tc>
          <w:tcPr>
            <w:tcW w:w="795" w:type="dxa"/>
            <w:shd w:val="clear" w:color="auto" w:fill="auto"/>
            <w:vAlign w:val="center"/>
            <w:hideMark/>
          </w:tcPr>
          <w:p w14:paraId="467164FA"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II</w:t>
            </w:r>
          </w:p>
        </w:tc>
        <w:tc>
          <w:tcPr>
            <w:tcW w:w="1231" w:type="dxa"/>
            <w:shd w:val="clear" w:color="auto" w:fill="auto"/>
            <w:vAlign w:val="center"/>
            <w:hideMark/>
          </w:tcPr>
          <w:p w14:paraId="073BB70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ILD (96)</w:t>
            </w:r>
          </w:p>
        </w:tc>
        <w:tc>
          <w:tcPr>
            <w:tcW w:w="2203" w:type="dxa"/>
            <w:shd w:val="clear" w:color="auto" w:fill="auto"/>
            <w:vAlign w:val="center"/>
            <w:hideMark/>
          </w:tcPr>
          <w:p w14:paraId="18E8F962" w14:textId="279958E3"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 xml:space="preserve">ELAD survival of 80.4% </w:t>
            </w:r>
            <w:r w:rsidRPr="005F1398">
              <w:rPr>
                <w:rFonts w:ascii="Book Antiqua" w:eastAsia="SimSun" w:hAnsi="Book Antiqua" w:cs="SimSun"/>
                <w:i/>
                <w:color w:val="000000"/>
                <w:kern w:val="0"/>
                <w:sz w:val="20"/>
                <w:szCs w:val="20"/>
                <w:lang w:eastAsia="zh-CN"/>
              </w:rPr>
              <w:t>vs</w:t>
            </w:r>
            <w:r w:rsidRPr="005F1398">
              <w:rPr>
                <w:rFonts w:ascii="Book Antiqua" w:eastAsia="SimSun" w:hAnsi="Book Antiqua" w:cs="SimSun"/>
                <w:color w:val="000000"/>
                <w:kern w:val="0"/>
                <w:sz w:val="20"/>
                <w:szCs w:val="20"/>
                <w:lang w:eastAsia="zh-CN"/>
              </w:rPr>
              <w:t xml:space="preserve"> control survival of 65.2% </w:t>
            </w:r>
            <w:r w:rsidR="00B374BE" w:rsidRPr="005F1398">
              <w:rPr>
                <w:rFonts w:ascii="Book Antiqua" w:eastAsia="SimSun" w:hAnsi="Book Antiqua" w:cs="SimSun"/>
                <w:i/>
                <w:caps/>
                <w:color w:val="000000"/>
                <w:kern w:val="0"/>
                <w:sz w:val="20"/>
                <w:szCs w:val="20"/>
                <w:lang w:eastAsia="zh-CN"/>
              </w:rPr>
              <w:t xml:space="preserve"> p</w:t>
            </w:r>
            <w:r w:rsidR="00B374BE" w:rsidRPr="005F1398">
              <w:rPr>
                <w:rFonts w:ascii="Book Antiqua" w:eastAsia="SimSun" w:hAnsi="Book Antiqua" w:cs="SimSun"/>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w:t>
            </w:r>
            <w:r w:rsidR="00B374BE">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0.068, (N.S.)</w:t>
            </w:r>
          </w:p>
        </w:tc>
      </w:tr>
      <w:tr w:rsidR="000D2A51" w:rsidRPr="000D2A51" w14:paraId="1887A9EB" w14:textId="77777777" w:rsidTr="00004F98">
        <w:trPr>
          <w:trHeight w:val="688"/>
        </w:trPr>
        <w:tc>
          <w:tcPr>
            <w:tcW w:w="1375" w:type="dxa"/>
            <w:shd w:val="clear" w:color="auto" w:fill="auto"/>
            <w:vAlign w:val="center"/>
            <w:hideMark/>
          </w:tcPr>
          <w:p w14:paraId="5E4F3C94" w14:textId="44196A74" w:rsidR="000D2A51" w:rsidRPr="005F1398" w:rsidRDefault="00B374BE" w:rsidP="00004F98">
            <w:pPr>
              <w:widowControl/>
              <w:jc w:val="center"/>
              <w:rPr>
                <w:rFonts w:ascii="Book Antiqua" w:eastAsia="SimSun" w:hAnsi="Book Antiqua" w:cs="SimSun"/>
                <w:color w:val="000000"/>
                <w:kern w:val="0"/>
                <w:sz w:val="20"/>
                <w:szCs w:val="20"/>
                <w:lang w:eastAsia="zh-CN"/>
              </w:rPr>
            </w:pPr>
            <w:r>
              <w:rPr>
                <w:rFonts w:ascii="Book Antiqua" w:eastAsia="SimSun" w:hAnsi="Book Antiqua" w:cs="SimSun"/>
                <w:color w:val="000000"/>
                <w:kern w:val="0"/>
                <w:sz w:val="20"/>
                <w:szCs w:val="20"/>
                <w:lang w:eastAsia="zh-CN"/>
              </w:rPr>
              <w:t>LSS</w:t>
            </w:r>
          </w:p>
        </w:tc>
        <w:tc>
          <w:tcPr>
            <w:tcW w:w="1319" w:type="dxa"/>
            <w:shd w:val="clear" w:color="auto" w:fill="auto"/>
            <w:vAlign w:val="center"/>
            <w:hideMark/>
          </w:tcPr>
          <w:p w14:paraId="20D3D914" w14:textId="403D347B"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Mundt</w:t>
            </w:r>
            <w:r w:rsidR="00B374BE">
              <w:rPr>
                <w:rFonts w:ascii="Book Antiqua" w:eastAsia="SimSun" w:hAnsi="Book Antiqua" w:cs="SimSun" w:hint="eastAsia"/>
                <w:color w:val="000000"/>
                <w:kern w:val="0"/>
                <w:sz w:val="20"/>
                <w:szCs w:val="20"/>
                <w:lang w:eastAsia="zh-CN"/>
              </w:rPr>
              <w:t xml:space="preserve"> </w:t>
            </w:r>
            <w:r w:rsidR="00B374BE" w:rsidRPr="00B374BE">
              <w:rPr>
                <w:rFonts w:ascii="Book Antiqua" w:eastAsia="SimSun" w:hAnsi="Book Antiqua" w:cs="SimSun"/>
                <w:i/>
                <w:color w:val="000000"/>
                <w:kern w:val="0"/>
                <w:sz w:val="20"/>
                <w:szCs w:val="20"/>
                <w:lang w:eastAsia="zh-CN"/>
              </w:rPr>
              <w:t>et al</w:t>
            </w:r>
            <w:r w:rsidR="00B374BE" w:rsidRPr="00B374BE">
              <w:rPr>
                <w:rFonts w:ascii="Book Antiqua" w:eastAsia="SimSun" w:hAnsi="Book Antiqua" w:cs="SimSun" w:hint="eastAsia"/>
                <w:color w:val="000000"/>
                <w:kern w:val="0"/>
                <w:sz w:val="20"/>
                <w:szCs w:val="20"/>
                <w:vertAlign w:val="superscript"/>
                <w:lang w:eastAsia="zh-CN"/>
              </w:rPr>
              <w:t>[</w:t>
            </w:r>
            <w:r w:rsidR="00FC1654">
              <w:rPr>
                <w:rFonts w:ascii="Book Antiqua" w:eastAsia="SimSun" w:hAnsi="Book Antiqua" w:cs="SimSun" w:hint="eastAsia"/>
                <w:color w:val="000000"/>
                <w:kern w:val="0"/>
                <w:sz w:val="20"/>
                <w:szCs w:val="20"/>
                <w:vertAlign w:val="superscript"/>
                <w:lang w:eastAsia="zh-CN"/>
              </w:rPr>
              <w:t>7</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7A3B8989"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rimary porcine hepatocytes</w:t>
            </w:r>
          </w:p>
        </w:tc>
        <w:tc>
          <w:tcPr>
            <w:tcW w:w="936" w:type="dxa"/>
            <w:shd w:val="clear" w:color="auto" w:fill="auto"/>
            <w:vAlign w:val="center"/>
            <w:hideMark/>
          </w:tcPr>
          <w:p w14:paraId="59185297"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aps/>
                <w:color w:val="000000"/>
                <w:kern w:val="0"/>
                <w:sz w:val="20"/>
                <w:szCs w:val="20"/>
                <w:lang w:eastAsia="zh-CN"/>
              </w:rPr>
              <w:t>u</w:t>
            </w:r>
            <w:r w:rsidRPr="005F1398">
              <w:rPr>
                <w:rFonts w:ascii="Book Antiqua" w:eastAsia="SimSun" w:hAnsi="Book Antiqua" w:cs="SimSun"/>
                <w:color w:val="000000"/>
                <w:kern w:val="0"/>
                <w:sz w:val="20"/>
                <w:szCs w:val="20"/>
                <w:lang w:eastAsia="zh-CN"/>
              </w:rPr>
              <w:t>p to 500</w:t>
            </w:r>
          </w:p>
        </w:tc>
        <w:tc>
          <w:tcPr>
            <w:tcW w:w="1281" w:type="dxa"/>
            <w:shd w:val="clear" w:color="auto" w:fill="auto"/>
            <w:vAlign w:val="center"/>
            <w:hideMark/>
          </w:tcPr>
          <w:p w14:paraId="1525546F"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ollow fiber</w:t>
            </w:r>
          </w:p>
        </w:tc>
        <w:tc>
          <w:tcPr>
            <w:tcW w:w="1400" w:type="dxa"/>
            <w:shd w:val="clear" w:color="auto" w:fill="auto"/>
            <w:vAlign w:val="center"/>
            <w:hideMark/>
          </w:tcPr>
          <w:p w14:paraId="5424D72D"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External inoculation</w:t>
            </w:r>
          </w:p>
        </w:tc>
        <w:tc>
          <w:tcPr>
            <w:tcW w:w="909" w:type="dxa"/>
            <w:shd w:val="clear" w:color="auto" w:fill="auto"/>
            <w:vAlign w:val="center"/>
            <w:hideMark/>
          </w:tcPr>
          <w:p w14:paraId="245FC3AC"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lasma</w:t>
            </w:r>
          </w:p>
        </w:tc>
        <w:tc>
          <w:tcPr>
            <w:tcW w:w="1277" w:type="dxa"/>
            <w:shd w:val="clear" w:color="auto" w:fill="auto"/>
            <w:vAlign w:val="center"/>
            <w:hideMark/>
          </w:tcPr>
          <w:p w14:paraId="08E26DA9" w14:textId="4CEA6DAC"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300 kD</w:t>
            </w:r>
            <w:r>
              <w:rPr>
                <w:rFonts w:ascii="Book Antiqua" w:eastAsia="SimSun" w:hAnsi="Book Antiqua" w:cs="SimSun" w:hint="eastAsia"/>
                <w:color w:val="000000"/>
                <w:kern w:val="0"/>
                <w:sz w:val="20"/>
                <w:szCs w:val="20"/>
                <w:lang w:eastAsia="zh-CN"/>
              </w:rPr>
              <w:t>a</w:t>
            </w:r>
            <w:r w:rsidRPr="005F1398">
              <w:rPr>
                <w:rFonts w:ascii="Book Antiqua" w:eastAsia="SimSun" w:hAnsi="Book Antiqua" w:cs="SimSun"/>
                <w:color w:val="000000"/>
                <w:kern w:val="0"/>
                <w:sz w:val="20"/>
                <w:szCs w:val="20"/>
                <w:lang w:eastAsia="zh-CN"/>
              </w:rPr>
              <w:t xml:space="preserve"> cut-off</w:t>
            </w:r>
          </w:p>
        </w:tc>
        <w:tc>
          <w:tcPr>
            <w:tcW w:w="1231" w:type="dxa"/>
            <w:shd w:val="clear" w:color="auto" w:fill="auto"/>
            <w:vAlign w:val="center"/>
            <w:hideMark/>
          </w:tcPr>
          <w:p w14:paraId="7195AD81"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7-46</w:t>
            </w:r>
          </w:p>
        </w:tc>
        <w:tc>
          <w:tcPr>
            <w:tcW w:w="795" w:type="dxa"/>
            <w:shd w:val="clear" w:color="auto" w:fill="auto"/>
            <w:vAlign w:val="center"/>
            <w:hideMark/>
          </w:tcPr>
          <w:p w14:paraId="162E2826"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II</w:t>
            </w:r>
          </w:p>
        </w:tc>
        <w:tc>
          <w:tcPr>
            <w:tcW w:w="1231" w:type="dxa"/>
            <w:shd w:val="clear" w:color="auto" w:fill="auto"/>
            <w:vAlign w:val="center"/>
            <w:hideMark/>
          </w:tcPr>
          <w:p w14:paraId="03C6FE12"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LF (8)</w:t>
            </w:r>
          </w:p>
        </w:tc>
        <w:tc>
          <w:tcPr>
            <w:tcW w:w="2203" w:type="dxa"/>
            <w:shd w:val="clear" w:color="auto" w:fill="auto"/>
            <w:vAlign w:val="center"/>
            <w:hideMark/>
          </w:tcPr>
          <w:p w14:paraId="040D97DD"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Bridged to OLT 8</w:t>
            </w:r>
          </w:p>
        </w:tc>
      </w:tr>
      <w:tr w:rsidR="000D2A51" w:rsidRPr="000D2A51" w14:paraId="648E88F5" w14:textId="77777777" w:rsidTr="00004F98">
        <w:trPr>
          <w:trHeight w:val="688"/>
        </w:trPr>
        <w:tc>
          <w:tcPr>
            <w:tcW w:w="1375" w:type="dxa"/>
            <w:shd w:val="clear" w:color="auto" w:fill="auto"/>
            <w:vAlign w:val="center"/>
            <w:hideMark/>
          </w:tcPr>
          <w:p w14:paraId="278E4B6E" w14:textId="20255FFA" w:rsidR="000D2A51" w:rsidRPr="005F1398" w:rsidRDefault="00B374BE" w:rsidP="00004F98">
            <w:pPr>
              <w:widowControl/>
              <w:jc w:val="center"/>
              <w:rPr>
                <w:rFonts w:ascii="Book Antiqua" w:eastAsia="SimSun" w:hAnsi="Book Antiqua" w:cs="SimSun"/>
                <w:color w:val="000000"/>
                <w:kern w:val="0"/>
                <w:sz w:val="20"/>
                <w:szCs w:val="20"/>
                <w:lang w:eastAsia="zh-CN"/>
              </w:rPr>
            </w:pPr>
            <w:r>
              <w:rPr>
                <w:rFonts w:ascii="Book Antiqua" w:eastAsia="SimSun" w:hAnsi="Book Antiqua" w:cs="SimSun"/>
                <w:color w:val="000000"/>
                <w:kern w:val="0"/>
                <w:sz w:val="20"/>
                <w:szCs w:val="20"/>
                <w:lang w:eastAsia="zh-CN"/>
              </w:rPr>
              <w:t>MELS</w:t>
            </w:r>
          </w:p>
        </w:tc>
        <w:tc>
          <w:tcPr>
            <w:tcW w:w="1319" w:type="dxa"/>
            <w:shd w:val="clear" w:color="auto" w:fill="auto"/>
            <w:vAlign w:val="center"/>
            <w:hideMark/>
          </w:tcPr>
          <w:p w14:paraId="18F07123" w14:textId="07ED27D8"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Sauer</w:t>
            </w:r>
            <w:r w:rsidR="00B374BE">
              <w:rPr>
                <w:rFonts w:ascii="Book Antiqua" w:eastAsia="SimSun" w:hAnsi="Book Antiqua" w:cs="SimSun" w:hint="eastAsia"/>
                <w:color w:val="000000"/>
                <w:kern w:val="0"/>
                <w:sz w:val="20"/>
                <w:szCs w:val="20"/>
                <w:lang w:eastAsia="zh-CN"/>
              </w:rPr>
              <w:t xml:space="preserve"> </w:t>
            </w:r>
            <w:r w:rsidR="00B374BE" w:rsidRPr="00B374BE">
              <w:rPr>
                <w:rFonts w:ascii="Book Antiqua" w:eastAsia="SimSun" w:hAnsi="Book Antiqua" w:cs="SimSun"/>
                <w:i/>
                <w:color w:val="000000"/>
                <w:kern w:val="0"/>
                <w:sz w:val="20"/>
                <w:szCs w:val="20"/>
                <w:lang w:eastAsia="zh-CN"/>
              </w:rPr>
              <w:t>et al</w:t>
            </w:r>
            <w:r w:rsidR="00B374BE" w:rsidRPr="00B374BE">
              <w:rPr>
                <w:rFonts w:ascii="Book Antiqua" w:eastAsia="SimSun" w:hAnsi="Book Antiqua" w:cs="SimSun" w:hint="eastAsia"/>
                <w:color w:val="000000"/>
                <w:kern w:val="0"/>
                <w:sz w:val="20"/>
                <w:szCs w:val="20"/>
                <w:vertAlign w:val="superscript"/>
                <w:lang w:eastAsia="zh-CN"/>
              </w:rPr>
              <w:t>[</w:t>
            </w:r>
            <w:r w:rsidR="00FC1654">
              <w:rPr>
                <w:rFonts w:ascii="Book Antiqua" w:eastAsia="SimSun" w:hAnsi="Book Antiqua" w:cs="SimSun" w:hint="eastAsia"/>
                <w:color w:val="000000"/>
                <w:kern w:val="0"/>
                <w:sz w:val="20"/>
                <w:szCs w:val="20"/>
                <w:vertAlign w:val="superscript"/>
                <w:lang w:eastAsia="zh-CN"/>
              </w:rPr>
              <w:t>8</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5B310BB4"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 xml:space="preserve">Primary human hepatocytes </w:t>
            </w:r>
          </w:p>
        </w:tc>
        <w:tc>
          <w:tcPr>
            <w:tcW w:w="936" w:type="dxa"/>
            <w:shd w:val="clear" w:color="auto" w:fill="auto"/>
            <w:vAlign w:val="center"/>
            <w:hideMark/>
          </w:tcPr>
          <w:p w14:paraId="039AD6E1"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up to 600</w:t>
            </w:r>
          </w:p>
        </w:tc>
        <w:tc>
          <w:tcPr>
            <w:tcW w:w="1281" w:type="dxa"/>
            <w:shd w:val="clear" w:color="auto" w:fill="auto"/>
            <w:vAlign w:val="center"/>
            <w:hideMark/>
          </w:tcPr>
          <w:p w14:paraId="66322B16"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ollow fiber</w:t>
            </w:r>
          </w:p>
        </w:tc>
        <w:tc>
          <w:tcPr>
            <w:tcW w:w="1400" w:type="dxa"/>
            <w:shd w:val="clear" w:color="auto" w:fill="auto"/>
            <w:vAlign w:val="center"/>
            <w:hideMark/>
          </w:tcPr>
          <w:p w14:paraId="2DABD16C"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External inoculation</w:t>
            </w:r>
          </w:p>
        </w:tc>
        <w:tc>
          <w:tcPr>
            <w:tcW w:w="909" w:type="dxa"/>
            <w:shd w:val="clear" w:color="auto" w:fill="auto"/>
            <w:vAlign w:val="center"/>
            <w:hideMark/>
          </w:tcPr>
          <w:p w14:paraId="338DDB53"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lasma</w:t>
            </w:r>
          </w:p>
        </w:tc>
        <w:tc>
          <w:tcPr>
            <w:tcW w:w="1277" w:type="dxa"/>
            <w:shd w:val="clear" w:color="auto" w:fill="auto"/>
            <w:vAlign w:val="center"/>
            <w:hideMark/>
          </w:tcPr>
          <w:p w14:paraId="6423D6BE" w14:textId="3893AC8C"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400 kD</w:t>
            </w:r>
            <w:r>
              <w:rPr>
                <w:rFonts w:ascii="Book Antiqua" w:eastAsia="SimSun" w:hAnsi="Book Antiqua" w:cs="SimSun" w:hint="eastAsia"/>
                <w:color w:val="000000"/>
                <w:kern w:val="0"/>
                <w:sz w:val="20"/>
                <w:szCs w:val="20"/>
                <w:lang w:eastAsia="zh-CN"/>
              </w:rPr>
              <w:t>a</w:t>
            </w:r>
            <w:r w:rsidRPr="005F1398">
              <w:rPr>
                <w:rFonts w:ascii="Book Antiqua" w:eastAsia="SimSun" w:hAnsi="Book Antiqua" w:cs="SimSun"/>
                <w:color w:val="000000"/>
                <w:kern w:val="0"/>
                <w:sz w:val="20"/>
                <w:szCs w:val="20"/>
                <w:lang w:eastAsia="zh-CN"/>
              </w:rPr>
              <w:t xml:space="preserve"> cut-off</w:t>
            </w:r>
          </w:p>
        </w:tc>
        <w:tc>
          <w:tcPr>
            <w:tcW w:w="1231" w:type="dxa"/>
            <w:shd w:val="clear" w:color="auto" w:fill="auto"/>
            <w:vAlign w:val="center"/>
            <w:hideMark/>
          </w:tcPr>
          <w:p w14:paraId="4DF21DD3"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7-74</w:t>
            </w:r>
          </w:p>
        </w:tc>
        <w:tc>
          <w:tcPr>
            <w:tcW w:w="795" w:type="dxa"/>
            <w:shd w:val="clear" w:color="auto" w:fill="auto"/>
            <w:vAlign w:val="center"/>
            <w:hideMark/>
          </w:tcPr>
          <w:p w14:paraId="5C6F099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w:t>
            </w:r>
          </w:p>
        </w:tc>
        <w:tc>
          <w:tcPr>
            <w:tcW w:w="1231" w:type="dxa"/>
            <w:shd w:val="clear" w:color="auto" w:fill="auto"/>
            <w:vAlign w:val="center"/>
            <w:hideMark/>
          </w:tcPr>
          <w:p w14:paraId="2ACF827B" w14:textId="13B26F53"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LF (2), PNF</w:t>
            </w:r>
            <w:r w:rsidR="00B374BE">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2), AOC(4)</w:t>
            </w:r>
          </w:p>
        </w:tc>
        <w:tc>
          <w:tcPr>
            <w:tcW w:w="2203" w:type="dxa"/>
            <w:shd w:val="clear" w:color="auto" w:fill="auto"/>
            <w:vAlign w:val="center"/>
            <w:hideMark/>
          </w:tcPr>
          <w:p w14:paraId="75CD6AFE"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Bridged to OLT 6, Survival without OLT 1, Died without OLT 1</w:t>
            </w:r>
          </w:p>
        </w:tc>
      </w:tr>
      <w:tr w:rsidR="000D2A51" w:rsidRPr="000D2A51" w14:paraId="4B1BF2D4" w14:textId="77777777" w:rsidTr="00004F98">
        <w:trPr>
          <w:trHeight w:val="992"/>
        </w:trPr>
        <w:tc>
          <w:tcPr>
            <w:tcW w:w="1375" w:type="dxa"/>
            <w:shd w:val="clear" w:color="auto" w:fill="auto"/>
            <w:vAlign w:val="center"/>
            <w:hideMark/>
          </w:tcPr>
          <w:p w14:paraId="4B29146B" w14:textId="13E75357" w:rsidR="000D2A51" w:rsidRPr="005F1398" w:rsidRDefault="00B374BE" w:rsidP="00004F98">
            <w:pPr>
              <w:widowControl/>
              <w:jc w:val="center"/>
              <w:rPr>
                <w:rFonts w:ascii="Book Antiqua" w:eastAsia="SimSun" w:hAnsi="Book Antiqua" w:cs="SimSun"/>
                <w:color w:val="000000"/>
                <w:kern w:val="0"/>
                <w:sz w:val="20"/>
                <w:szCs w:val="20"/>
                <w:lang w:eastAsia="zh-CN"/>
              </w:rPr>
            </w:pPr>
            <w:r>
              <w:rPr>
                <w:rFonts w:ascii="Book Antiqua" w:eastAsia="SimSun" w:hAnsi="Book Antiqua" w:cs="SimSun"/>
                <w:color w:val="000000"/>
                <w:kern w:val="0"/>
                <w:sz w:val="20"/>
                <w:szCs w:val="20"/>
                <w:lang w:eastAsia="zh-CN"/>
              </w:rPr>
              <w:t>Excorp Medical BLSS</w:t>
            </w:r>
          </w:p>
        </w:tc>
        <w:tc>
          <w:tcPr>
            <w:tcW w:w="1319" w:type="dxa"/>
            <w:shd w:val="clear" w:color="auto" w:fill="auto"/>
            <w:vAlign w:val="center"/>
            <w:hideMark/>
          </w:tcPr>
          <w:p w14:paraId="0201188E" w14:textId="12E403CA"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 xml:space="preserve">Mazariegos </w:t>
            </w:r>
            <w:r w:rsidR="00B374BE" w:rsidRPr="00B374BE">
              <w:rPr>
                <w:rFonts w:ascii="Book Antiqua" w:eastAsia="SimSun" w:hAnsi="Book Antiqua" w:cs="SimSun"/>
                <w:i/>
                <w:color w:val="000000"/>
                <w:kern w:val="0"/>
                <w:sz w:val="20"/>
                <w:szCs w:val="20"/>
                <w:lang w:eastAsia="zh-CN"/>
              </w:rPr>
              <w:t xml:space="preserve"> et al</w:t>
            </w:r>
            <w:r w:rsidR="00B374BE" w:rsidRPr="00B374BE">
              <w:rPr>
                <w:rFonts w:ascii="Book Antiqua" w:eastAsia="SimSun" w:hAnsi="Book Antiqua" w:cs="SimSun" w:hint="eastAsia"/>
                <w:color w:val="000000"/>
                <w:kern w:val="0"/>
                <w:sz w:val="20"/>
                <w:szCs w:val="20"/>
                <w:vertAlign w:val="superscript"/>
                <w:lang w:eastAsia="zh-CN"/>
              </w:rPr>
              <w:t>[</w:t>
            </w:r>
            <w:r w:rsidR="00FC1654">
              <w:rPr>
                <w:rFonts w:ascii="Book Antiqua" w:eastAsia="SimSun" w:hAnsi="Book Antiqua" w:cs="SimSun" w:hint="eastAsia"/>
                <w:color w:val="000000"/>
                <w:kern w:val="0"/>
                <w:sz w:val="20"/>
                <w:szCs w:val="20"/>
                <w:vertAlign w:val="superscript"/>
                <w:lang w:eastAsia="zh-CN"/>
              </w:rPr>
              <w:t>6</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7F179E3A"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rimary porcine hepatocytes</w:t>
            </w:r>
          </w:p>
        </w:tc>
        <w:tc>
          <w:tcPr>
            <w:tcW w:w="936" w:type="dxa"/>
            <w:shd w:val="clear" w:color="auto" w:fill="auto"/>
            <w:vAlign w:val="center"/>
            <w:hideMark/>
          </w:tcPr>
          <w:p w14:paraId="481E2270"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70-120</w:t>
            </w:r>
          </w:p>
        </w:tc>
        <w:tc>
          <w:tcPr>
            <w:tcW w:w="1281" w:type="dxa"/>
            <w:shd w:val="clear" w:color="auto" w:fill="auto"/>
            <w:vAlign w:val="center"/>
            <w:hideMark/>
          </w:tcPr>
          <w:p w14:paraId="471C0DC3"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Hollow fiber</w:t>
            </w:r>
          </w:p>
        </w:tc>
        <w:tc>
          <w:tcPr>
            <w:tcW w:w="1400" w:type="dxa"/>
            <w:shd w:val="clear" w:color="auto" w:fill="auto"/>
            <w:vAlign w:val="center"/>
            <w:hideMark/>
          </w:tcPr>
          <w:p w14:paraId="1A48BAF9"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Collagen + external inoculation</w:t>
            </w:r>
          </w:p>
        </w:tc>
        <w:tc>
          <w:tcPr>
            <w:tcW w:w="909" w:type="dxa"/>
            <w:shd w:val="clear" w:color="auto" w:fill="auto"/>
            <w:vAlign w:val="center"/>
            <w:hideMark/>
          </w:tcPr>
          <w:p w14:paraId="7339A0B8"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Whole blood</w:t>
            </w:r>
          </w:p>
        </w:tc>
        <w:tc>
          <w:tcPr>
            <w:tcW w:w="1277" w:type="dxa"/>
            <w:shd w:val="clear" w:color="auto" w:fill="auto"/>
            <w:vAlign w:val="center"/>
            <w:hideMark/>
          </w:tcPr>
          <w:p w14:paraId="04D7B0E1" w14:textId="144F42FD"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100 kD</w:t>
            </w:r>
            <w:r>
              <w:rPr>
                <w:rFonts w:ascii="Book Antiqua" w:eastAsia="SimSun" w:hAnsi="Book Antiqua" w:cs="SimSun" w:hint="eastAsia"/>
                <w:color w:val="000000"/>
                <w:kern w:val="0"/>
                <w:sz w:val="20"/>
                <w:szCs w:val="20"/>
                <w:lang w:eastAsia="zh-CN"/>
              </w:rPr>
              <w:t>a</w:t>
            </w:r>
            <w:r w:rsidRPr="005F1398">
              <w:rPr>
                <w:rFonts w:ascii="Book Antiqua" w:eastAsia="SimSun" w:hAnsi="Book Antiqua" w:cs="SimSun"/>
                <w:color w:val="000000"/>
                <w:kern w:val="0"/>
                <w:sz w:val="20"/>
                <w:szCs w:val="20"/>
                <w:lang w:eastAsia="zh-CN"/>
              </w:rPr>
              <w:t xml:space="preserve"> cut-off</w:t>
            </w:r>
          </w:p>
        </w:tc>
        <w:tc>
          <w:tcPr>
            <w:tcW w:w="1231" w:type="dxa"/>
            <w:shd w:val="clear" w:color="auto" w:fill="auto"/>
            <w:vAlign w:val="center"/>
            <w:hideMark/>
          </w:tcPr>
          <w:p w14:paraId="61A948C8"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12</w:t>
            </w:r>
          </w:p>
        </w:tc>
        <w:tc>
          <w:tcPr>
            <w:tcW w:w="795" w:type="dxa"/>
            <w:shd w:val="clear" w:color="auto" w:fill="auto"/>
            <w:vAlign w:val="center"/>
            <w:hideMark/>
          </w:tcPr>
          <w:p w14:paraId="3659FE78"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w:t>
            </w:r>
          </w:p>
        </w:tc>
        <w:tc>
          <w:tcPr>
            <w:tcW w:w="1231" w:type="dxa"/>
            <w:shd w:val="clear" w:color="auto" w:fill="auto"/>
            <w:vAlign w:val="center"/>
            <w:hideMark/>
          </w:tcPr>
          <w:p w14:paraId="358404F5" w14:textId="778A6786"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LF (2),  AOC</w:t>
            </w:r>
            <w:r w:rsidR="00B374BE">
              <w:rPr>
                <w:rFonts w:ascii="Book Antiqua" w:eastAsia="SimSun" w:hAnsi="Book Antiqua" w:cs="SimSun" w:hint="eastAsia"/>
                <w:color w:val="000000"/>
                <w:kern w:val="0"/>
                <w:sz w:val="20"/>
                <w:szCs w:val="20"/>
                <w:lang w:eastAsia="zh-CN"/>
              </w:rPr>
              <w:t xml:space="preserve"> </w:t>
            </w:r>
            <w:r w:rsidRPr="005F1398">
              <w:rPr>
                <w:rFonts w:ascii="Book Antiqua" w:eastAsia="SimSun" w:hAnsi="Book Antiqua" w:cs="SimSun"/>
                <w:color w:val="000000"/>
                <w:kern w:val="0"/>
                <w:sz w:val="20"/>
                <w:szCs w:val="20"/>
                <w:lang w:eastAsia="zh-CN"/>
              </w:rPr>
              <w:t>(2)</w:t>
            </w:r>
          </w:p>
        </w:tc>
        <w:tc>
          <w:tcPr>
            <w:tcW w:w="2203" w:type="dxa"/>
            <w:shd w:val="clear" w:color="auto" w:fill="auto"/>
            <w:vAlign w:val="center"/>
            <w:hideMark/>
          </w:tcPr>
          <w:p w14:paraId="24BEE9CC"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Bridged to OLT 1, Died without OLT 3</w:t>
            </w:r>
          </w:p>
        </w:tc>
      </w:tr>
      <w:tr w:rsidR="000D2A51" w:rsidRPr="000D2A51" w14:paraId="1F69215C" w14:textId="77777777" w:rsidTr="00004F98">
        <w:trPr>
          <w:trHeight w:val="992"/>
        </w:trPr>
        <w:tc>
          <w:tcPr>
            <w:tcW w:w="1375" w:type="dxa"/>
            <w:shd w:val="clear" w:color="auto" w:fill="auto"/>
            <w:vAlign w:val="center"/>
            <w:hideMark/>
          </w:tcPr>
          <w:p w14:paraId="0A3F7FF1" w14:textId="2E7CD469" w:rsidR="000D2A51" w:rsidRPr="005F1398" w:rsidRDefault="00B374BE" w:rsidP="00004F98">
            <w:pPr>
              <w:widowControl/>
              <w:jc w:val="center"/>
              <w:rPr>
                <w:rFonts w:ascii="Book Antiqua" w:eastAsia="SimSun" w:hAnsi="Book Antiqua" w:cs="SimSun"/>
                <w:color w:val="000000"/>
                <w:kern w:val="0"/>
                <w:sz w:val="20"/>
                <w:szCs w:val="20"/>
                <w:lang w:eastAsia="zh-CN"/>
              </w:rPr>
            </w:pPr>
            <w:r>
              <w:rPr>
                <w:rFonts w:ascii="Book Antiqua" w:eastAsia="SimSun" w:hAnsi="Book Antiqua" w:cs="SimSun"/>
                <w:color w:val="000000"/>
                <w:kern w:val="0"/>
                <w:sz w:val="20"/>
                <w:szCs w:val="20"/>
                <w:lang w:eastAsia="zh-CN"/>
              </w:rPr>
              <w:t>AMC-BAL</w:t>
            </w:r>
          </w:p>
        </w:tc>
        <w:tc>
          <w:tcPr>
            <w:tcW w:w="1319" w:type="dxa"/>
            <w:shd w:val="clear" w:color="auto" w:fill="auto"/>
            <w:vAlign w:val="center"/>
            <w:hideMark/>
          </w:tcPr>
          <w:p w14:paraId="411BFA9F" w14:textId="57E4771B"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 xml:space="preserve">van de Kerkhove </w:t>
            </w:r>
            <w:r w:rsidR="00B374BE" w:rsidRPr="00B374BE">
              <w:rPr>
                <w:rFonts w:ascii="Book Antiqua" w:eastAsia="SimSun" w:hAnsi="Book Antiqua" w:cs="SimSun"/>
                <w:i/>
                <w:color w:val="000000"/>
                <w:kern w:val="0"/>
                <w:sz w:val="20"/>
                <w:szCs w:val="20"/>
                <w:lang w:eastAsia="zh-CN"/>
              </w:rPr>
              <w:t xml:space="preserve"> et al</w:t>
            </w:r>
            <w:r w:rsidR="00B374BE" w:rsidRPr="00B374BE">
              <w:rPr>
                <w:rFonts w:ascii="Book Antiqua" w:eastAsia="SimSun" w:hAnsi="Book Antiqua" w:cs="SimSun" w:hint="eastAsia"/>
                <w:color w:val="000000"/>
                <w:kern w:val="0"/>
                <w:sz w:val="20"/>
                <w:szCs w:val="20"/>
                <w:vertAlign w:val="superscript"/>
                <w:lang w:eastAsia="zh-CN"/>
              </w:rPr>
              <w:t>[</w:t>
            </w:r>
            <w:r w:rsidR="00B374BE">
              <w:rPr>
                <w:rFonts w:ascii="Book Antiqua" w:eastAsia="SimSun" w:hAnsi="Book Antiqua" w:cs="SimSun" w:hint="eastAsia"/>
                <w:color w:val="000000"/>
                <w:kern w:val="0"/>
                <w:sz w:val="20"/>
                <w:szCs w:val="20"/>
                <w:vertAlign w:val="superscript"/>
                <w:lang w:eastAsia="zh-CN"/>
              </w:rPr>
              <w:t>13,14</w:t>
            </w:r>
            <w:r w:rsidR="00B374BE" w:rsidRPr="00B374BE">
              <w:rPr>
                <w:rFonts w:ascii="Book Antiqua" w:eastAsia="SimSun" w:hAnsi="Book Antiqua" w:cs="SimSun" w:hint="eastAsia"/>
                <w:color w:val="000000"/>
                <w:kern w:val="0"/>
                <w:sz w:val="20"/>
                <w:szCs w:val="20"/>
                <w:vertAlign w:val="superscript"/>
                <w:lang w:eastAsia="zh-CN"/>
              </w:rPr>
              <w:t>]</w:t>
            </w:r>
          </w:p>
        </w:tc>
        <w:tc>
          <w:tcPr>
            <w:tcW w:w="1636" w:type="dxa"/>
            <w:shd w:val="clear" w:color="auto" w:fill="auto"/>
            <w:vAlign w:val="center"/>
            <w:hideMark/>
          </w:tcPr>
          <w:p w14:paraId="696A76D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rimary porcine hepatocytes</w:t>
            </w:r>
          </w:p>
        </w:tc>
        <w:tc>
          <w:tcPr>
            <w:tcW w:w="936" w:type="dxa"/>
            <w:shd w:val="clear" w:color="auto" w:fill="auto"/>
            <w:vAlign w:val="center"/>
            <w:hideMark/>
          </w:tcPr>
          <w:p w14:paraId="345DB7C0"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100</w:t>
            </w:r>
          </w:p>
        </w:tc>
        <w:tc>
          <w:tcPr>
            <w:tcW w:w="1281" w:type="dxa"/>
            <w:shd w:val="clear" w:color="auto" w:fill="auto"/>
            <w:vAlign w:val="center"/>
            <w:hideMark/>
          </w:tcPr>
          <w:p w14:paraId="0A5F099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Nonwoven</w:t>
            </w:r>
          </w:p>
        </w:tc>
        <w:tc>
          <w:tcPr>
            <w:tcW w:w="1400" w:type="dxa"/>
            <w:shd w:val="clear" w:color="auto" w:fill="auto"/>
            <w:vAlign w:val="center"/>
            <w:hideMark/>
          </w:tcPr>
          <w:p w14:paraId="7AFF61E2"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Spiral membrane + polyester matrix</w:t>
            </w:r>
          </w:p>
        </w:tc>
        <w:tc>
          <w:tcPr>
            <w:tcW w:w="909" w:type="dxa"/>
            <w:shd w:val="clear" w:color="auto" w:fill="auto"/>
            <w:vAlign w:val="center"/>
            <w:hideMark/>
          </w:tcPr>
          <w:p w14:paraId="325B0341"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Plasma</w:t>
            </w:r>
          </w:p>
        </w:tc>
        <w:tc>
          <w:tcPr>
            <w:tcW w:w="1277" w:type="dxa"/>
            <w:shd w:val="clear" w:color="auto" w:fill="auto"/>
            <w:vAlign w:val="center"/>
            <w:hideMark/>
          </w:tcPr>
          <w:p w14:paraId="68989A85"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None</w:t>
            </w:r>
          </w:p>
        </w:tc>
        <w:tc>
          <w:tcPr>
            <w:tcW w:w="1231" w:type="dxa"/>
            <w:shd w:val="clear" w:color="auto" w:fill="auto"/>
            <w:vAlign w:val="center"/>
            <w:hideMark/>
          </w:tcPr>
          <w:p w14:paraId="416CCC37"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24</w:t>
            </w:r>
          </w:p>
        </w:tc>
        <w:tc>
          <w:tcPr>
            <w:tcW w:w="795" w:type="dxa"/>
            <w:shd w:val="clear" w:color="auto" w:fill="auto"/>
            <w:vAlign w:val="center"/>
            <w:hideMark/>
          </w:tcPr>
          <w:p w14:paraId="05E3230A"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I</w:t>
            </w:r>
          </w:p>
        </w:tc>
        <w:tc>
          <w:tcPr>
            <w:tcW w:w="1231" w:type="dxa"/>
            <w:shd w:val="clear" w:color="auto" w:fill="auto"/>
            <w:vAlign w:val="center"/>
            <w:hideMark/>
          </w:tcPr>
          <w:p w14:paraId="75C3EDED"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ALF (12)</w:t>
            </w:r>
          </w:p>
        </w:tc>
        <w:tc>
          <w:tcPr>
            <w:tcW w:w="2203" w:type="dxa"/>
            <w:shd w:val="clear" w:color="auto" w:fill="auto"/>
            <w:vAlign w:val="center"/>
            <w:hideMark/>
          </w:tcPr>
          <w:p w14:paraId="788B9F3F" w14:textId="77777777" w:rsidR="000D2A51" w:rsidRPr="005F1398" w:rsidRDefault="000D2A51" w:rsidP="00004F98">
            <w:pPr>
              <w:widowControl/>
              <w:jc w:val="center"/>
              <w:rPr>
                <w:rFonts w:ascii="Book Antiqua" w:eastAsia="SimSun" w:hAnsi="Book Antiqua" w:cs="SimSun"/>
                <w:color w:val="000000"/>
                <w:kern w:val="0"/>
                <w:sz w:val="20"/>
                <w:szCs w:val="20"/>
                <w:lang w:eastAsia="zh-CN"/>
              </w:rPr>
            </w:pPr>
            <w:r w:rsidRPr="005F1398">
              <w:rPr>
                <w:rFonts w:ascii="Book Antiqua" w:eastAsia="SimSun" w:hAnsi="Book Antiqua" w:cs="SimSun"/>
                <w:color w:val="000000"/>
                <w:kern w:val="0"/>
                <w:sz w:val="20"/>
                <w:szCs w:val="20"/>
                <w:lang w:eastAsia="zh-CN"/>
              </w:rPr>
              <w:t>Bridged to OLT 11, Survival without OLT 1</w:t>
            </w:r>
          </w:p>
        </w:tc>
      </w:tr>
    </w:tbl>
    <w:p w14:paraId="03245023" w14:textId="16372C66" w:rsidR="005F1398" w:rsidRPr="00B374BE" w:rsidRDefault="00B374BE" w:rsidP="00B514C6">
      <w:pPr>
        <w:snapToGrid w:val="0"/>
        <w:spacing w:line="360" w:lineRule="auto"/>
        <w:rPr>
          <w:rFonts w:ascii="Book Antiqua" w:eastAsia="SimSun" w:hAnsi="Book Antiqua" w:cstheme="majorHAnsi"/>
          <w:b/>
          <w:color w:val="000000" w:themeColor="text1"/>
          <w:lang w:eastAsia="zh-CN"/>
        </w:rPr>
      </w:pPr>
      <w:r>
        <w:rPr>
          <w:rFonts w:ascii="Book Antiqua" w:eastAsia="SimSun" w:hAnsi="Book Antiqua" w:cstheme="majorHAnsi" w:hint="eastAsia"/>
          <w:b/>
          <w:color w:val="000000" w:themeColor="text1"/>
          <w:lang w:eastAsia="zh-CN"/>
        </w:rPr>
        <w:t xml:space="preserve">Table 2 </w:t>
      </w:r>
      <w:r w:rsidRPr="00B374BE">
        <w:rPr>
          <w:rFonts w:ascii="Book Antiqua" w:hAnsi="Book Antiqua" w:cstheme="majorHAnsi"/>
          <w:b/>
          <w:caps/>
          <w:color w:val="000000" w:themeColor="text1"/>
        </w:rPr>
        <w:t>b</w:t>
      </w:r>
      <w:r w:rsidRPr="00B514C6">
        <w:rPr>
          <w:rFonts w:ascii="Book Antiqua" w:hAnsi="Book Antiqua" w:cstheme="majorHAnsi"/>
          <w:b/>
          <w:color w:val="000000" w:themeColor="text1"/>
        </w:rPr>
        <w:t>ioartificial liver devices</w:t>
      </w:r>
      <w:r>
        <w:rPr>
          <w:rFonts w:ascii="Book Antiqua" w:eastAsia="SimSun" w:hAnsi="Book Antiqua" w:cstheme="majorHAnsi" w:hint="eastAsia"/>
          <w:b/>
          <w:color w:val="000000" w:themeColor="text1"/>
          <w:lang w:eastAsia="zh-CN"/>
        </w:rPr>
        <w:t xml:space="preserve"> used in clinical trials</w:t>
      </w:r>
    </w:p>
    <w:p w14:paraId="638E55BC" w14:textId="5D67BB99" w:rsidR="00B374BE" w:rsidRPr="00B374BE" w:rsidRDefault="00B374BE" w:rsidP="00B514C6">
      <w:pPr>
        <w:snapToGrid w:val="0"/>
        <w:spacing w:line="360" w:lineRule="auto"/>
        <w:rPr>
          <w:rFonts w:ascii="Book Antiqua" w:eastAsia="SimSun" w:hAnsi="Book Antiqua" w:cstheme="majorHAnsi"/>
          <w:color w:val="000000" w:themeColor="text1"/>
          <w:lang w:eastAsia="zh-CN"/>
        </w:rPr>
      </w:pPr>
      <w:r w:rsidRPr="00B374BE">
        <w:rPr>
          <w:rFonts w:ascii="Book Antiqua" w:eastAsia="SimSun" w:hAnsi="Book Antiqua" w:cstheme="majorHAnsi" w:hint="eastAsia"/>
          <w:color w:val="000000" w:themeColor="text1"/>
          <w:vertAlign w:val="superscript"/>
          <w:lang w:eastAsia="zh-CN"/>
        </w:rPr>
        <w:t>1</w:t>
      </w:r>
      <w:r>
        <w:rPr>
          <w:rFonts w:ascii="Book Antiqua" w:eastAsia="SimSun" w:hAnsi="Book Antiqua" w:cstheme="majorHAnsi"/>
          <w:color w:val="000000" w:themeColor="text1"/>
          <w:lang w:eastAsia="zh-CN"/>
        </w:rPr>
        <w:t>100 million cells/</w:t>
      </w:r>
      <w:r w:rsidRPr="00B374BE">
        <w:rPr>
          <w:rFonts w:ascii="Book Antiqua" w:eastAsia="SimSun" w:hAnsi="Book Antiqua" w:cstheme="majorHAnsi"/>
          <w:color w:val="000000" w:themeColor="text1"/>
          <w:lang w:eastAsia="zh-CN"/>
        </w:rPr>
        <w:t>gram of liver</w:t>
      </w:r>
      <w:r>
        <w:rPr>
          <w:rFonts w:ascii="Book Antiqua" w:eastAsia="SimSun" w:hAnsi="Book Antiqua" w:cstheme="majorHAnsi" w:hint="eastAsia"/>
          <w:color w:val="000000" w:themeColor="text1"/>
          <w:lang w:eastAsia="zh-CN"/>
        </w:rPr>
        <w:t xml:space="preserve">. </w:t>
      </w:r>
      <w:r w:rsidRPr="00B374BE">
        <w:rPr>
          <w:rFonts w:ascii="Book Antiqua" w:eastAsia="SimSun" w:hAnsi="Book Antiqua" w:cstheme="majorHAnsi"/>
          <w:color w:val="000000" w:themeColor="text1"/>
          <w:lang w:eastAsia="zh-CN"/>
        </w:rPr>
        <w:t>AILD:</w:t>
      </w:r>
      <w:r>
        <w:rPr>
          <w:rFonts w:ascii="Book Antiqua" w:eastAsia="SimSun" w:hAnsi="Book Antiqua" w:cstheme="majorHAnsi" w:hint="eastAsia"/>
          <w:color w:val="000000" w:themeColor="text1"/>
          <w:lang w:eastAsia="zh-CN"/>
        </w:rPr>
        <w:t xml:space="preserve"> </w:t>
      </w:r>
      <w:r w:rsidRPr="00B374BE">
        <w:rPr>
          <w:rFonts w:ascii="Book Antiqua" w:eastAsia="SimSun" w:hAnsi="Book Antiqua" w:cstheme="majorHAnsi"/>
          <w:color w:val="000000" w:themeColor="text1"/>
          <w:lang w:eastAsia="zh-CN"/>
        </w:rPr>
        <w:t>Alcohol-Induced Liver Decompensation</w:t>
      </w:r>
      <w:r>
        <w:rPr>
          <w:rFonts w:ascii="Book Antiqua" w:eastAsia="SimSun" w:hAnsi="Book Antiqua" w:cstheme="majorHAnsi" w:hint="eastAsia"/>
          <w:color w:val="000000" w:themeColor="text1"/>
          <w:lang w:eastAsia="zh-CN"/>
        </w:rPr>
        <w:t>;</w:t>
      </w:r>
      <w:r w:rsidRPr="00B374BE">
        <w:rPr>
          <w:rFonts w:ascii="Book Antiqua" w:eastAsia="SimSun" w:hAnsi="Book Antiqua" w:cstheme="majorHAnsi"/>
          <w:color w:val="000000" w:themeColor="text1"/>
          <w:lang w:eastAsia="zh-CN"/>
        </w:rPr>
        <w:t xml:space="preserve"> AOC: </w:t>
      </w:r>
      <w:r w:rsidRPr="00B374BE">
        <w:rPr>
          <w:rFonts w:ascii="Book Antiqua" w:eastAsia="SimSun" w:hAnsi="Book Antiqua" w:cstheme="majorHAnsi"/>
          <w:caps/>
          <w:color w:val="000000" w:themeColor="text1"/>
          <w:lang w:eastAsia="zh-CN"/>
        </w:rPr>
        <w:t>a</w:t>
      </w:r>
      <w:r w:rsidRPr="00B374BE">
        <w:rPr>
          <w:rFonts w:ascii="Book Antiqua" w:eastAsia="SimSun" w:hAnsi="Book Antiqua" w:cstheme="majorHAnsi"/>
          <w:color w:val="000000" w:themeColor="text1"/>
          <w:lang w:eastAsia="zh-CN"/>
        </w:rPr>
        <w:t>cute-on-chronic liver failure</w:t>
      </w:r>
      <w:r>
        <w:rPr>
          <w:rFonts w:ascii="Book Antiqua" w:eastAsia="SimSun" w:hAnsi="Book Antiqua" w:cstheme="majorHAnsi" w:hint="eastAsia"/>
          <w:color w:val="000000" w:themeColor="text1"/>
          <w:lang w:eastAsia="zh-CN"/>
        </w:rPr>
        <w:t>;</w:t>
      </w:r>
      <w:r w:rsidRPr="00B374BE">
        <w:rPr>
          <w:rFonts w:ascii="Book Antiqua" w:eastAsia="SimSun" w:hAnsi="Book Antiqua" w:cstheme="majorHAnsi"/>
          <w:color w:val="000000" w:themeColor="text1"/>
          <w:lang w:eastAsia="zh-CN"/>
        </w:rPr>
        <w:t xml:space="preserve"> ALF: </w:t>
      </w:r>
      <w:r w:rsidRPr="00B374BE">
        <w:rPr>
          <w:rFonts w:ascii="Book Antiqua" w:eastAsia="SimSun" w:hAnsi="Book Antiqua" w:cstheme="majorHAnsi"/>
          <w:caps/>
          <w:color w:val="000000" w:themeColor="text1"/>
          <w:lang w:eastAsia="zh-CN"/>
        </w:rPr>
        <w:t>a</w:t>
      </w:r>
      <w:r w:rsidRPr="00B374BE">
        <w:rPr>
          <w:rFonts w:ascii="Book Antiqua" w:eastAsia="SimSun" w:hAnsi="Book Antiqua" w:cstheme="majorHAnsi"/>
          <w:color w:val="000000" w:themeColor="text1"/>
          <w:lang w:eastAsia="zh-CN"/>
        </w:rPr>
        <w:t>cute liver failure</w:t>
      </w:r>
      <w:r>
        <w:rPr>
          <w:rFonts w:ascii="Book Antiqua" w:eastAsia="SimSun" w:hAnsi="Book Antiqua" w:cstheme="majorHAnsi" w:hint="eastAsia"/>
          <w:color w:val="000000" w:themeColor="text1"/>
          <w:lang w:eastAsia="zh-CN"/>
        </w:rPr>
        <w:t>;</w:t>
      </w:r>
      <w:r w:rsidRPr="00B374BE">
        <w:rPr>
          <w:rFonts w:ascii="Book Antiqua" w:eastAsia="SimSun" w:hAnsi="Book Antiqua" w:cstheme="majorHAnsi"/>
          <w:color w:val="000000" w:themeColor="text1"/>
          <w:lang w:eastAsia="zh-CN"/>
        </w:rPr>
        <w:t xml:space="preserve"> PNF: </w:t>
      </w:r>
      <w:r w:rsidRPr="00B374BE">
        <w:rPr>
          <w:rFonts w:ascii="Book Antiqua" w:eastAsia="SimSun" w:hAnsi="Book Antiqua" w:cstheme="majorHAnsi"/>
          <w:caps/>
          <w:color w:val="000000" w:themeColor="text1"/>
          <w:lang w:eastAsia="zh-CN"/>
        </w:rPr>
        <w:t>p</w:t>
      </w:r>
      <w:r w:rsidRPr="00B374BE">
        <w:rPr>
          <w:rFonts w:ascii="Book Antiqua" w:eastAsia="SimSun" w:hAnsi="Book Antiqua" w:cstheme="majorHAnsi"/>
          <w:color w:val="000000" w:themeColor="text1"/>
          <w:lang w:eastAsia="zh-CN"/>
        </w:rPr>
        <w:t>rimary graft nonfunction</w:t>
      </w:r>
      <w:r>
        <w:rPr>
          <w:rFonts w:ascii="Book Antiqua" w:eastAsia="SimSun" w:hAnsi="Book Antiqua" w:cstheme="majorHAnsi" w:hint="eastAsia"/>
          <w:color w:val="000000" w:themeColor="text1"/>
          <w:lang w:eastAsia="zh-CN"/>
        </w:rPr>
        <w:t xml:space="preserve">; </w:t>
      </w:r>
      <w:r w:rsidRPr="00B374BE">
        <w:rPr>
          <w:rFonts w:ascii="Book Antiqua" w:eastAsia="SimSun" w:hAnsi="Book Antiqua" w:cstheme="majorHAnsi"/>
          <w:color w:val="000000" w:themeColor="text1"/>
          <w:lang w:eastAsia="zh-CN"/>
        </w:rPr>
        <w:t xml:space="preserve">OLT: </w:t>
      </w:r>
      <w:r w:rsidRPr="00B374BE">
        <w:rPr>
          <w:rFonts w:ascii="Book Antiqua" w:eastAsia="SimSun" w:hAnsi="Book Antiqua" w:cstheme="majorHAnsi"/>
          <w:caps/>
          <w:color w:val="000000" w:themeColor="text1"/>
          <w:lang w:eastAsia="zh-CN"/>
        </w:rPr>
        <w:t>o</w:t>
      </w:r>
      <w:r w:rsidRPr="00B374BE">
        <w:rPr>
          <w:rFonts w:ascii="Book Antiqua" w:eastAsia="SimSun" w:hAnsi="Book Antiqua" w:cstheme="majorHAnsi"/>
          <w:color w:val="000000" w:themeColor="text1"/>
          <w:lang w:eastAsia="zh-CN"/>
        </w:rPr>
        <w:t>rthotopic liver transplantation</w:t>
      </w:r>
      <w:r>
        <w:rPr>
          <w:rFonts w:ascii="Book Antiqua" w:eastAsia="SimSun" w:hAnsi="Book Antiqua" w:cstheme="majorHAnsi" w:hint="eastAsia"/>
          <w:color w:val="000000" w:themeColor="text1"/>
          <w:lang w:eastAsia="zh-CN"/>
        </w:rPr>
        <w:t>.</w:t>
      </w:r>
    </w:p>
    <w:sectPr w:rsidR="00B374BE" w:rsidRPr="00B374BE" w:rsidSect="000D2A51">
      <w:pgSz w:w="19845" w:h="16840" w:orient="landscape"/>
      <w:pgMar w:top="1440" w:right="4287" w:bottom="1440" w:left="4196" w:header="851" w:footer="992" w:gutter="0"/>
      <w:cols w:space="425"/>
      <w:docGrid w:type="lines" w:linePitch="328" w:charSpace="57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DA319" w14:textId="77777777" w:rsidR="006D7FAB" w:rsidRDefault="006D7FAB" w:rsidP="00E275C7">
      <w:r>
        <w:separator/>
      </w:r>
    </w:p>
  </w:endnote>
  <w:endnote w:type="continuationSeparator" w:id="0">
    <w:p w14:paraId="1AA84EC0" w14:textId="77777777" w:rsidR="006D7FAB" w:rsidRDefault="006D7FAB" w:rsidP="00E27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139007" w14:textId="77777777" w:rsidR="000D2A51" w:rsidRDefault="000D2A51" w:rsidP="00FB79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4F5ACA" w14:textId="77777777" w:rsidR="000D2A51" w:rsidRDefault="000D2A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941D9" w14:textId="387001AE" w:rsidR="000D2A51" w:rsidRDefault="000D2A51" w:rsidP="00FB79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328E">
      <w:rPr>
        <w:rStyle w:val="PageNumber"/>
        <w:noProof/>
      </w:rPr>
      <w:t>17</w:t>
    </w:r>
    <w:r>
      <w:rPr>
        <w:rStyle w:val="PageNumber"/>
      </w:rPr>
      <w:fldChar w:fldCharType="end"/>
    </w:r>
  </w:p>
  <w:p w14:paraId="2C32912E" w14:textId="77777777" w:rsidR="000D2A51" w:rsidRDefault="000D2A51" w:rsidP="00CA43E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A1C77" w14:textId="77777777" w:rsidR="006D7FAB" w:rsidRDefault="006D7FAB" w:rsidP="00E275C7">
      <w:r>
        <w:separator/>
      </w:r>
    </w:p>
  </w:footnote>
  <w:footnote w:type="continuationSeparator" w:id="0">
    <w:p w14:paraId="34C4B1BC" w14:textId="77777777" w:rsidR="006D7FAB" w:rsidRDefault="006D7FAB" w:rsidP="00E275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965"/>
  <w:drawingGridHorizontalSpacing w:val="243"/>
  <w:drawingGridVerticalSpacing w:val="164"/>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p25z9axvas5eevzzz5pfey5r0wwza2p2e5&quot;&gt;iPS_hepatocytes&lt;record-ids&gt;&lt;item&gt;1&lt;/item&gt;&lt;item&gt;3&lt;/item&gt;&lt;item&gt;4&lt;/item&gt;&lt;item&gt;6&lt;/item&gt;&lt;item&gt;8&lt;/item&gt;&lt;item&gt;11&lt;/item&gt;&lt;item&gt;12&lt;/item&gt;&lt;item&gt;13&lt;/item&gt;&lt;item&gt;15&lt;/item&gt;&lt;item&gt;16&lt;/item&gt;&lt;item&gt;17&lt;/item&gt;&lt;item&gt;18&lt;/item&gt;&lt;item&gt;19&lt;/item&gt;&lt;item&gt;20&lt;/item&gt;&lt;item&gt;21&lt;/item&gt;&lt;item&gt;22&lt;/item&gt;&lt;item&gt;23&lt;/item&gt;&lt;item&gt;24&lt;/item&gt;&lt;item&gt;27&lt;/item&gt;&lt;item&gt;29&lt;/item&gt;&lt;item&gt;30&lt;/item&gt;&lt;item&gt;31&lt;/item&gt;&lt;item&gt;32&lt;/item&gt;&lt;item&gt;33&lt;/item&gt;&lt;item&gt;34&lt;/item&gt;&lt;item&gt;38&lt;/item&gt;&lt;item&gt;39&lt;/item&gt;&lt;item&gt;40&lt;/item&gt;&lt;item&gt;41&lt;/item&gt;&lt;item&gt;42&lt;/item&gt;&lt;item&gt;44&lt;/item&gt;&lt;item&gt;45&lt;/item&gt;&lt;item&gt;47&lt;/item&gt;&lt;item&gt;48&lt;/item&gt;&lt;item&gt;49&lt;/item&gt;&lt;item&gt;53&lt;/item&gt;&lt;item&gt;59&lt;/item&gt;&lt;item&gt;60&lt;/item&gt;&lt;item&gt;61&lt;/item&gt;&lt;item&gt;62&lt;/item&gt;&lt;/record-ids&gt;&lt;/item&gt;&lt;/Libraries&gt;"/>
  </w:docVars>
  <w:rsids>
    <w:rsidRoot w:val="005A5E83"/>
    <w:rsid w:val="00004F98"/>
    <w:rsid w:val="00007DE3"/>
    <w:rsid w:val="00021D52"/>
    <w:rsid w:val="00023B3E"/>
    <w:rsid w:val="00036D14"/>
    <w:rsid w:val="00040316"/>
    <w:rsid w:val="000418F4"/>
    <w:rsid w:val="0004220E"/>
    <w:rsid w:val="00046240"/>
    <w:rsid w:val="000466A7"/>
    <w:rsid w:val="00050CE5"/>
    <w:rsid w:val="000522F2"/>
    <w:rsid w:val="00055E26"/>
    <w:rsid w:val="000705F0"/>
    <w:rsid w:val="0007269B"/>
    <w:rsid w:val="00072DC2"/>
    <w:rsid w:val="00073B0C"/>
    <w:rsid w:val="00076681"/>
    <w:rsid w:val="0008269F"/>
    <w:rsid w:val="0008375C"/>
    <w:rsid w:val="00084C2A"/>
    <w:rsid w:val="00085079"/>
    <w:rsid w:val="000964AB"/>
    <w:rsid w:val="00096B86"/>
    <w:rsid w:val="00097A5A"/>
    <w:rsid w:val="000A2B67"/>
    <w:rsid w:val="000B3071"/>
    <w:rsid w:val="000B7035"/>
    <w:rsid w:val="000C1E9B"/>
    <w:rsid w:val="000C2EF0"/>
    <w:rsid w:val="000C4E59"/>
    <w:rsid w:val="000C5312"/>
    <w:rsid w:val="000C6BB8"/>
    <w:rsid w:val="000D0108"/>
    <w:rsid w:val="000D2A51"/>
    <w:rsid w:val="000D4C90"/>
    <w:rsid w:val="000E3C7D"/>
    <w:rsid w:val="000E478F"/>
    <w:rsid w:val="000F2153"/>
    <w:rsid w:val="000F2A75"/>
    <w:rsid w:val="000F2A9C"/>
    <w:rsid w:val="000F67EA"/>
    <w:rsid w:val="00101AAC"/>
    <w:rsid w:val="00102481"/>
    <w:rsid w:val="00110297"/>
    <w:rsid w:val="00117101"/>
    <w:rsid w:val="00125C20"/>
    <w:rsid w:val="00127726"/>
    <w:rsid w:val="00131B32"/>
    <w:rsid w:val="001346EC"/>
    <w:rsid w:val="0014464B"/>
    <w:rsid w:val="001500FD"/>
    <w:rsid w:val="00153A35"/>
    <w:rsid w:val="00153F1E"/>
    <w:rsid w:val="00164972"/>
    <w:rsid w:val="001703CA"/>
    <w:rsid w:val="00171E07"/>
    <w:rsid w:val="001742A1"/>
    <w:rsid w:val="00174A35"/>
    <w:rsid w:val="00174B4A"/>
    <w:rsid w:val="00176245"/>
    <w:rsid w:val="00177B98"/>
    <w:rsid w:val="0018120F"/>
    <w:rsid w:val="001835A2"/>
    <w:rsid w:val="00184196"/>
    <w:rsid w:val="0018579B"/>
    <w:rsid w:val="00191FD3"/>
    <w:rsid w:val="00193B77"/>
    <w:rsid w:val="00197D55"/>
    <w:rsid w:val="001A02EC"/>
    <w:rsid w:val="001A13B1"/>
    <w:rsid w:val="001A56E5"/>
    <w:rsid w:val="001A5DB7"/>
    <w:rsid w:val="001B5834"/>
    <w:rsid w:val="001B6EBD"/>
    <w:rsid w:val="001C161D"/>
    <w:rsid w:val="001C5BB6"/>
    <w:rsid w:val="001D04F1"/>
    <w:rsid w:val="001E2764"/>
    <w:rsid w:val="001E39D2"/>
    <w:rsid w:val="001E3D76"/>
    <w:rsid w:val="001E5A53"/>
    <w:rsid w:val="001E79B1"/>
    <w:rsid w:val="001E79F0"/>
    <w:rsid w:val="001F0367"/>
    <w:rsid w:val="001F3E27"/>
    <w:rsid w:val="0020098D"/>
    <w:rsid w:val="0020104C"/>
    <w:rsid w:val="00203217"/>
    <w:rsid w:val="002102D5"/>
    <w:rsid w:val="0021099F"/>
    <w:rsid w:val="00213218"/>
    <w:rsid w:val="00222138"/>
    <w:rsid w:val="00225589"/>
    <w:rsid w:val="00233652"/>
    <w:rsid w:val="00240299"/>
    <w:rsid w:val="002557DA"/>
    <w:rsid w:val="00255CF7"/>
    <w:rsid w:val="002567B4"/>
    <w:rsid w:val="00264075"/>
    <w:rsid w:val="0027510B"/>
    <w:rsid w:val="0028284F"/>
    <w:rsid w:val="002832BD"/>
    <w:rsid w:val="00284CFF"/>
    <w:rsid w:val="00291F35"/>
    <w:rsid w:val="002922A9"/>
    <w:rsid w:val="0029304D"/>
    <w:rsid w:val="002972BF"/>
    <w:rsid w:val="002A3F7E"/>
    <w:rsid w:val="002B0B3B"/>
    <w:rsid w:val="002B1EED"/>
    <w:rsid w:val="002B2088"/>
    <w:rsid w:val="002C0337"/>
    <w:rsid w:val="002C4346"/>
    <w:rsid w:val="002C58DE"/>
    <w:rsid w:val="002C6AD1"/>
    <w:rsid w:val="002E6AB9"/>
    <w:rsid w:val="00306BD9"/>
    <w:rsid w:val="003129D5"/>
    <w:rsid w:val="00313350"/>
    <w:rsid w:val="00327261"/>
    <w:rsid w:val="0032794A"/>
    <w:rsid w:val="00332854"/>
    <w:rsid w:val="0033481F"/>
    <w:rsid w:val="00335593"/>
    <w:rsid w:val="00336319"/>
    <w:rsid w:val="003366EC"/>
    <w:rsid w:val="00336A52"/>
    <w:rsid w:val="00341AFD"/>
    <w:rsid w:val="00350E9E"/>
    <w:rsid w:val="00363A64"/>
    <w:rsid w:val="00364FC0"/>
    <w:rsid w:val="00367648"/>
    <w:rsid w:val="00367C60"/>
    <w:rsid w:val="0037030E"/>
    <w:rsid w:val="00371604"/>
    <w:rsid w:val="00373657"/>
    <w:rsid w:val="003845AA"/>
    <w:rsid w:val="00387D67"/>
    <w:rsid w:val="003A24A6"/>
    <w:rsid w:val="003A4915"/>
    <w:rsid w:val="003B15EC"/>
    <w:rsid w:val="003C6C8D"/>
    <w:rsid w:val="003C7BF5"/>
    <w:rsid w:val="003D210A"/>
    <w:rsid w:val="003D2141"/>
    <w:rsid w:val="003D231F"/>
    <w:rsid w:val="003D323B"/>
    <w:rsid w:val="003D5600"/>
    <w:rsid w:val="003D6D87"/>
    <w:rsid w:val="003D71B7"/>
    <w:rsid w:val="003E4DDA"/>
    <w:rsid w:val="003F58F1"/>
    <w:rsid w:val="003F5D09"/>
    <w:rsid w:val="004004F2"/>
    <w:rsid w:val="00400B64"/>
    <w:rsid w:val="004010D2"/>
    <w:rsid w:val="00426D00"/>
    <w:rsid w:val="00433A1E"/>
    <w:rsid w:val="00442A47"/>
    <w:rsid w:val="00443D7E"/>
    <w:rsid w:val="004577C5"/>
    <w:rsid w:val="00466DBE"/>
    <w:rsid w:val="00475644"/>
    <w:rsid w:val="00481CE0"/>
    <w:rsid w:val="00484090"/>
    <w:rsid w:val="0048744D"/>
    <w:rsid w:val="004925CA"/>
    <w:rsid w:val="00494687"/>
    <w:rsid w:val="004A2412"/>
    <w:rsid w:val="004C1DE9"/>
    <w:rsid w:val="004C328E"/>
    <w:rsid w:val="004C6B2E"/>
    <w:rsid w:val="004D2EEB"/>
    <w:rsid w:val="004D3222"/>
    <w:rsid w:val="004D4265"/>
    <w:rsid w:val="004D4903"/>
    <w:rsid w:val="004D4B10"/>
    <w:rsid w:val="004E3641"/>
    <w:rsid w:val="004E4532"/>
    <w:rsid w:val="004E4875"/>
    <w:rsid w:val="00501267"/>
    <w:rsid w:val="00503A61"/>
    <w:rsid w:val="00522757"/>
    <w:rsid w:val="005239FF"/>
    <w:rsid w:val="005249A9"/>
    <w:rsid w:val="00531F5F"/>
    <w:rsid w:val="00535089"/>
    <w:rsid w:val="005420FF"/>
    <w:rsid w:val="00544269"/>
    <w:rsid w:val="00557CE7"/>
    <w:rsid w:val="0056036B"/>
    <w:rsid w:val="005634EC"/>
    <w:rsid w:val="00564FB2"/>
    <w:rsid w:val="00571DE2"/>
    <w:rsid w:val="00572FF0"/>
    <w:rsid w:val="005823A2"/>
    <w:rsid w:val="0058527F"/>
    <w:rsid w:val="00587F58"/>
    <w:rsid w:val="00594572"/>
    <w:rsid w:val="005946CD"/>
    <w:rsid w:val="00594C88"/>
    <w:rsid w:val="00596B37"/>
    <w:rsid w:val="005A131A"/>
    <w:rsid w:val="005A27C6"/>
    <w:rsid w:val="005A4C1B"/>
    <w:rsid w:val="005A5D27"/>
    <w:rsid w:val="005A5E83"/>
    <w:rsid w:val="005A71BE"/>
    <w:rsid w:val="005B3412"/>
    <w:rsid w:val="005C0AA7"/>
    <w:rsid w:val="005C50F9"/>
    <w:rsid w:val="005E0FFF"/>
    <w:rsid w:val="005E259D"/>
    <w:rsid w:val="005E74F1"/>
    <w:rsid w:val="005F1398"/>
    <w:rsid w:val="005F1BE6"/>
    <w:rsid w:val="005F2498"/>
    <w:rsid w:val="005F6B54"/>
    <w:rsid w:val="0060390F"/>
    <w:rsid w:val="00604E8E"/>
    <w:rsid w:val="00613771"/>
    <w:rsid w:val="00621615"/>
    <w:rsid w:val="00621BFB"/>
    <w:rsid w:val="00627D27"/>
    <w:rsid w:val="006337D5"/>
    <w:rsid w:val="00635B44"/>
    <w:rsid w:val="00635D15"/>
    <w:rsid w:val="00637599"/>
    <w:rsid w:val="00641F81"/>
    <w:rsid w:val="006420D0"/>
    <w:rsid w:val="00650110"/>
    <w:rsid w:val="006506B6"/>
    <w:rsid w:val="006518C6"/>
    <w:rsid w:val="006666CE"/>
    <w:rsid w:val="006705CF"/>
    <w:rsid w:val="00672495"/>
    <w:rsid w:val="00673540"/>
    <w:rsid w:val="00677B65"/>
    <w:rsid w:val="0068736C"/>
    <w:rsid w:val="0069411C"/>
    <w:rsid w:val="0069540D"/>
    <w:rsid w:val="006A2FA1"/>
    <w:rsid w:val="006A31AB"/>
    <w:rsid w:val="006A32D8"/>
    <w:rsid w:val="006A3F61"/>
    <w:rsid w:val="006B1FBB"/>
    <w:rsid w:val="006C3C3B"/>
    <w:rsid w:val="006D445B"/>
    <w:rsid w:val="006D7FAB"/>
    <w:rsid w:val="006E327F"/>
    <w:rsid w:val="006F158D"/>
    <w:rsid w:val="006F37B3"/>
    <w:rsid w:val="006F38B6"/>
    <w:rsid w:val="006F7B2F"/>
    <w:rsid w:val="0070109F"/>
    <w:rsid w:val="007013D3"/>
    <w:rsid w:val="00701681"/>
    <w:rsid w:val="00702308"/>
    <w:rsid w:val="00704513"/>
    <w:rsid w:val="00705575"/>
    <w:rsid w:val="00713C79"/>
    <w:rsid w:val="00715E95"/>
    <w:rsid w:val="00721452"/>
    <w:rsid w:val="00721F63"/>
    <w:rsid w:val="00722C32"/>
    <w:rsid w:val="007234A0"/>
    <w:rsid w:val="00730A2F"/>
    <w:rsid w:val="007357B9"/>
    <w:rsid w:val="00752255"/>
    <w:rsid w:val="007524E7"/>
    <w:rsid w:val="0079701C"/>
    <w:rsid w:val="007A1768"/>
    <w:rsid w:val="007A1AFA"/>
    <w:rsid w:val="007B0D03"/>
    <w:rsid w:val="007B47F6"/>
    <w:rsid w:val="007B6F1B"/>
    <w:rsid w:val="007B70B1"/>
    <w:rsid w:val="007C2D2A"/>
    <w:rsid w:val="007C4925"/>
    <w:rsid w:val="007D336C"/>
    <w:rsid w:val="007E55E0"/>
    <w:rsid w:val="007F2140"/>
    <w:rsid w:val="0080175A"/>
    <w:rsid w:val="00813520"/>
    <w:rsid w:val="008136ED"/>
    <w:rsid w:val="00820B80"/>
    <w:rsid w:val="008230B5"/>
    <w:rsid w:val="00823D63"/>
    <w:rsid w:val="0082671A"/>
    <w:rsid w:val="008275E9"/>
    <w:rsid w:val="008311FA"/>
    <w:rsid w:val="00833C3E"/>
    <w:rsid w:val="0083424B"/>
    <w:rsid w:val="008360D7"/>
    <w:rsid w:val="00842705"/>
    <w:rsid w:val="008427C1"/>
    <w:rsid w:val="00843000"/>
    <w:rsid w:val="008465A6"/>
    <w:rsid w:val="00847B35"/>
    <w:rsid w:val="0085391A"/>
    <w:rsid w:val="00854D24"/>
    <w:rsid w:val="0086672D"/>
    <w:rsid w:val="00867495"/>
    <w:rsid w:val="008754B5"/>
    <w:rsid w:val="00880957"/>
    <w:rsid w:val="00880B16"/>
    <w:rsid w:val="00882063"/>
    <w:rsid w:val="008839F3"/>
    <w:rsid w:val="008863FA"/>
    <w:rsid w:val="008A0B59"/>
    <w:rsid w:val="008B7445"/>
    <w:rsid w:val="008C39C5"/>
    <w:rsid w:val="008C5D68"/>
    <w:rsid w:val="008C6735"/>
    <w:rsid w:val="008E1B8D"/>
    <w:rsid w:val="008E3383"/>
    <w:rsid w:val="008E7638"/>
    <w:rsid w:val="00901953"/>
    <w:rsid w:val="00906317"/>
    <w:rsid w:val="00911AF0"/>
    <w:rsid w:val="00914CA4"/>
    <w:rsid w:val="009163EF"/>
    <w:rsid w:val="00916E39"/>
    <w:rsid w:val="009179C4"/>
    <w:rsid w:val="00920048"/>
    <w:rsid w:val="009215A2"/>
    <w:rsid w:val="00921A2C"/>
    <w:rsid w:val="0092322C"/>
    <w:rsid w:val="009249BF"/>
    <w:rsid w:val="00926EEC"/>
    <w:rsid w:val="00927764"/>
    <w:rsid w:val="00934EAC"/>
    <w:rsid w:val="009412C8"/>
    <w:rsid w:val="00945865"/>
    <w:rsid w:val="00947A18"/>
    <w:rsid w:val="00952B43"/>
    <w:rsid w:val="0095464D"/>
    <w:rsid w:val="00955551"/>
    <w:rsid w:val="00963408"/>
    <w:rsid w:val="00963550"/>
    <w:rsid w:val="00963D65"/>
    <w:rsid w:val="00967E65"/>
    <w:rsid w:val="00983FD2"/>
    <w:rsid w:val="0099041E"/>
    <w:rsid w:val="00997462"/>
    <w:rsid w:val="009A0E1A"/>
    <w:rsid w:val="009A44E5"/>
    <w:rsid w:val="009A4F0C"/>
    <w:rsid w:val="009B0F5D"/>
    <w:rsid w:val="009B1516"/>
    <w:rsid w:val="009B260B"/>
    <w:rsid w:val="009B6328"/>
    <w:rsid w:val="009D34E4"/>
    <w:rsid w:val="009D68EC"/>
    <w:rsid w:val="009D7BCF"/>
    <w:rsid w:val="009E1C81"/>
    <w:rsid w:val="009E52C6"/>
    <w:rsid w:val="009E5F4C"/>
    <w:rsid w:val="009F5DFE"/>
    <w:rsid w:val="00A0046A"/>
    <w:rsid w:val="00A03602"/>
    <w:rsid w:val="00A067C8"/>
    <w:rsid w:val="00A10BBD"/>
    <w:rsid w:val="00A11426"/>
    <w:rsid w:val="00A13249"/>
    <w:rsid w:val="00A13475"/>
    <w:rsid w:val="00A201B3"/>
    <w:rsid w:val="00A22F6B"/>
    <w:rsid w:val="00A23040"/>
    <w:rsid w:val="00A25865"/>
    <w:rsid w:val="00A26BF0"/>
    <w:rsid w:val="00A35B8B"/>
    <w:rsid w:val="00A36221"/>
    <w:rsid w:val="00A40451"/>
    <w:rsid w:val="00A43061"/>
    <w:rsid w:val="00A518BE"/>
    <w:rsid w:val="00A531A5"/>
    <w:rsid w:val="00A552EE"/>
    <w:rsid w:val="00A62A36"/>
    <w:rsid w:val="00A634B6"/>
    <w:rsid w:val="00A66953"/>
    <w:rsid w:val="00A71901"/>
    <w:rsid w:val="00A75D05"/>
    <w:rsid w:val="00A92924"/>
    <w:rsid w:val="00A92B4F"/>
    <w:rsid w:val="00A9362D"/>
    <w:rsid w:val="00AA09FD"/>
    <w:rsid w:val="00AA31D3"/>
    <w:rsid w:val="00AA5712"/>
    <w:rsid w:val="00AB09A0"/>
    <w:rsid w:val="00AB4496"/>
    <w:rsid w:val="00AC0A93"/>
    <w:rsid w:val="00AC1EEB"/>
    <w:rsid w:val="00AD1928"/>
    <w:rsid w:val="00AF339D"/>
    <w:rsid w:val="00AF46F8"/>
    <w:rsid w:val="00AF4C44"/>
    <w:rsid w:val="00AF5886"/>
    <w:rsid w:val="00B01349"/>
    <w:rsid w:val="00B05E91"/>
    <w:rsid w:val="00B138F3"/>
    <w:rsid w:val="00B24C5D"/>
    <w:rsid w:val="00B32BA7"/>
    <w:rsid w:val="00B32E3B"/>
    <w:rsid w:val="00B3344F"/>
    <w:rsid w:val="00B36D5E"/>
    <w:rsid w:val="00B374BE"/>
    <w:rsid w:val="00B37768"/>
    <w:rsid w:val="00B42BCB"/>
    <w:rsid w:val="00B4547E"/>
    <w:rsid w:val="00B45638"/>
    <w:rsid w:val="00B514C6"/>
    <w:rsid w:val="00B5388D"/>
    <w:rsid w:val="00B54EF4"/>
    <w:rsid w:val="00B56892"/>
    <w:rsid w:val="00B6316F"/>
    <w:rsid w:val="00B63AA1"/>
    <w:rsid w:val="00B67F10"/>
    <w:rsid w:val="00B72861"/>
    <w:rsid w:val="00B87487"/>
    <w:rsid w:val="00B9189B"/>
    <w:rsid w:val="00B92595"/>
    <w:rsid w:val="00B926E6"/>
    <w:rsid w:val="00B944FC"/>
    <w:rsid w:val="00BA61C3"/>
    <w:rsid w:val="00BB585C"/>
    <w:rsid w:val="00BB766C"/>
    <w:rsid w:val="00BC4648"/>
    <w:rsid w:val="00BC6B2A"/>
    <w:rsid w:val="00BC7B66"/>
    <w:rsid w:val="00BD39BB"/>
    <w:rsid w:val="00BE037C"/>
    <w:rsid w:val="00BE1737"/>
    <w:rsid w:val="00BE5740"/>
    <w:rsid w:val="00BE6F77"/>
    <w:rsid w:val="00BE71B6"/>
    <w:rsid w:val="00BF2B55"/>
    <w:rsid w:val="00BF4560"/>
    <w:rsid w:val="00BF7A69"/>
    <w:rsid w:val="00C01DE9"/>
    <w:rsid w:val="00C03B90"/>
    <w:rsid w:val="00C06491"/>
    <w:rsid w:val="00C178B0"/>
    <w:rsid w:val="00C3150C"/>
    <w:rsid w:val="00C3522D"/>
    <w:rsid w:val="00C37C9F"/>
    <w:rsid w:val="00C455CF"/>
    <w:rsid w:val="00C46747"/>
    <w:rsid w:val="00C503E1"/>
    <w:rsid w:val="00C50D9C"/>
    <w:rsid w:val="00C62D9A"/>
    <w:rsid w:val="00C71FD6"/>
    <w:rsid w:val="00C739F4"/>
    <w:rsid w:val="00C75042"/>
    <w:rsid w:val="00C77071"/>
    <w:rsid w:val="00C81BE6"/>
    <w:rsid w:val="00C86090"/>
    <w:rsid w:val="00C862D5"/>
    <w:rsid w:val="00C86B3A"/>
    <w:rsid w:val="00C9592B"/>
    <w:rsid w:val="00C9634F"/>
    <w:rsid w:val="00CA2C32"/>
    <w:rsid w:val="00CA43E2"/>
    <w:rsid w:val="00CC297B"/>
    <w:rsid w:val="00CC29E6"/>
    <w:rsid w:val="00CC58AD"/>
    <w:rsid w:val="00CC7B00"/>
    <w:rsid w:val="00CD42D0"/>
    <w:rsid w:val="00CD47D5"/>
    <w:rsid w:val="00CD5619"/>
    <w:rsid w:val="00CE3D7E"/>
    <w:rsid w:val="00CE4E02"/>
    <w:rsid w:val="00CE4F26"/>
    <w:rsid w:val="00CE6E86"/>
    <w:rsid w:val="00CF1260"/>
    <w:rsid w:val="00CF48DC"/>
    <w:rsid w:val="00D11237"/>
    <w:rsid w:val="00D14DB6"/>
    <w:rsid w:val="00D16B9D"/>
    <w:rsid w:val="00D2556A"/>
    <w:rsid w:val="00D33831"/>
    <w:rsid w:val="00D3641A"/>
    <w:rsid w:val="00D52693"/>
    <w:rsid w:val="00D54205"/>
    <w:rsid w:val="00D5452E"/>
    <w:rsid w:val="00D60F7D"/>
    <w:rsid w:val="00D75E20"/>
    <w:rsid w:val="00D81178"/>
    <w:rsid w:val="00D832D4"/>
    <w:rsid w:val="00D83ED5"/>
    <w:rsid w:val="00D9103C"/>
    <w:rsid w:val="00D975EC"/>
    <w:rsid w:val="00DA641B"/>
    <w:rsid w:val="00DB296D"/>
    <w:rsid w:val="00DB6961"/>
    <w:rsid w:val="00DB7689"/>
    <w:rsid w:val="00DC0300"/>
    <w:rsid w:val="00DC1B34"/>
    <w:rsid w:val="00DC2A35"/>
    <w:rsid w:val="00DD1171"/>
    <w:rsid w:val="00DD4BB5"/>
    <w:rsid w:val="00DF2D99"/>
    <w:rsid w:val="00E07B27"/>
    <w:rsid w:val="00E11664"/>
    <w:rsid w:val="00E13655"/>
    <w:rsid w:val="00E17D21"/>
    <w:rsid w:val="00E21929"/>
    <w:rsid w:val="00E21B62"/>
    <w:rsid w:val="00E241B6"/>
    <w:rsid w:val="00E254AF"/>
    <w:rsid w:val="00E275C7"/>
    <w:rsid w:val="00E33FFE"/>
    <w:rsid w:val="00E35FEA"/>
    <w:rsid w:val="00E432F7"/>
    <w:rsid w:val="00E47403"/>
    <w:rsid w:val="00E57A08"/>
    <w:rsid w:val="00E61253"/>
    <w:rsid w:val="00E6610E"/>
    <w:rsid w:val="00E70C23"/>
    <w:rsid w:val="00E73427"/>
    <w:rsid w:val="00E812A2"/>
    <w:rsid w:val="00E84CBB"/>
    <w:rsid w:val="00E852E7"/>
    <w:rsid w:val="00E85405"/>
    <w:rsid w:val="00E91E49"/>
    <w:rsid w:val="00E92A1D"/>
    <w:rsid w:val="00E92D5C"/>
    <w:rsid w:val="00EA1C97"/>
    <w:rsid w:val="00EA6790"/>
    <w:rsid w:val="00EB3C63"/>
    <w:rsid w:val="00EC0B49"/>
    <w:rsid w:val="00EC2D22"/>
    <w:rsid w:val="00EC59D6"/>
    <w:rsid w:val="00ED008B"/>
    <w:rsid w:val="00ED03DB"/>
    <w:rsid w:val="00ED19FF"/>
    <w:rsid w:val="00ED35DC"/>
    <w:rsid w:val="00ED3917"/>
    <w:rsid w:val="00EE3C5D"/>
    <w:rsid w:val="00EE5590"/>
    <w:rsid w:val="00EF66FD"/>
    <w:rsid w:val="00F03947"/>
    <w:rsid w:val="00F129FA"/>
    <w:rsid w:val="00F2304B"/>
    <w:rsid w:val="00F267AB"/>
    <w:rsid w:val="00F37069"/>
    <w:rsid w:val="00F54C13"/>
    <w:rsid w:val="00F575C5"/>
    <w:rsid w:val="00F66E98"/>
    <w:rsid w:val="00F73F4C"/>
    <w:rsid w:val="00F76006"/>
    <w:rsid w:val="00F76975"/>
    <w:rsid w:val="00F873B9"/>
    <w:rsid w:val="00FA49EC"/>
    <w:rsid w:val="00FA4E92"/>
    <w:rsid w:val="00FB0BFA"/>
    <w:rsid w:val="00FB6E94"/>
    <w:rsid w:val="00FB7975"/>
    <w:rsid w:val="00FC1654"/>
    <w:rsid w:val="00FC3ECF"/>
    <w:rsid w:val="00FC4CBE"/>
    <w:rsid w:val="00FD0441"/>
    <w:rsid w:val="00FE4FC4"/>
    <w:rsid w:val="00FF00DD"/>
    <w:rsid w:val="00FF21FD"/>
    <w:rsid w:val="00FF64C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oNotEmbedSmartTags/>
  <w:decimalSymbol w:val="."/>
  <w:listSeparator w:val=","/>
  <w14:docId w14:val="47B49B98"/>
  <w15:docId w15:val="{6A5898C1-0DD2-45C8-BBE4-850A1BA72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7B65"/>
    <w:pPr>
      <w:widowControl w:val="0"/>
      <w:jc w:val="both"/>
    </w:pPr>
    <w:rPr>
      <w:rFonts w:eastAsia="MS Mincho"/>
    </w:rPr>
  </w:style>
  <w:style w:type="paragraph" w:styleId="Heading1">
    <w:name w:val="heading 1"/>
    <w:basedOn w:val="Normal"/>
    <w:next w:val="Normal"/>
    <w:link w:val="Heading1Char"/>
    <w:uiPriority w:val="9"/>
    <w:qFormat/>
    <w:rsid w:val="00B42BCB"/>
    <w:pPr>
      <w:keepNext/>
      <w:outlineLvl w:val="0"/>
    </w:pPr>
    <w:rPr>
      <w:rFonts w:asciiTheme="majorHAnsi" w:eastAsiaTheme="majorEastAsia" w:hAnsiTheme="majorHAnsi" w:cstheme="majorBidi"/>
      <w:sz w:val="28"/>
      <w:szCs w:val="28"/>
    </w:rPr>
  </w:style>
  <w:style w:type="paragraph" w:styleId="Heading2">
    <w:name w:val="heading 2"/>
    <w:basedOn w:val="Normal"/>
    <w:link w:val="Heading2Char"/>
    <w:uiPriority w:val="9"/>
    <w:qFormat/>
    <w:rsid w:val="0018579B"/>
    <w:pPr>
      <w:widowControl/>
      <w:spacing w:before="100" w:beforeAutospacing="1" w:after="100" w:afterAutospacing="1"/>
      <w:jc w:val="left"/>
      <w:outlineLvl w:val="1"/>
    </w:pPr>
    <w:rPr>
      <w:rFonts w:ascii="Times" w:eastAsiaTheme="minorEastAsia" w:hAnsi="Times"/>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BCB"/>
    <w:rPr>
      <w:rFonts w:asciiTheme="majorHAnsi" w:eastAsiaTheme="majorEastAsia" w:hAnsiTheme="majorHAnsi" w:cstheme="majorBidi"/>
      <w:sz w:val="28"/>
      <w:szCs w:val="28"/>
    </w:rPr>
  </w:style>
  <w:style w:type="character" w:customStyle="1" w:styleId="Heading2Char">
    <w:name w:val="Heading 2 Char"/>
    <w:basedOn w:val="DefaultParagraphFont"/>
    <w:link w:val="Heading2"/>
    <w:uiPriority w:val="9"/>
    <w:rsid w:val="0018579B"/>
    <w:rPr>
      <w:rFonts w:ascii="Times" w:hAnsi="Times"/>
      <w:b/>
      <w:bCs/>
      <w:sz w:val="36"/>
      <w:szCs w:val="36"/>
    </w:rPr>
  </w:style>
  <w:style w:type="character" w:customStyle="1" w:styleId="highlight">
    <w:name w:val="highlight"/>
    <w:basedOn w:val="DefaultParagraphFont"/>
    <w:rsid w:val="00A92B4F"/>
  </w:style>
  <w:style w:type="character" w:styleId="Hyperlink">
    <w:name w:val="Hyperlink"/>
    <w:basedOn w:val="DefaultParagraphFont"/>
    <w:uiPriority w:val="99"/>
    <w:unhideWhenUsed/>
    <w:rsid w:val="00E61253"/>
    <w:rPr>
      <w:color w:val="0000FF" w:themeColor="hyperlink"/>
      <w:u w:val="single"/>
    </w:rPr>
  </w:style>
  <w:style w:type="paragraph" w:styleId="BalloonText">
    <w:name w:val="Balloon Text"/>
    <w:basedOn w:val="Normal"/>
    <w:link w:val="BalloonTextChar"/>
    <w:uiPriority w:val="99"/>
    <w:semiHidden/>
    <w:unhideWhenUsed/>
    <w:rsid w:val="00E219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1929"/>
    <w:rPr>
      <w:rFonts w:ascii="Times New Roman" w:eastAsia="MS Mincho" w:hAnsi="Times New Roman" w:cs="Times New Roman"/>
      <w:sz w:val="18"/>
      <w:szCs w:val="18"/>
    </w:rPr>
  </w:style>
  <w:style w:type="character" w:styleId="CommentReference">
    <w:name w:val="annotation reference"/>
    <w:basedOn w:val="DefaultParagraphFont"/>
    <w:uiPriority w:val="99"/>
    <w:semiHidden/>
    <w:unhideWhenUsed/>
    <w:rsid w:val="00E21929"/>
    <w:rPr>
      <w:sz w:val="18"/>
      <w:szCs w:val="18"/>
    </w:rPr>
  </w:style>
  <w:style w:type="paragraph" w:styleId="CommentText">
    <w:name w:val="annotation text"/>
    <w:basedOn w:val="Normal"/>
    <w:link w:val="CommentTextChar"/>
    <w:uiPriority w:val="99"/>
    <w:semiHidden/>
    <w:unhideWhenUsed/>
    <w:rsid w:val="00E21929"/>
  </w:style>
  <w:style w:type="character" w:customStyle="1" w:styleId="CommentTextChar">
    <w:name w:val="Comment Text Char"/>
    <w:basedOn w:val="DefaultParagraphFont"/>
    <w:link w:val="CommentText"/>
    <w:uiPriority w:val="99"/>
    <w:semiHidden/>
    <w:rsid w:val="00E21929"/>
    <w:rPr>
      <w:rFonts w:eastAsia="MS Mincho"/>
    </w:rPr>
  </w:style>
  <w:style w:type="paragraph" w:styleId="CommentSubject">
    <w:name w:val="annotation subject"/>
    <w:basedOn w:val="CommentText"/>
    <w:next w:val="CommentText"/>
    <w:link w:val="CommentSubjectChar"/>
    <w:uiPriority w:val="99"/>
    <w:semiHidden/>
    <w:unhideWhenUsed/>
    <w:rsid w:val="00E21929"/>
    <w:rPr>
      <w:b/>
      <w:bCs/>
      <w:sz w:val="20"/>
      <w:szCs w:val="20"/>
    </w:rPr>
  </w:style>
  <w:style w:type="character" w:customStyle="1" w:styleId="CommentSubjectChar">
    <w:name w:val="Comment Subject Char"/>
    <w:basedOn w:val="CommentTextChar"/>
    <w:link w:val="CommentSubject"/>
    <w:uiPriority w:val="99"/>
    <w:semiHidden/>
    <w:rsid w:val="00E21929"/>
    <w:rPr>
      <w:rFonts w:eastAsia="MS Mincho"/>
      <w:b/>
      <w:bCs/>
      <w:sz w:val="20"/>
      <w:szCs w:val="20"/>
    </w:rPr>
  </w:style>
  <w:style w:type="paragraph" w:styleId="Revision">
    <w:name w:val="Revision"/>
    <w:hidden/>
    <w:uiPriority w:val="99"/>
    <w:semiHidden/>
    <w:rsid w:val="00CC29E6"/>
    <w:rPr>
      <w:rFonts w:eastAsia="MS Mincho"/>
    </w:rPr>
  </w:style>
  <w:style w:type="character" w:styleId="FollowedHyperlink">
    <w:name w:val="FollowedHyperlink"/>
    <w:basedOn w:val="DefaultParagraphFont"/>
    <w:uiPriority w:val="99"/>
    <w:semiHidden/>
    <w:unhideWhenUsed/>
    <w:rsid w:val="005A131A"/>
    <w:rPr>
      <w:color w:val="800080" w:themeColor="followedHyperlink"/>
      <w:u w:val="single"/>
    </w:rPr>
  </w:style>
  <w:style w:type="paragraph" w:styleId="Header">
    <w:name w:val="header"/>
    <w:basedOn w:val="Normal"/>
    <w:link w:val="HeaderChar"/>
    <w:uiPriority w:val="99"/>
    <w:unhideWhenUsed/>
    <w:rsid w:val="00E275C7"/>
    <w:pPr>
      <w:tabs>
        <w:tab w:val="center" w:pos="4320"/>
        <w:tab w:val="right" w:pos="8640"/>
      </w:tabs>
    </w:pPr>
  </w:style>
  <w:style w:type="character" w:customStyle="1" w:styleId="HeaderChar">
    <w:name w:val="Header Char"/>
    <w:basedOn w:val="DefaultParagraphFont"/>
    <w:link w:val="Header"/>
    <w:uiPriority w:val="99"/>
    <w:rsid w:val="00E275C7"/>
    <w:rPr>
      <w:rFonts w:eastAsia="MS Mincho"/>
    </w:rPr>
  </w:style>
  <w:style w:type="paragraph" w:styleId="Footer">
    <w:name w:val="footer"/>
    <w:basedOn w:val="Normal"/>
    <w:link w:val="FooterChar"/>
    <w:uiPriority w:val="99"/>
    <w:unhideWhenUsed/>
    <w:rsid w:val="00E275C7"/>
    <w:pPr>
      <w:tabs>
        <w:tab w:val="center" w:pos="4320"/>
        <w:tab w:val="right" w:pos="8640"/>
      </w:tabs>
    </w:pPr>
  </w:style>
  <w:style w:type="character" w:customStyle="1" w:styleId="FooterChar">
    <w:name w:val="Footer Char"/>
    <w:basedOn w:val="DefaultParagraphFont"/>
    <w:link w:val="Footer"/>
    <w:uiPriority w:val="99"/>
    <w:rsid w:val="00E275C7"/>
    <w:rPr>
      <w:rFonts w:eastAsia="MS Mincho"/>
    </w:rPr>
  </w:style>
  <w:style w:type="character" w:styleId="PageNumber">
    <w:name w:val="page number"/>
    <w:basedOn w:val="DefaultParagraphFont"/>
    <w:uiPriority w:val="99"/>
    <w:semiHidden/>
    <w:unhideWhenUsed/>
    <w:rsid w:val="00CA43E2"/>
  </w:style>
  <w:style w:type="character" w:styleId="Strong">
    <w:name w:val="Strong"/>
    <w:basedOn w:val="DefaultParagraphFont"/>
    <w:uiPriority w:val="22"/>
    <w:qFormat/>
    <w:rsid w:val="0095464D"/>
    <w:rPr>
      <w:b/>
      <w:bCs/>
    </w:rPr>
  </w:style>
  <w:style w:type="paragraph" w:styleId="NoSpacing">
    <w:name w:val="No Spacing"/>
    <w:qFormat/>
    <w:rsid w:val="006420D0"/>
    <w:rPr>
      <w:rFonts w:ascii="Calibri" w:eastAsia="SimSun" w:hAnsi="Calibri" w:cs="Times New Roman"/>
      <w:kern w:val="0"/>
      <w:sz w:val="22"/>
      <w:szCs w:val="22"/>
      <w:lang w:eastAsia="zh-CN"/>
    </w:rPr>
  </w:style>
  <w:style w:type="paragraph" w:customStyle="1" w:styleId="1">
    <w:name w:val="正文1"/>
    <w:uiPriority w:val="99"/>
    <w:rsid w:val="00203217"/>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91780">
      <w:bodyDiv w:val="1"/>
      <w:marLeft w:val="0"/>
      <w:marRight w:val="0"/>
      <w:marTop w:val="0"/>
      <w:marBottom w:val="0"/>
      <w:divBdr>
        <w:top w:val="none" w:sz="0" w:space="0" w:color="auto"/>
        <w:left w:val="none" w:sz="0" w:space="0" w:color="auto"/>
        <w:bottom w:val="none" w:sz="0" w:space="0" w:color="auto"/>
        <w:right w:val="none" w:sz="0" w:space="0" w:color="auto"/>
      </w:divBdr>
    </w:div>
    <w:div w:id="49768111">
      <w:bodyDiv w:val="1"/>
      <w:marLeft w:val="0"/>
      <w:marRight w:val="0"/>
      <w:marTop w:val="0"/>
      <w:marBottom w:val="0"/>
      <w:divBdr>
        <w:top w:val="none" w:sz="0" w:space="0" w:color="auto"/>
        <w:left w:val="none" w:sz="0" w:space="0" w:color="auto"/>
        <w:bottom w:val="none" w:sz="0" w:space="0" w:color="auto"/>
        <w:right w:val="none" w:sz="0" w:space="0" w:color="auto"/>
      </w:divBdr>
    </w:div>
    <w:div w:id="165678446">
      <w:bodyDiv w:val="1"/>
      <w:marLeft w:val="0"/>
      <w:marRight w:val="0"/>
      <w:marTop w:val="0"/>
      <w:marBottom w:val="0"/>
      <w:divBdr>
        <w:top w:val="none" w:sz="0" w:space="0" w:color="auto"/>
        <w:left w:val="none" w:sz="0" w:space="0" w:color="auto"/>
        <w:bottom w:val="none" w:sz="0" w:space="0" w:color="auto"/>
        <w:right w:val="none" w:sz="0" w:space="0" w:color="auto"/>
      </w:divBdr>
      <w:divsChild>
        <w:div w:id="373236722">
          <w:marLeft w:val="0"/>
          <w:marRight w:val="0"/>
          <w:marTop w:val="0"/>
          <w:marBottom w:val="0"/>
          <w:divBdr>
            <w:top w:val="none" w:sz="0" w:space="0" w:color="auto"/>
            <w:left w:val="none" w:sz="0" w:space="0" w:color="auto"/>
            <w:bottom w:val="none" w:sz="0" w:space="0" w:color="auto"/>
            <w:right w:val="none" w:sz="0" w:space="0" w:color="auto"/>
          </w:divBdr>
        </w:div>
      </w:divsChild>
    </w:div>
    <w:div w:id="179703784">
      <w:bodyDiv w:val="1"/>
      <w:marLeft w:val="0"/>
      <w:marRight w:val="0"/>
      <w:marTop w:val="0"/>
      <w:marBottom w:val="0"/>
      <w:divBdr>
        <w:top w:val="none" w:sz="0" w:space="0" w:color="auto"/>
        <w:left w:val="none" w:sz="0" w:space="0" w:color="auto"/>
        <w:bottom w:val="none" w:sz="0" w:space="0" w:color="auto"/>
        <w:right w:val="none" w:sz="0" w:space="0" w:color="auto"/>
      </w:divBdr>
      <w:divsChild>
        <w:div w:id="638802917">
          <w:marLeft w:val="0"/>
          <w:marRight w:val="0"/>
          <w:marTop w:val="0"/>
          <w:marBottom w:val="0"/>
          <w:divBdr>
            <w:top w:val="none" w:sz="0" w:space="0" w:color="auto"/>
            <w:left w:val="none" w:sz="0" w:space="0" w:color="auto"/>
            <w:bottom w:val="none" w:sz="0" w:space="0" w:color="auto"/>
            <w:right w:val="none" w:sz="0" w:space="0" w:color="auto"/>
          </w:divBdr>
        </w:div>
      </w:divsChild>
    </w:div>
    <w:div w:id="199637555">
      <w:bodyDiv w:val="1"/>
      <w:marLeft w:val="0"/>
      <w:marRight w:val="0"/>
      <w:marTop w:val="0"/>
      <w:marBottom w:val="0"/>
      <w:divBdr>
        <w:top w:val="none" w:sz="0" w:space="0" w:color="auto"/>
        <w:left w:val="none" w:sz="0" w:space="0" w:color="auto"/>
        <w:bottom w:val="none" w:sz="0" w:space="0" w:color="auto"/>
        <w:right w:val="none" w:sz="0" w:space="0" w:color="auto"/>
      </w:divBdr>
      <w:divsChild>
        <w:div w:id="1880317308">
          <w:marLeft w:val="0"/>
          <w:marRight w:val="0"/>
          <w:marTop w:val="0"/>
          <w:marBottom w:val="0"/>
          <w:divBdr>
            <w:top w:val="none" w:sz="0" w:space="0" w:color="auto"/>
            <w:left w:val="none" w:sz="0" w:space="0" w:color="auto"/>
            <w:bottom w:val="none" w:sz="0" w:space="0" w:color="auto"/>
            <w:right w:val="none" w:sz="0" w:space="0" w:color="auto"/>
          </w:divBdr>
        </w:div>
      </w:divsChild>
    </w:div>
    <w:div w:id="303975721">
      <w:bodyDiv w:val="1"/>
      <w:marLeft w:val="0"/>
      <w:marRight w:val="0"/>
      <w:marTop w:val="0"/>
      <w:marBottom w:val="0"/>
      <w:divBdr>
        <w:top w:val="none" w:sz="0" w:space="0" w:color="auto"/>
        <w:left w:val="none" w:sz="0" w:space="0" w:color="auto"/>
        <w:bottom w:val="none" w:sz="0" w:space="0" w:color="auto"/>
        <w:right w:val="none" w:sz="0" w:space="0" w:color="auto"/>
      </w:divBdr>
    </w:div>
    <w:div w:id="309674652">
      <w:bodyDiv w:val="1"/>
      <w:marLeft w:val="0"/>
      <w:marRight w:val="0"/>
      <w:marTop w:val="0"/>
      <w:marBottom w:val="0"/>
      <w:divBdr>
        <w:top w:val="none" w:sz="0" w:space="0" w:color="auto"/>
        <w:left w:val="none" w:sz="0" w:space="0" w:color="auto"/>
        <w:bottom w:val="none" w:sz="0" w:space="0" w:color="auto"/>
        <w:right w:val="none" w:sz="0" w:space="0" w:color="auto"/>
      </w:divBdr>
    </w:div>
    <w:div w:id="378820239">
      <w:bodyDiv w:val="1"/>
      <w:marLeft w:val="0"/>
      <w:marRight w:val="0"/>
      <w:marTop w:val="0"/>
      <w:marBottom w:val="0"/>
      <w:divBdr>
        <w:top w:val="none" w:sz="0" w:space="0" w:color="auto"/>
        <w:left w:val="none" w:sz="0" w:space="0" w:color="auto"/>
        <w:bottom w:val="none" w:sz="0" w:space="0" w:color="auto"/>
        <w:right w:val="none" w:sz="0" w:space="0" w:color="auto"/>
      </w:divBdr>
    </w:div>
    <w:div w:id="385565386">
      <w:bodyDiv w:val="1"/>
      <w:marLeft w:val="0"/>
      <w:marRight w:val="0"/>
      <w:marTop w:val="0"/>
      <w:marBottom w:val="0"/>
      <w:divBdr>
        <w:top w:val="none" w:sz="0" w:space="0" w:color="auto"/>
        <w:left w:val="none" w:sz="0" w:space="0" w:color="auto"/>
        <w:bottom w:val="none" w:sz="0" w:space="0" w:color="auto"/>
        <w:right w:val="none" w:sz="0" w:space="0" w:color="auto"/>
      </w:divBdr>
      <w:divsChild>
        <w:div w:id="278488525">
          <w:marLeft w:val="0"/>
          <w:marRight w:val="0"/>
          <w:marTop w:val="0"/>
          <w:marBottom w:val="0"/>
          <w:divBdr>
            <w:top w:val="none" w:sz="0" w:space="0" w:color="auto"/>
            <w:left w:val="none" w:sz="0" w:space="0" w:color="auto"/>
            <w:bottom w:val="none" w:sz="0" w:space="0" w:color="auto"/>
            <w:right w:val="none" w:sz="0" w:space="0" w:color="auto"/>
          </w:divBdr>
        </w:div>
      </w:divsChild>
    </w:div>
    <w:div w:id="433405640">
      <w:bodyDiv w:val="1"/>
      <w:marLeft w:val="0"/>
      <w:marRight w:val="0"/>
      <w:marTop w:val="0"/>
      <w:marBottom w:val="0"/>
      <w:divBdr>
        <w:top w:val="none" w:sz="0" w:space="0" w:color="auto"/>
        <w:left w:val="none" w:sz="0" w:space="0" w:color="auto"/>
        <w:bottom w:val="none" w:sz="0" w:space="0" w:color="auto"/>
        <w:right w:val="none" w:sz="0" w:space="0" w:color="auto"/>
      </w:divBdr>
    </w:div>
    <w:div w:id="514468414">
      <w:bodyDiv w:val="1"/>
      <w:marLeft w:val="0"/>
      <w:marRight w:val="0"/>
      <w:marTop w:val="0"/>
      <w:marBottom w:val="0"/>
      <w:divBdr>
        <w:top w:val="none" w:sz="0" w:space="0" w:color="auto"/>
        <w:left w:val="none" w:sz="0" w:space="0" w:color="auto"/>
        <w:bottom w:val="none" w:sz="0" w:space="0" w:color="auto"/>
        <w:right w:val="none" w:sz="0" w:space="0" w:color="auto"/>
      </w:divBdr>
      <w:divsChild>
        <w:div w:id="162399293">
          <w:marLeft w:val="0"/>
          <w:marRight w:val="0"/>
          <w:marTop w:val="0"/>
          <w:marBottom w:val="0"/>
          <w:divBdr>
            <w:top w:val="none" w:sz="0" w:space="0" w:color="auto"/>
            <w:left w:val="none" w:sz="0" w:space="0" w:color="auto"/>
            <w:bottom w:val="none" w:sz="0" w:space="0" w:color="auto"/>
            <w:right w:val="none" w:sz="0" w:space="0" w:color="auto"/>
          </w:divBdr>
        </w:div>
      </w:divsChild>
    </w:div>
    <w:div w:id="526987045">
      <w:bodyDiv w:val="1"/>
      <w:marLeft w:val="0"/>
      <w:marRight w:val="0"/>
      <w:marTop w:val="0"/>
      <w:marBottom w:val="0"/>
      <w:divBdr>
        <w:top w:val="none" w:sz="0" w:space="0" w:color="auto"/>
        <w:left w:val="none" w:sz="0" w:space="0" w:color="auto"/>
        <w:bottom w:val="none" w:sz="0" w:space="0" w:color="auto"/>
        <w:right w:val="none" w:sz="0" w:space="0" w:color="auto"/>
      </w:divBdr>
    </w:div>
    <w:div w:id="823090109">
      <w:bodyDiv w:val="1"/>
      <w:marLeft w:val="0"/>
      <w:marRight w:val="0"/>
      <w:marTop w:val="0"/>
      <w:marBottom w:val="0"/>
      <w:divBdr>
        <w:top w:val="none" w:sz="0" w:space="0" w:color="auto"/>
        <w:left w:val="none" w:sz="0" w:space="0" w:color="auto"/>
        <w:bottom w:val="none" w:sz="0" w:space="0" w:color="auto"/>
        <w:right w:val="none" w:sz="0" w:space="0" w:color="auto"/>
      </w:divBdr>
    </w:div>
    <w:div w:id="862324969">
      <w:bodyDiv w:val="1"/>
      <w:marLeft w:val="0"/>
      <w:marRight w:val="0"/>
      <w:marTop w:val="0"/>
      <w:marBottom w:val="0"/>
      <w:divBdr>
        <w:top w:val="none" w:sz="0" w:space="0" w:color="auto"/>
        <w:left w:val="none" w:sz="0" w:space="0" w:color="auto"/>
        <w:bottom w:val="none" w:sz="0" w:space="0" w:color="auto"/>
        <w:right w:val="none" w:sz="0" w:space="0" w:color="auto"/>
      </w:divBdr>
      <w:divsChild>
        <w:div w:id="1215504347">
          <w:marLeft w:val="0"/>
          <w:marRight w:val="0"/>
          <w:marTop w:val="0"/>
          <w:marBottom w:val="0"/>
          <w:divBdr>
            <w:top w:val="none" w:sz="0" w:space="0" w:color="auto"/>
            <w:left w:val="none" w:sz="0" w:space="0" w:color="auto"/>
            <w:bottom w:val="none" w:sz="0" w:space="0" w:color="auto"/>
            <w:right w:val="none" w:sz="0" w:space="0" w:color="auto"/>
          </w:divBdr>
        </w:div>
      </w:divsChild>
    </w:div>
    <w:div w:id="877014570">
      <w:bodyDiv w:val="1"/>
      <w:marLeft w:val="0"/>
      <w:marRight w:val="0"/>
      <w:marTop w:val="0"/>
      <w:marBottom w:val="0"/>
      <w:divBdr>
        <w:top w:val="none" w:sz="0" w:space="0" w:color="auto"/>
        <w:left w:val="none" w:sz="0" w:space="0" w:color="auto"/>
        <w:bottom w:val="none" w:sz="0" w:space="0" w:color="auto"/>
        <w:right w:val="none" w:sz="0" w:space="0" w:color="auto"/>
      </w:divBdr>
    </w:div>
    <w:div w:id="956059205">
      <w:bodyDiv w:val="1"/>
      <w:marLeft w:val="0"/>
      <w:marRight w:val="0"/>
      <w:marTop w:val="0"/>
      <w:marBottom w:val="0"/>
      <w:divBdr>
        <w:top w:val="none" w:sz="0" w:space="0" w:color="auto"/>
        <w:left w:val="none" w:sz="0" w:space="0" w:color="auto"/>
        <w:bottom w:val="none" w:sz="0" w:space="0" w:color="auto"/>
        <w:right w:val="none" w:sz="0" w:space="0" w:color="auto"/>
      </w:divBdr>
    </w:div>
    <w:div w:id="1087924488">
      <w:bodyDiv w:val="1"/>
      <w:marLeft w:val="0"/>
      <w:marRight w:val="0"/>
      <w:marTop w:val="0"/>
      <w:marBottom w:val="0"/>
      <w:divBdr>
        <w:top w:val="none" w:sz="0" w:space="0" w:color="auto"/>
        <w:left w:val="none" w:sz="0" w:space="0" w:color="auto"/>
        <w:bottom w:val="none" w:sz="0" w:space="0" w:color="auto"/>
        <w:right w:val="none" w:sz="0" w:space="0" w:color="auto"/>
      </w:divBdr>
      <w:divsChild>
        <w:div w:id="1161581999">
          <w:marLeft w:val="0"/>
          <w:marRight w:val="0"/>
          <w:marTop w:val="0"/>
          <w:marBottom w:val="0"/>
          <w:divBdr>
            <w:top w:val="none" w:sz="0" w:space="0" w:color="auto"/>
            <w:left w:val="none" w:sz="0" w:space="0" w:color="auto"/>
            <w:bottom w:val="none" w:sz="0" w:space="0" w:color="auto"/>
            <w:right w:val="none" w:sz="0" w:space="0" w:color="auto"/>
          </w:divBdr>
        </w:div>
      </w:divsChild>
    </w:div>
    <w:div w:id="1124273321">
      <w:bodyDiv w:val="1"/>
      <w:marLeft w:val="0"/>
      <w:marRight w:val="0"/>
      <w:marTop w:val="0"/>
      <w:marBottom w:val="0"/>
      <w:divBdr>
        <w:top w:val="none" w:sz="0" w:space="0" w:color="auto"/>
        <w:left w:val="none" w:sz="0" w:space="0" w:color="auto"/>
        <w:bottom w:val="none" w:sz="0" w:space="0" w:color="auto"/>
        <w:right w:val="none" w:sz="0" w:space="0" w:color="auto"/>
      </w:divBdr>
    </w:div>
    <w:div w:id="1249778369">
      <w:bodyDiv w:val="1"/>
      <w:marLeft w:val="0"/>
      <w:marRight w:val="0"/>
      <w:marTop w:val="0"/>
      <w:marBottom w:val="0"/>
      <w:divBdr>
        <w:top w:val="none" w:sz="0" w:space="0" w:color="auto"/>
        <w:left w:val="none" w:sz="0" w:space="0" w:color="auto"/>
        <w:bottom w:val="none" w:sz="0" w:space="0" w:color="auto"/>
        <w:right w:val="none" w:sz="0" w:space="0" w:color="auto"/>
      </w:divBdr>
    </w:div>
    <w:div w:id="1275097934">
      <w:bodyDiv w:val="1"/>
      <w:marLeft w:val="0"/>
      <w:marRight w:val="0"/>
      <w:marTop w:val="0"/>
      <w:marBottom w:val="0"/>
      <w:divBdr>
        <w:top w:val="none" w:sz="0" w:space="0" w:color="auto"/>
        <w:left w:val="none" w:sz="0" w:space="0" w:color="auto"/>
        <w:bottom w:val="none" w:sz="0" w:space="0" w:color="auto"/>
        <w:right w:val="none" w:sz="0" w:space="0" w:color="auto"/>
      </w:divBdr>
      <w:divsChild>
        <w:div w:id="417603711">
          <w:marLeft w:val="0"/>
          <w:marRight w:val="0"/>
          <w:marTop w:val="0"/>
          <w:marBottom w:val="0"/>
          <w:divBdr>
            <w:top w:val="none" w:sz="0" w:space="0" w:color="auto"/>
            <w:left w:val="none" w:sz="0" w:space="0" w:color="auto"/>
            <w:bottom w:val="none" w:sz="0" w:space="0" w:color="auto"/>
            <w:right w:val="none" w:sz="0" w:space="0" w:color="auto"/>
          </w:divBdr>
        </w:div>
      </w:divsChild>
    </w:div>
    <w:div w:id="1317615124">
      <w:bodyDiv w:val="1"/>
      <w:marLeft w:val="0"/>
      <w:marRight w:val="0"/>
      <w:marTop w:val="0"/>
      <w:marBottom w:val="0"/>
      <w:divBdr>
        <w:top w:val="none" w:sz="0" w:space="0" w:color="auto"/>
        <w:left w:val="none" w:sz="0" w:space="0" w:color="auto"/>
        <w:bottom w:val="none" w:sz="0" w:space="0" w:color="auto"/>
        <w:right w:val="none" w:sz="0" w:space="0" w:color="auto"/>
      </w:divBdr>
    </w:div>
    <w:div w:id="1346252146">
      <w:bodyDiv w:val="1"/>
      <w:marLeft w:val="0"/>
      <w:marRight w:val="0"/>
      <w:marTop w:val="0"/>
      <w:marBottom w:val="0"/>
      <w:divBdr>
        <w:top w:val="none" w:sz="0" w:space="0" w:color="auto"/>
        <w:left w:val="none" w:sz="0" w:space="0" w:color="auto"/>
        <w:bottom w:val="none" w:sz="0" w:space="0" w:color="auto"/>
        <w:right w:val="none" w:sz="0" w:space="0" w:color="auto"/>
      </w:divBdr>
    </w:div>
    <w:div w:id="1413546116">
      <w:bodyDiv w:val="1"/>
      <w:marLeft w:val="0"/>
      <w:marRight w:val="0"/>
      <w:marTop w:val="0"/>
      <w:marBottom w:val="0"/>
      <w:divBdr>
        <w:top w:val="none" w:sz="0" w:space="0" w:color="auto"/>
        <w:left w:val="none" w:sz="0" w:space="0" w:color="auto"/>
        <w:bottom w:val="none" w:sz="0" w:space="0" w:color="auto"/>
        <w:right w:val="none" w:sz="0" w:space="0" w:color="auto"/>
      </w:divBdr>
      <w:divsChild>
        <w:div w:id="128863900">
          <w:marLeft w:val="0"/>
          <w:marRight w:val="0"/>
          <w:marTop w:val="0"/>
          <w:marBottom w:val="0"/>
          <w:divBdr>
            <w:top w:val="none" w:sz="0" w:space="0" w:color="auto"/>
            <w:left w:val="none" w:sz="0" w:space="0" w:color="auto"/>
            <w:bottom w:val="none" w:sz="0" w:space="0" w:color="auto"/>
            <w:right w:val="none" w:sz="0" w:space="0" w:color="auto"/>
          </w:divBdr>
        </w:div>
      </w:divsChild>
    </w:div>
    <w:div w:id="1438872536">
      <w:bodyDiv w:val="1"/>
      <w:marLeft w:val="0"/>
      <w:marRight w:val="0"/>
      <w:marTop w:val="0"/>
      <w:marBottom w:val="0"/>
      <w:divBdr>
        <w:top w:val="none" w:sz="0" w:space="0" w:color="auto"/>
        <w:left w:val="none" w:sz="0" w:space="0" w:color="auto"/>
        <w:bottom w:val="none" w:sz="0" w:space="0" w:color="auto"/>
        <w:right w:val="none" w:sz="0" w:space="0" w:color="auto"/>
      </w:divBdr>
      <w:divsChild>
        <w:div w:id="697849397">
          <w:marLeft w:val="0"/>
          <w:marRight w:val="0"/>
          <w:marTop w:val="0"/>
          <w:marBottom w:val="0"/>
          <w:divBdr>
            <w:top w:val="none" w:sz="0" w:space="0" w:color="auto"/>
            <w:left w:val="none" w:sz="0" w:space="0" w:color="auto"/>
            <w:bottom w:val="none" w:sz="0" w:space="0" w:color="auto"/>
            <w:right w:val="none" w:sz="0" w:space="0" w:color="auto"/>
          </w:divBdr>
        </w:div>
      </w:divsChild>
    </w:div>
    <w:div w:id="1481380671">
      <w:bodyDiv w:val="1"/>
      <w:marLeft w:val="0"/>
      <w:marRight w:val="0"/>
      <w:marTop w:val="0"/>
      <w:marBottom w:val="0"/>
      <w:divBdr>
        <w:top w:val="none" w:sz="0" w:space="0" w:color="auto"/>
        <w:left w:val="none" w:sz="0" w:space="0" w:color="auto"/>
        <w:bottom w:val="none" w:sz="0" w:space="0" w:color="auto"/>
        <w:right w:val="none" w:sz="0" w:space="0" w:color="auto"/>
      </w:divBdr>
      <w:divsChild>
        <w:div w:id="86267802">
          <w:marLeft w:val="0"/>
          <w:marRight w:val="0"/>
          <w:marTop w:val="0"/>
          <w:marBottom w:val="0"/>
          <w:divBdr>
            <w:top w:val="none" w:sz="0" w:space="0" w:color="auto"/>
            <w:left w:val="none" w:sz="0" w:space="0" w:color="auto"/>
            <w:bottom w:val="none" w:sz="0" w:space="0" w:color="auto"/>
            <w:right w:val="none" w:sz="0" w:space="0" w:color="auto"/>
          </w:divBdr>
        </w:div>
      </w:divsChild>
    </w:div>
    <w:div w:id="1509179365">
      <w:bodyDiv w:val="1"/>
      <w:marLeft w:val="0"/>
      <w:marRight w:val="0"/>
      <w:marTop w:val="0"/>
      <w:marBottom w:val="0"/>
      <w:divBdr>
        <w:top w:val="none" w:sz="0" w:space="0" w:color="auto"/>
        <w:left w:val="none" w:sz="0" w:space="0" w:color="auto"/>
        <w:bottom w:val="none" w:sz="0" w:space="0" w:color="auto"/>
        <w:right w:val="none" w:sz="0" w:space="0" w:color="auto"/>
      </w:divBdr>
    </w:div>
    <w:div w:id="1630548595">
      <w:bodyDiv w:val="1"/>
      <w:marLeft w:val="0"/>
      <w:marRight w:val="0"/>
      <w:marTop w:val="0"/>
      <w:marBottom w:val="0"/>
      <w:divBdr>
        <w:top w:val="none" w:sz="0" w:space="0" w:color="auto"/>
        <w:left w:val="none" w:sz="0" w:space="0" w:color="auto"/>
        <w:bottom w:val="none" w:sz="0" w:space="0" w:color="auto"/>
        <w:right w:val="none" w:sz="0" w:space="0" w:color="auto"/>
      </w:divBdr>
    </w:div>
    <w:div w:id="1706831823">
      <w:bodyDiv w:val="1"/>
      <w:marLeft w:val="0"/>
      <w:marRight w:val="0"/>
      <w:marTop w:val="0"/>
      <w:marBottom w:val="0"/>
      <w:divBdr>
        <w:top w:val="none" w:sz="0" w:space="0" w:color="auto"/>
        <w:left w:val="none" w:sz="0" w:space="0" w:color="auto"/>
        <w:bottom w:val="none" w:sz="0" w:space="0" w:color="auto"/>
        <w:right w:val="none" w:sz="0" w:space="0" w:color="auto"/>
      </w:divBdr>
      <w:divsChild>
        <w:div w:id="1222912506">
          <w:marLeft w:val="0"/>
          <w:marRight w:val="0"/>
          <w:marTop w:val="0"/>
          <w:marBottom w:val="0"/>
          <w:divBdr>
            <w:top w:val="none" w:sz="0" w:space="0" w:color="auto"/>
            <w:left w:val="none" w:sz="0" w:space="0" w:color="auto"/>
            <w:bottom w:val="none" w:sz="0" w:space="0" w:color="auto"/>
            <w:right w:val="none" w:sz="0" w:space="0" w:color="auto"/>
          </w:divBdr>
        </w:div>
      </w:divsChild>
    </w:div>
    <w:div w:id="1867326228">
      <w:bodyDiv w:val="1"/>
      <w:marLeft w:val="0"/>
      <w:marRight w:val="0"/>
      <w:marTop w:val="0"/>
      <w:marBottom w:val="0"/>
      <w:divBdr>
        <w:top w:val="none" w:sz="0" w:space="0" w:color="auto"/>
        <w:left w:val="none" w:sz="0" w:space="0" w:color="auto"/>
        <w:bottom w:val="none" w:sz="0" w:space="0" w:color="auto"/>
        <w:right w:val="none" w:sz="0" w:space="0" w:color="auto"/>
      </w:divBdr>
      <w:divsChild>
        <w:div w:id="1025710538">
          <w:marLeft w:val="0"/>
          <w:marRight w:val="0"/>
          <w:marTop w:val="0"/>
          <w:marBottom w:val="0"/>
          <w:divBdr>
            <w:top w:val="none" w:sz="0" w:space="0" w:color="auto"/>
            <w:left w:val="none" w:sz="0" w:space="0" w:color="auto"/>
            <w:bottom w:val="none" w:sz="0" w:space="0" w:color="auto"/>
            <w:right w:val="none" w:sz="0" w:space="0" w:color="auto"/>
          </w:divBdr>
        </w:div>
      </w:divsChild>
    </w:div>
    <w:div w:id="1884126817">
      <w:bodyDiv w:val="1"/>
      <w:marLeft w:val="0"/>
      <w:marRight w:val="0"/>
      <w:marTop w:val="0"/>
      <w:marBottom w:val="0"/>
      <w:divBdr>
        <w:top w:val="none" w:sz="0" w:space="0" w:color="auto"/>
        <w:left w:val="none" w:sz="0" w:space="0" w:color="auto"/>
        <w:bottom w:val="none" w:sz="0" w:space="0" w:color="auto"/>
        <w:right w:val="none" w:sz="0" w:space="0" w:color="auto"/>
      </w:divBdr>
    </w:div>
    <w:div w:id="1983727286">
      <w:bodyDiv w:val="1"/>
      <w:marLeft w:val="0"/>
      <w:marRight w:val="0"/>
      <w:marTop w:val="0"/>
      <w:marBottom w:val="0"/>
      <w:divBdr>
        <w:top w:val="none" w:sz="0" w:space="0" w:color="auto"/>
        <w:left w:val="none" w:sz="0" w:space="0" w:color="auto"/>
        <w:bottom w:val="none" w:sz="0" w:space="0" w:color="auto"/>
        <w:right w:val="none" w:sz="0" w:space="0" w:color="auto"/>
      </w:divBdr>
      <w:divsChild>
        <w:div w:id="1148285770">
          <w:marLeft w:val="0"/>
          <w:marRight w:val="0"/>
          <w:marTop w:val="0"/>
          <w:marBottom w:val="0"/>
          <w:divBdr>
            <w:top w:val="none" w:sz="0" w:space="0" w:color="auto"/>
            <w:left w:val="none" w:sz="0" w:space="0" w:color="auto"/>
            <w:bottom w:val="none" w:sz="0" w:space="0" w:color="auto"/>
            <w:right w:val="none" w:sz="0" w:space="0" w:color="auto"/>
          </w:divBdr>
        </w:div>
      </w:divsChild>
    </w:div>
    <w:div w:id="2011987133">
      <w:bodyDiv w:val="1"/>
      <w:marLeft w:val="0"/>
      <w:marRight w:val="0"/>
      <w:marTop w:val="0"/>
      <w:marBottom w:val="0"/>
      <w:divBdr>
        <w:top w:val="none" w:sz="0" w:space="0" w:color="auto"/>
        <w:left w:val="none" w:sz="0" w:space="0" w:color="auto"/>
        <w:bottom w:val="none" w:sz="0" w:space="0" w:color="auto"/>
        <w:right w:val="none" w:sz="0" w:space="0" w:color="auto"/>
      </w:divBdr>
      <w:divsChild>
        <w:div w:id="17086016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unos.org/data/"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0006</Words>
  <Characters>5704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東京女子医科大学</Company>
  <LinksUpToDate>false</LinksUpToDate>
  <CharactersWithSpaces>66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崎山 亮一</dc:creator>
  <cp:keywords/>
  <dc:description/>
  <cp:lastModifiedBy>LS Ma</cp:lastModifiedBy>
  <cp:revision>2</cp:revision>
  <cp:lastPrinted>2016-08-04T02:52:00Z</cp:lastPrinted>
  <dcterms:created xsi:type="dcterms:W3CDTF">2017-01-10T19:24:00Z</dcterms:created>
  <dcterms:modified xsi:type="dcterms:W3CDTF">2017-01-10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journal-of-clinical-gastroenterology</vt:lpwstr>
  </property>
  <property fmtid="{D5CDD505-2E9C-101B-9397-08002B2CF9AE}" pid="3" name="Mendeley Recent Style Name 0_1">
    <vt:lpwstr>Journal of Clinical Gastroenterology</vt:lpwstr>
  </property>
  <property fmtid="{D5CDD505-2E9C-101B-9397-08002B2CF9AE}" pid="4" name="Mendeley Recent Style Id 1_1">
    <vt:lpwstr>http://www.zotero.org/styles/journal-of-inherited-metabolic-disease</vt:lpwstr>
  </property>
  <property fmtid="{D5CDD505-2E9C-101B-9397-08002B2CF9AE}" pid="5" name="Mendeley Recent Style Name 1_1">
    <vt:lpwstr>Journal of Inherited Metabolic Disease</vt:lpwstr>
  </property>
  <property fmtid="{D5CDD505-2E9C-101B-9397-08002B2CF9AE}" pid="6" name="Mendeley Recent Style Id 2_1">
    <vt:lpwstr>http://www.zotero.org/styles/oscola</vt:lpwstr>
  </property>
  <property fmtid="{D5CDD505-2E9C-101B-9397-08002B2CF9AE}" pid="7" name="Mendeley Recent Style Name 2_1">
    <vt:lpwstr>OSCOLA (Oxford University Standard for Citation of Legal Authorities)</vt:lpwstr>
  </property>
  <property fmtid="{D5CDD505-2E9C-101B-9397-08002B2CF9AE}" pid="8" name="Mendeley Recent Style Id 3_1">
    <vt:lpwstr>http://www.zotero.org/styles/science-translational-medicine</vt:lpwstr>
  </property>
  <property fmtid="{D5CDD505-2E9C-101B-9397-08002B2CF9AE}" pid="9" name="Mendeley Recent Style Name 3_1">
    <vt:lpwstr>Science Translational Medicine</vt:lpwstr>
  </property>
  <property fmtid="{D5CDD505-2E9C-101B-9397-08002B2CF9AE}" pid="10" name="Mendeley Recent Style Id 4_1">
    <vt:lpwstr>http://www.zotero.org/styles/springer-basic-author-date</vt:lpwstr>
  </property>
  <property fmtid="{D5CDD505-2E9C-101B-9397-08002B2CF9AE}" pid="11" name="Mendeley Recent Style Name 4_1">
    <vt:lpwstr>Springer Basic (author-date)</vt:lpwstr>
  </property>
  <property fmtid="{D5CDD505-2E9C-101B-9397-08002B2CF9AE}" pid="12" name="Mendeley Recent Style Id 5_1">
    <vt:lpwstr>http://www.zotero.org/styles/springer-basic-author-date-no-et-al</vt:lpwstr>
  </property>
  <property fmtid="{D5CDD505-2E9C-101B-9397-08002B2CF9AE}" pid="13" name="Mendeley Recent Style Name 5_1">
    <vt:lpwstr>Springer Basic (author-date, no "et al.")</vt:lpwstr>
  </property>
  <property fmtid="{D5CDD505-2E9C-101B-9397-08002B2CF9AE}" pid="14" name="Mendeley Recent Style Id 6_1">
    <vt:lpwstr>http://www.zotero.org/styles/springer-humanities-author-date</vt:lpwstr>
  </property>
  <property fmtid="{D5CDD505-2E9C-101B-9397-08002B2CF9AE}" pid="15" name="Mendeley Recent Style Name 6_1">
    <vt:lpwstr>Springer Humanities (author-date)</vt:lpwstr>
  </property>
  <property fmtid="{D5CDD505-2E9C-101B-9397-08002B2CF9AE}" pid="16" name="Mendeley Recent Style Id 7_1">
    <vt:lpwstr>http://www.zotero.org/styles/springer-humanities-brackets</vt:lpwstr>
  </property>
  <property fmtid="{D5CDD505-2E9C-101B-9397-08002B2CF9AE}" pid="17" name="Mendeley Recent Style Name 7_1">
    <vt:lpwstr>Springer Humanities (numeric, brackets)</vt:lpwstr>
  </property>
  <property fmtid="{D5CDD505-2E9C-101B-9397-08002B2CF9AE}" pid="18" name="Mendeley Recent Style Id 8_1">
    <vt:lpwstr>http://www.zotero.org/styles/stem-cell-research-and-therapy</vt:lpwstr>
  </property>
  <property fmtid="{D5CDD505-2E9C-101B-9397-08002B2CF9AE}" pid="19" name="Mendeley Recent Style Name 8_1">
    <vt:lpwstr>Stem Cell Research &amp; Therap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ser Name_1">
    <vt:lpwstr>toshiomi@usc.edu@www.mendeley.com</vt:lpwstr>
  </property>
</Properties>
</file>